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76119E5" w14:textId="1B0D2437" w:rsidR="00455653" w:rsidRPr="00F039A5" w:rsidRDefault="00294413" w:rsidP="00FB7F06">
      <w:pPr>
        <w:pStyle w:val="Judul1"/>
        <w:numPr>
          <w:ilvl w:val="0"/>
          <w:numId w:val="0"/>
        </w:numPr>
        <w:spacing w:before="0"/>
        <w:rPr>
          <w:rFonts w:cs="Times New Roman"/>
          <w:color w:val="auto"/>
          <w:szCs w:val="24"/>
        </w:rPr>
      </w:pPr>
      <w:bookmarkStart w:id="0" w:name="_Toc142009412"/>
      <w:r w:rsidRPr="00F039A5">
        <w:rPr>
          <w:rFonts w:cs="Times New Roman"/>
          <w:color w:val="auto"/>
          <w:szCs w:val="24"/>
        </w:rPr>
        <w:t>DAFTAR PUSTAKA</w:t>
      </w:r>
      <w:bookmarkEnd w:id="0"/>
    </w:p>
    <w:p w14:paraId="75D1ACD1" w14:textId="77777777" w:rsidR="00FF719E" w:rsidRPr="00F039A5" w:rsidRDefault="00FF719E" w:rsidP="00FF71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color w:val="auto"/>
          <w:szCs w:val="24"/>
        </w:rPr>
      </w:pPr>
    </w:p>
    <w:p w14:paraId="330B106A" w14:textId="39696431" w:rsidR="00B72B1A" w:rsidRPr="00F039A5" w:rsidRDefault="00FB68B3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color w:val="auto"/>
          <w:szCs w:val="24"/>
        </w:rPr>
        <w:fldChar w:fldCharType="begin" w:fldLock="1"/>
      </w:r>
      <w:r w:rsidRPr="00F039A5">
        <w:rPr>
          <w:rFonts w:cs="Times New Roman"/>
          <w:color w:val="auto"/>
          <w:szCs w:val="24"/>
        </w:rPr>
        <w:instrText xml:space="preserve">ADDIN Mendeley Bibliography CSL_BIBLIOGRAPHY </w:instrText>
      </w:r>
      <w:r w:rsidRPr="00F039A5">
        <w:rPr>
          <w:rFonts w:cs="Times New Roman"/>
          <w:color w:val="auto"/>
          <w:szCs w:val="24"/>
        </w:rPr>
        <w:fldChar w:fldCharType="separate"/>
      </w:r>
      <w:r w:rsidR="00B72B1A" w:rsidRPr="00F039A5">
        <w:rPr>
          <w:rFonts w:cs="Times New Roman"/>
          <w:noProof/>
          <w:color w:val="auto"/>
          <w:szCs w:val="24"/>
        </w:rPr>
        <w:t xml:space="preserve">Afandi, P. (2018). </w:t>
      </w:r>
      <w:r w:rsidR="00B72B1A" w:rsidRPr="00F039A5">
        <w:rPr>
          <w:rFonts w:cs="Times New Roman"/>
          <w:i/>
          <w:iCs/>
          <w:noProof/>
          <w:color w:val="auto"/>
          <w:szCs w:val="24"/>
        </w:rPr>
        <w:t>MANAJEMEN SUMBER DAYA MANUSIA (Teori, Konsep dan Indikator)</w:t>
      </w:r>
      <w:r w:rsidR="00B72B1A" w:rsidRPr="00F039A5">
        <w:rPr>
          <w:rFonts w:cs="Times New Roman"/>
          <w:noProof/>
          <w:color w:val="auto"/>
          <w:szCs w:val="24"/>
        </w:rPr>
        <w:t>. ZANAFA PUBLISHING.</w:t>
      </w:r>
    </w:p>
    <w:p w14:paraId="4A817724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Agnes Filindawati Winarno, T. A. (2019). </w:t>
      </w:r>
      <w:r w:rsidRPr="00F039A5">
        <w:rPr>
          <w:rFonts w:cs="Times New Roman"/>
          <w:i/>
          <w:iCs/>
          <w:noProof/>
          <w:color w:val="auto"/>
          <w:szCs w:val="24"/>
        </w:rPr>
        <w:t>Pengaruh Keselamatan dan Kesehatan Kerja, Lingkungan Kerja, Semangat Kerja, dan Stres Kerja terhadap Kinerja Karyawan PT. Maspion i pada Divisi Maxim Departemen Spray Coating Sidoarjo</w:t>
      </w:r>
      <w:r w:rsidRPr="00F039A5">
        <w:rPr>
          <w:rFonts w:cs="Times New Roman"/>
          <w:noProof/>
          <w:color w:val="auto"/>
          <w:szCs w:val="24"/>
        </w:rPr>
        <w:t xml:space="preserve">. </w:t>
      </w:r>
      <w:r w:rsidRPr="00F039A5">
        <w:rPr>
          <w:rFonts w:cs="Times New Roman"/>
          <w:i/>
          <w:iCs/>
          <w:noProof/>
          <w:color w:val="auto"/>
          <w:szCs w:val="24"/>
        </w:rPr>
        <w:t>4</w:t>
      </w:r>
      <w:r w:rsidRPr="00F039A5">
        <w:rPr>
          <w:rFonts w:cs="Times New Roman"/>
          <w:noProof/>
          <w:color w:val="auto"/>
          <w:szCs w:val="24"/>
        </w:rPr>
        <w:t>, 79–104. https://jurnal.untag-sby.ac.id/index.php/JEM17/article/view/3047</w:t>
      </w:r>
    </w:p>
    <w:p w14:paraId="63C4889A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Arini, B. P. (2021). Pengaruh Shift Kerja Dan Beban Kerja Terhadap Kinerja Perawat Pada Moslem Baby Day Care Di Timoho Yogyakarta ( Studi Pada Moslem Baby Day Care ). </w:t>
      </w:r>
      <w:r w:rsidRPr="00F039A5">
        <w:rPr>
          <w:rFonts w:cs="Times New Roman"/>
          <w:i/>
          <w:iCs/>
          <w:noProof/>
          <w:color w:val="auto"/>
          <w:szCs w:val="24"/>
        </w:rPr>
        <w:t>Jurnal Akmenika</w:t>
      </w:r>
      <w:r w:rsidRPr="00F039A5">
        <w:rPr>
          <w:rFonts w:cs="Times New Roman"/>
          <w:noProof/>
          <w:color w:val="auto"/>
          <w:szCs w:val="24"/>
        </w:rPr>
        <w:t xml:space="preserve">, </w:t>
      </w:r>
      <w:r w:rsidRPr="00F039A5">
        <w:rPr>
          <w:rFonts w:cs="Times New Roman"/>
          <w:i/>
          <w:iCs/>
          <w:noProof/>
          <w:color w:val="auto"/>
          <w:szCs w:val="24"/>
        </w:rPr>
        <w:t>18</w:t>
      </w:r>
      <w:r w:rsidRPr="00F039A5">
        <w:rPr>
          <w:rFonts w:cs="Times New Roman"/>
          <w:noProof/>
          <w:color w:val="auto"/>
          <w:szCs w:val="24"/>
        </w:rPr>
        <w:t>(1), 485–491. https://garuda.kemdikbud.go.id/documents/detail/2210223</w:t>
      </w:r>
    </w:p>
    <w:p w14:paraId="05B964B3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Bangun, W. (2012). </w:t>
      </w:r>
      <w:r w:rsidRPr="00F039A5">
        <w:rPr>
          <w:rFonts w:cs="Times New Roman"/>
          <w:i/>
          <w:iCs/>
          <w:noProof/>
          <w:color w:val="auto"/>
          <w:szCs w:val="24"/>
        </w:rPr>
        <w:t>MANAJEMEN SUMBER DAYA MANUSIA</w:t>
      </w:r>
      <w:r w:rsidRPr="00F039A5">
        <w:rPr>
          <w:rFonts w:cs="Times New Roman"/>
          <w:noProof/>
          <w:color w:val="auto"/>
          <w:szCs w:val="24"/>
        </w:rPr>
        <w:t>. Penerbit Erlangga.</w:t>
      </w:r>
    </w:p>
    <w:p w14:paraId="3458D7F5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Bhastary, M. D., &amp; Suwardi, K. (2018). Analisis Pengaruh Keselamatan Dan Kesehatan Kerja (K3) Dan Lingkungan Kerja Terhadap Kinerja Karyawan Di Pt.Samudera Perdana. </w:t>
      </w:r>
      <w:r w:rsidRPr="00F039A5">
        <w:rPr>
          <w:rFonts w:cs="Times New Roman"/>
          <w:i/>
          <w:iCs/>
          <w:noProof/>
          <w:color w:val="auto"/>
          <w:szCs w:val="24"/>
        </w:rPr>
        <w:t>Jurnal Manajemen Dan Keuangan</w:t>
      </w:r>
      <w:r w:rsidRPr="00F039A5">
        <w:rPr>
          <w:rFonts w:cs="Times New Roman"/>
          <w:noProof/>
          <w:color w:val="auto"/>
          <w:szCs w:val="24"/>
        </w:rPr>
        <w:t xml:space="preserve">, </w:t>
      </w:r>
      <w:r w:rsidRPr="00F039A5">
        <w:rPr>
          <w:rFonts w:cs="Times New Roman"/>
          <w:i/>
          <w:iCs/>
          <w:noProof/>
          <w:color w:val="auto"/>
          <w:szCs w:val="24"/>
        </w:rPr>
        <w:t>7</w:t>
      </w:r>
      <w:r w:rsidRPr="00F039A5">
        <w:rPr>
          <w:rFonts w:cs="Times New Roman"/>
          <w:noProof/>
          <w:color w:val="auto"/>
          <w:szCs w:val="24"/>
        </w:rPr>
        <w:t>(1), 47–60. https://doi.org/10.33059/jmk.v7i1.753</w:t>
      </w:r>
    </w:p>
    <w:p w14:paraId="4F619CEE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Ghozali, I. (2018). </w:t>
      </w:r>
      <w:r w:rsidRPr="00F039A5">
        <w:rPr>
          <w:rFonts w:cs="Times New Roman"/>
          <w:i/>
          <w:iCs/>
          <w:noProof/>
          <w:color w:val="auto"/>
          <w:szCs w:val="24"/>
        </w:rPr>
        <w:t>Aplikasi Analisis Multivariate Dengan Program IBM SPSS</w:t>
      </w:r>
      <w:r w:rsidRPr="00F039A5">
        <w:rPr>
          <w:rFonts w:cs="Times New Roman"/>
          <w:noProof/>
          <w:color w:val="auto"/>
          <w:szCs w:val="24"/>
        </w:rPr>
        <w:t>. Badan Penerbit Universitas Diponegoro.</w:t>
      </w:r>
    </w:p>
    <w:p w14:paraId="6ECE48E0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Lamirin. (2020). Pengaruh Komunikasi </w:t>
      </w:r>
      <w:r w:rsidRPr="00F039A5">
        <w:rPr>
          <w:rFonts w:cs="Times New Roman"/>
          <w:i/>
          <w:iCs/>
          <w:noProof/>
          <w:color w:val="auto"/>
          <w:szCs w:val="24"/>
        </w:rPr>
        <w:t>Interpersonal</w:t>
      </w:r>
      <w:r w:rsidRPr="00F039A5">
        <w:rPr>
          <w:rFonts w:cs="Times New Roman"/>
          <w:noProof/>
          <w:color w:val="auto"/>
          <w:szCs w:val="24"/>
        </w:rPr>
        <w:t xml:space="preserve"> dan Kecerdasan Emosional terhadap Kinerja Pengurus Vihara Dharmakirti di Kota Palembang. </w:t>
      </w:r>
      <w:r w:rsidRPr="00F039A5">
        <w:rPr>
          <w:rFonts w:cs="Times New Roman"/>
          <w:i/>
          <w:iCs/>
          <w:noProof/>
          <w:color w:val="auto"/>
          <w:szCs w:val="24"/>
        </w:rPr>
        <w:t>Jurnal Pendidikan Buddha Dan Isu Sosial Kontemporer</w:t>
      </w:r>
      <w:r w:rsidRPr="00F039A5">
        <w:rPr>
          <w:rFonts w:cs="Times New Roman"/>
          <w:noProof/>
          <w:color w:val="auto"/>
          <w:szCs w:val="24"/>
        </w:rPr>
        <w:t xml:space="preserve">, </w:t>
      </w:r>
      <w:r w:rsidRPr="00F039A5">
        <w:rPr>
          <w:rFonts w:cs="Times New Roman"/>
          <w:i/>
          <w:iCs/>
          <w:noProof/>
          <w:color w:val="auto"/>
          <w:szCs w:val="24"/>
        </w:rPr>
        <w:t>2</w:t>
      </w:r>
      <w:r w:rsidRPr="00F039A5">
        <w:rPr>
          <w:rFonts w:cs="Times New Roman"/>
          <w:noProof/>
          <w:color w:val="auto"/>
          <w:szCs w:val="24"/>
        </w:rPr>
        <w:t>. https://bodhidharma.e-journal.id/JS/article/view/15/13</w:t>
      </w:r>
    </w:p>
    <w:p w14:paraId="7ACEA139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Oktasari, W., Firmansyah, G., Sudarmono, S., &amp; Rahman, E. (2022). </w:t>
      </w:r>
      <w:r w:rsidRPr="00F039A5">
        <w:rPr>
          <w:rFonts w:cs="Times New Roman"/>
          <w:i/>
          <w:iCs/>
          <w:noProof/>
          <w:color w:val="auto"/>
          <w:szCs w:val="24"/>
        </w:rPr>
        <w:t>Pengaruh shift kerja terhadap kinerja pegawai non medis melalui beban kerja sebagai variabel intervening di rumah sakit sobirin kabupaten musi rawas</w:t>
      </w:r>
      <w:r w:rsidRPr="00F039A5">
        <w:rPr>
          <w:rFonts w:cs="Times New Roman"/>
          <w:noProof/>
          <w:color w:val="auto"/>
          <w:szCs w:val="24"/>
        </w:rPr>
        <w:t>. 1039–1045. https://semnas.univbinainsan.ac.id/index.php/escaf/article/view/289/159</w:t>
      </w:r>
    </w:p>
    <w:p w14:paraId="640BFE9E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Parashakti, R. D., &amp; Putriawati. (2020). Pengaruh Keselamatan Dan Kesehatan Kerja (K3), Lingkungan Kerja Dan Beban Kerja Terhadap Kinerja Karyawan. </w:t>
      </w:r>
      <w:r w:rsidRPr="00F039A5">
        <w:rPr>
          <w:rFonts w:cs="Times New Roman"/>
          <w:i/>
          <w:iCs/>
          <w:noProof/>
          <w:color w:val="auto"/>
          <w:szCs w:val="24"/>
        </w:rPr>
        <w:t>Jurnal Ilmu Manajemen Terapan</w:t>
      </w:r>
      <w:r w:rsidRPr="00F039A5">
        <w:rPr>
          <w:rFonts w:cs="Times New Roman"/>
          <w:noProof/>
          <w:color w:val="auto"/>
          <w:szCs w:val="24"/>
        </w:rPr>
        <w:t xml:space="preserve">, </w:t>
      </w:r>
      <w:r w:rsidRPr="00F039A5">
        <w:rPr>
          <w:rFonts w:cs="Times New Roman"/>
          <w:i/>
          <w:iCs/>
          <w:noProof/>
          <w:color w:val="auto"/>
          <w:szCs w:val="24"/>
        </w:rPr>
        <w:t>1</w:t>
      </w:r>
      <w:r w:rsidRPr="00F039A5">
        <w:rPr>
          <w:rFonts w:cs="Times New Roman"/>
          <w:noProof/>
          <w:color w:val="auto"/>
          <w:szCs w:val="24"/>
        </w:rPr>
        <w:t>(3), 290–304. https://doi.org/10.31933/jimt.v1i3.113</w:t>
      </w:r>
    </w:p>
    <w:p w14:paraId="3B33D76E" w14:textId="77777777" w:rsidR="00B72B1A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Prakoso, C. D. (2020). </w:t>
      </w:r>
      <w:r w:rsidRPr="00F039A5">
        <w:rPr>
          <w:rFonts w:cs="Times New Roman"/>
          <w:i/>
          <w:iCs/>
          <w:noProof/>
          <w:color w:val="auto"/>
          <w:szCs w:val="24"/>
        </w:rPr>
        <w:t>Pengaruh Komunikasi Interpersonal Karyawan Travel Terhadap Kinerja Karyawan Zena Travelindo Malang</w:t>
      </w:r>
      <w:r w:rsidRPr="00F039A5">
        <w:rPr>
          <w:rFonts w:cs="Times New Roman"/>
          <w:noProof/>
          <w:color w:val="auto"/>
          <w:szCs w:val="24"/>
        </w:rPr>
        <w:t xml:space="preserve">. </w:t>
      </w:r>
      <w:r w:rsidRPr="00F039A5">
        <w:rPr>
          <w:rFonts w:cs="Times New Roman"/>
          <w:i/>
          <w:iCs/>
          <w:noProof/>
          <w:color w:val="auto"/>
          <w:szCs w:val="24"/>
        </w:rPr>
        <w:t>21</w:t>
      </w:r>
      <w:r w:rsidRPr="00F039A5">
        <w:rPr>
          <w:rFonts w:cs="Times New Roman"/>
          <w:noProof/>
          <w:color w:val="auto"/>
          <w:szCs w:val="24"/>
        </w:rPr>
        <w:t>(1), 1–9. http://journal.um-surabaya.ac.id/index.php/JKM/article/view/2203</w:t>
      </w:r>
    </w:p>
    <w:p w14:paraId="4FCB7673" w14:textId="77777777" w:rsidR="00517EE4" w:rsidRPr="00F039A5" w:rsidRDefault="00517EE4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</w:p>
    <w:p w14:paraId="4EDC5D3E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lastRenderedPageBreak/>
        <w:t xml:space="preserve">Rahmi, S. (2021). </w:t>
      </w:r>
      <w:r w:rsidRPr="00F039A5">
        <w:rPr>
          <w:rFonts w:cs="Times New Roman"/>
          <w:i/>
          <w:iCs/>
          <w:noProof/>
          <w:color w:val="auto"/>
          <w:szCs w:val="24"/>
        </w:rPr>
        <w:t>Komunikasi Interpersonal dan Hubunganya dengan Konseling</w:t>
      </w:r>
      <w:r w:rsidRPr="00F039A5">
        <w:rPr>
          <w:rFonts w:cs="Times New Roman"/>
          <w:noProof/>
          <w:color w:val="auto"/>
          <w:szCs w:val="24"/>
        </w:rPr>
        <w:t>. SYIAH KUALA UNIVERSITY PRESS.</w:t>
      </w:r>
    </w:p>
    <w:p w14:paraId="76F1FBE5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Ramanta, A., Husniati, R., &amp; Fadlillah, A. M. (2021). </w:t>
      </w:r>
      <w:r w:rsidRPr="00F039A5">
        <w:rPr>
          <w:rFonts w:cs="Times New Roman"/>
          <w:i/>
          <w:iCs/>
          <w:noProof/>
          <w:color w:val="auto"/>
          <w:szCs w:val="24"/>
        </w:rPr>
        <w:t>Pengaruh Shift Kerja dan Stres Kerja terhadap Kinerja Pegawai Divisi Linehaul &amp; Shuttle Warehouse Lazada Cimanggis</w:t>
      </w:r>
      <w:r w:rsidRPr="00F039A5">
        <w:rPr>
          <w:rFonts w:cs="Times New Roman"/>
          <w:noProof/>
          <w:color w:val="auto"/>
          <w:szCs w:val="24"/>
        </w:rPr>
        <w:t xml:space="preserve">. </w:t>
      </w:r>
      <w:r w:rsidRPr="00F039A5">
        <w:rPr>
          <w:rFonts w:cs="Times New Roman"/>
          <w:i/>
          <w:iCs/>
          <w:noProof/>
          <w:color w:val="auto"/>
          <w:szCs w:val="24"/>
        </w:rPr>
        <w:t>3</w:t>
      </w:r>
      <w:r w:rsidRPr="00F039A5">
        <w:rPr>
          <w:rFonts w:cs="Times New Roman"/>
          <w:noProof/>
          <w:color w:val="auto"/>
          <w:szCs w:val="24"/>
        </w:rPr>
        <w:t>(March), 1–19. https://inkubis.polteksci.ac.id/index.php/ink/article/view/30/154</w:t>
      </w:r>
    </w:p>
    <w:p w14:paraId="3C59815E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Ritonga, B. (2020). Pengaruh Komunikasi Interpersonal, Gaya Kepemimpinan, Budaya Organisasi Terhadap Kinerja Guru Di Man 2 Model. </w:t>
      </w:r>
      <w:r w:rsidRPr="00F039A5">
        <w:rPr>
          <w:rFonts w:cs="Times New Roman"/>
          <w:i/>
          <w:iCs/>
          <w:noProof/>
          <w:color w:val="auto"/>
          <w:szCs w:val="24"/>
        </w:rPr>
        <w:t>Journal of Physics A: Mathematical and Theoretical</w:t>
      </w:r>
      <w:r w:rsidRPr="00F039A5">
        <w:rPr>
          <w:rFonts w:cs="Times New Roman"/>
          <w:noProof/>
          <w:color w:val="auto"/>
          <w:szCs w:val="24"/>
        </w:rPr>
        <w:t xml:space="preserve">, </w:t>
      </w:r>
      <w:r w:rsidRPr="00F039A5">
        <w:rPr>
          <w:rFonts w:cs="Times New Roman"/>
          <w:i/>
          <w:iCs/>
          <w:noProof/>
          <w:color w:val="auto"/>
          <w:szCs w:val="24"/>
        </w:rPr>
        <w:t>6</w:t>
      </w:r>
      <w:r w:rsidRPr="00F039A5">
        <w:rPr>
          <w:rFonts w:cs="Times New Roman"/>
          <w:noProof/>
          <w:color w:val="auto"/>
          <w:szCs w:val="24"/>
        </w:rPr>
        <w:t>(8). http://journal.umsu.ac.id/index.php/edutech/article/view/4930</w:t>
      </w:r>
    </w:p>
    <w:p w14:paraId="50C4D2AE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Sugiono, Putro, W. wijayanto, &amp; Sylvie Indah kartika Sari. (2018). </w:t>
      </w:r>
      <w:r w:rsidRPr="00F039A5">
        <w:rPr>
          <w:rFonts w:cs="Times New Roman"/>
          <w:i/>
          <w:iCs/>
          <w:noProof/>
          <w:color w:val="auto"/>
          <w:szCs w:val="24"/>
        </w:rPr>
        <w:t>ERGONOMI UNTUK PEMULA (Prinsip Dasar dan Aplikasinya)</w:t>
      </w:r>
      <w:r w:rsidRPr="00F039A5">
        <w:rPr>
          <w:rFonts w:cs="Times New Roman"/>
          <w:noProof/>
          <w:color w:val="auto"/>
          <w:szCs w:val="24"/>
        </w:rPr>
        <w:t>. Universitas Brawijaya Press.</w:t>
      </w:r>
    </w:p>
    <w:p w14:paraId="29D34DC1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Sugiyono. (2019). </w:t>
      </w:r>
      <w:r w:rsidRPr="00F039A5">
        <w:rPr>
          <w:rFonts w:cs="Times New Roman"/>
          <w:i/>
          <w:iCs/>
          <w:noProof/>
          <w:color w:val="auto"/>
          <w:szCs w:val="24"/>
        </w:rPr>
        <w:t>Metode Penelitian Kuantitatif, Kualitatif, dan R&amp;D</w:t>
      </w:r>
      <w:r w:rsidRPr="00F039A5">
        <w:rPr>
          <w:rFonts w:cs="Times New Roman"/>
          <w:noProof/>
          <w:color w:val="auto"/>
          <w:szCs w:val="24"/>
        </w:rPr>
        <w:t>. ALFABETA.</w:t>
      </w:r>
    </w:p>
    <w:p w14:paraId="2A5AB836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 xml:space="preserve">Suliyanto. (2018). </w:t>
      </w:r>
      <w:r w:rsidRPr="00F039A5">
        <w:rPr>
          <w:rFonts w:cs="Times New Roman"/>
          <w:i/>
          <w:iCs/>
          <w:noProof/>
          <w:color w:val="auto"/>
          <w:szCs w:val="24"/>
        </w:rPr>
        <w:t>Metode Penelitian Bisnis (untuk skripsi, tesis, dan disertasi)</w:t>
      </w:r>
      <w:r w:rsidRPr="00F039A5">
        <w:rPr>
          <w:rFonts w:cs="Times New Roman"/>
          <w:noProof/>
          <w:color w:val="auto"/>
          <w:szCs w:val="24"/>
        </w:rPr>
        <w:t>. Penerbit ANDI OFFSET.</w:t>
      </w:r>
    </w:p>
    <w:p w14:paraId="7559B3F3" w14:textId="77777777" w:rsidR="00B72B1A" w:rsidRPr="00F039A5" w:rsidRDefault="00B72B1A" w:rsidP="00B72B1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color w:val="auto"/>
        </w:rPr>
      </w:pPr>
      <w:r w:rsidRPr="00F039A5">
        <w:rPr>
          <w:rFonts w:cs="Times New Roman"/>
          <w:noProof/>
          <w:color w:val="auto"/>
          <w:szCs w:val="24"/>
        </w:rPr>
        <w:t xml:space="preserve">Wibowo, P., &amp; Widiyanto, G. (2019). </w:t>
      </w:r>
      <w:r w:rsidRPr="00F039A5">
        <w:rPr>
          <w:rFonts w:cs="Times New Roman"/>
          <w:i/>
          <w:iCs/>
          <w:noProof/>
          <w:color w:val="auto"/>
          <w:szCs w:val="24"/>
        </w:rPr>
        <w:t>Pengaruh Keselamatan Dan Kesehatan Kerja Dan Lingkungan Kerja Terhadap Kinerja Karyawan Bagian Produksi Pada Perusahaan Tom’s Silver Yogyakarta</w:t>
      </w:r>
      <w:r w:rsidRPr="00F039A5">
        <w:rPr>
          <w:rFonts w:cs="Times New Roman"/>
          <w:noProof/>
          <w:color w:val="auto"/>
          <w:szCs w:val="24"/>
        </w:rPr>
        <w:t xml:space="preserve">. </w:t>
      </w:r>
      <w:r w:rsidRPr="00F039A5">
        <w:rPr>
          <w:rFonts w:cs="Times New Roman"/>
          <w:i/>
          <w:iCs/>
          <w:noProof/>
          <w:color w:val="auto"/>
          <w:szCs w:val="24"/>
        </w:rPr>
        <w:t>2</w:t>
      </w:r>
      <w:r w:rsidRPr="00F039A5">
        <w:rPr>
          <w:rFonts w:cs="Times New Roman"/>
          <w:noProof/>
          <w:color w:val="auto"/>
          <w:szCs w:val="24"/>
        </w:rPr>
        <w:t>, 142–156. https://jurnal.ubd.ac.id/index.php/PE/article/view/170</w:t>
      </w:r>
    </w:p>
    <w:p w14:paraId="71AE3AA3" w14:textId="77777777" w:rsidR="0015052D" w:rsidRPr="00F039A5" w:rsidRDefault="00FB68B3" w:rsidP="00FF719E">
      <w:pPr>
        <w:widowControl w:val="0"/>
        <w:autoSpaceDE w:val="0"/>
        <w:autoSpaceDN w:val="0"/>
        <w:adjustRightInd w:val="0"/>
        <w:spacing w:line="276" w:lineRule="auto"/>
        <w:ind w:left="426" w:hanging="426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szCs w:val="24"/>
        </w:rPr>
        <w:fldChar w:fldCharType="end"/>
      </w:r>
    </w:p>
    <w:p w14:paraId="1ACB8AC4" w14:textId="7DF70A4E" w:rsidR="0048339B" w:rsidRPr="00F039A5" w:rsidRDefault="0048339B" w:rsidP="00FD6493">
      <w:pPr>
        <w:widowControl w:val="0"/>
        <w:autoSpaceDE w:val="0"/>
        <w:autoSpaceDN w:val="0"/>
        <w:adjustRightInd w:val="0"/>
        <w:spacing w:line="240" w:lineRule="auto"/>
        <w:ind w:left="426" w:hanging="426"/>
        <w:rPr>
          <w:rFonts w:cs="Times New Roman"/>
          <w:color w:val="auto"/>
          <w:szCs w:val="24"/>
        </w:rPr>
        <w:sectPr w:rsidR="0048339B" w:rsidRPr="00F039A5" w:rsidSect="00712EFB">
          <w:headerReference w:type="default" r:id="rId8"/>
          <w:footerReference w:type="first" r:id="rId9"/>
          <w:pgSz w:w="11907" w:h="16840" w:code="9"/>
          <w:pgMar w:top="2268" w:right="1701" w:bottom="1701" w:left="2268" w:header="709" w:footer="709" w:gutter="0"/>
          <w:pgNumType w:start="104"/>
          <w:cols w:space="708"/>
          <w:titlePg/>
          <w:docGrid w:linePitch="360"/>
        </w:sectPr>
      </w:pPr>
    </w:p>
    <w:p w14:paraId="3C50893B" w14:textId="77777777" w:rsidR="00B27FEA" w:rsidRPr="00F039A5" w:rsidRDefault="00294413" w:rsidP="00B27FEA">
      <w:pPr>
        <w:pStyle w:val="Judul1"/>
        <w:numPr>
          <w:ilvl w:val="0"/>
          <w:numId w:val="0"/>
        </w:numPr>
        <w:rPr>
          <w:rFonts w:cs="Times New Roman"/>
          <w:color w:val="auto"/>
          <w:szCs w:val="24"/>
          <w:lang w:val="id-ID"/>
        </w:rPr>
      </w:pPr>
      <w:bookmarkStart w:id="1" w:name="_Toc124542845"/>
      <w:bookmarkStart w:id="2" w:name="_Toc124544986"/>
      <w:bookmarkStart w:id="3" w:name="_Toc142009413"/>
      <w:bookmarkEnd w:id="1"/>
      <w:bookmarkEnd w:id="2"/>
      <w:r w:rsidRPr="00F039A5">
        <w:rPr>
          <w:rFonts w:cs="Times New Roman"/>
          <w:color w:val="auto"/>
          <w:szCs w:val="24"/>
        </w:rPr>
        <w:lastRenderedPageBreak/>
        <w:t>LAMPIRA</w:t>
      </w:r>
      <w:r w:rsidR="00BE0B78" w:rsidRPr="00F039A5">
        <w:rPr>
          <w:rFonts w:cs="Times New Roman"/>
          <w:color w:val="auto"/>
          <w:szCs w:val="24"/>
          <w:lang w:val="id-ID"/>
        </w:rPr>
        <w:t>N</w:t>
      </w:r>
      <w:bookmarkStart w:id="4" w:name="_Hlk136116100"/>
      <w:bookmarkEnd w:id="3"/>
    </w:p>
    <w:p w14:paraId="4AAC51B7" w14:textId="7BDD8853" w:rsidR="00596EF9" w:rsidRPr="00F039A5" w:rsidRDefault="00B27FEA" w:rsidP="00B27FEA">
      <w:pPr>
        <w:pStyle w:val="Keterangan"/>
        <w:rPr>
          <w:color w:val="auto"/>
          <w:sz w:val="24"/>
          <w:szCs w:val="24"/>
          <w:lang w:val="id-ID"/>
        </w:rPr>
      </w:pPr>
      <w:bookmarkStart w:id="5" w:name="_Toc147341514"/>
      <w:r w:rsidRPr="00F039A5">
        <w:rPr>
          <w:color w:val="auto"/>
          <w:sz w:val="24"/>
          <w:szCs w:val="24"/>
        </w:rPr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1</w:t>
      </w:r>
      <w:r w:rsidRPr="00F039A5">
        <w:rPr>
          <w:color w:val="auto"/>
          <w:sz w:val="24"/>
          <w:szCs w:val="24"/>
        </w:rPr>
        <w:fldChar w:fldCharType="end"/>
      </w:r>
      <w:r w:rsidRPr="00F039A5">
        <w:rPr>
          <w:color w:val="auto"/>
          <w:sz w:val="24"/>
          <w:szCs w:val="24"/>
          <w:lang w:val="id-ID"/>
        </w:rPr>
        <w:t xml:space="preserve"> </w:t>
      </w:r>
      <w:r w:rsidR="00BE0B78" w:rsidRPr="00F039A5">
        <w:rPr>
          <w:color w:val="auto"/>
          <w:sz w:val="24"/>
          <w:szCs w:val="24"/>
          <w:lang w:val="id-ID"/>
        </w:rPr>
        <w:t>Kuesioner Penelitian</w:t>
      </w:r>
      <w:bookmarkEnd w:id="5"/>
    </w:p>
    <w:p w14:paraId="14C1D692" w14:textId="77777777" w:rsidR="00BE0B78" w:rsidRPr="00F039A5" w:rsidRDefault="00BE0B78" w:rsidP="00DF6696">
      <w:pPr>
        <w:tabs>
          <w:tab w:val="left" w:pos="284"/>
          <w:tab w:val="left" w:pos="1843"/>
        </w:tabs>
        <w:spacing w:before="30" w:after="0" w:line="360" w:lineRule="auto"/>
        <w:ind w:left="426" w:hanging="426"/>
        <w:rPr>
          <w:rFonts w:cs="Times New Roman"/>
          <w:noProof/>
          <w:color w:val="auto"/>
          <w:szCs w:val="24"/>
          <w:lang w:val="id-ID"/>
        </w:rPr>
      </w:pPr>
    </w:p>
    <w:p w14:paraId="190484C1" w14:textId="4BBC6029" w:rsidR="00DF6696" w:rsidRPr="00F039A5" w:rsidRDefault="00DF6696" w:rsidP="00DF6696">
      <w:pPr>
        <w:tabs>
          <w:tab w:val="left" w:pos="284"/>
          <w:tab w:val="left" w:pos="1843"/>
        </w:tabs>
        <w:spacing w:before="30" w:after="0" w:line="360" w:lineRule="auto"/>
        <w:ind w:left="426" w:hanging="426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Perihal</w:t>
      </w:r>
      <w:r w:rsidRPr="00F039A5">
        <w:rPr>
          <w:rFonts w:cs="Times New Roman"/>
          <w:noProof/>
          <w:color w:val="auto"/>
          <w:szCs w:val="24"/>
          <w:lang w:val="id-ID"/>
        </w:rPr>
        <w:tab/>
        <w:t xml:space="preserve">: </w:t>
      </w:r>
      <w:r w:rsidRPr="00F039A5">
        <w:rPr>
          <w:rFonts w:cs="Times New Roman"/>
          <w:noProof/>
          <w:color w:val="auto"/>
          <w:szCs w:val="24"/>
          <w:lang w:val="id-ID"/>
        </w:rPr>
        <w:tab/>
        <w:t>Permohonan Pengisian Kuesioner</w:t>
      </w:r>
    </w:p>
    <w:p w14:paraId="2BA0000C" w14:textId="60DFA2DD" w:rsidR="00DF6696" w:rsidRPr="00F039A5" w:rsidRDefault="00DF6696" w:rsidP="00DF6696">
      <w:pPr>
        <w:tabs>
          <w:tab w:val="left" w:pos="1843"/>
          <w:tab w:val="left" w:pos="2127"/>
        </w:tabs>
        <w:spacing w:before="30" w:line="360" w:lineRule="auto"/>
        <w:ind w:left="2127" w:hanging="2127"/>
        <w:rPr>
          <w:rFonts w:cs="Times New Roman"/>
          <w:b/>
          <w:bCs/>
          <w:iCs/>
          <w:noProof/>
          <w:color w:val="auto"/>
          <w:szCs w:val="24"/>
          <w:lang w:val="en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Judul Penelitian</w:t>
      </w:r>
      <w:r w:rsidRPr="00F039A5">
        <w:rPr>
          <w:rFonts w:cs="Times New Roman"/>
          <w:noProof/>
          <w:color w:val="auto"/>
          <w:szCs w:val="24"/>
          <w:lang w:val="id-ID"/>
        </w:rPr>
        <w:tab/>
        <w:t xml:space="preserve">: </w:t>
      </w:r>
      <w:r w:rsidRPr="00F039A5">
        <w:rPr>
          <w:rFonts w:cs="Times New Roman"/>
          <w:noProof/>
          <w:color w:val="auto"/>
          <w:szCs w:val="24"/>
          <w:lang w:val="id-ID"/>
        </w:rPr>
        <w:tab/>
      </w:r>
      <w:r w:rsidRPr="00F039A5">
        <w:rPr>
          <w:rFonts w:cs="Times New Roman"/>
          <w:iCs/>
          <w:noProof/>
          <w:color w:val="auto"/>
          <w:szCs w:val="24"/>
          <w:lang w:val="en-ID"/>
        </w:rPr>
        <w:t xml:space="preserve">Pengaruh Keselamatan dan Kesehatan Kerja (K3), </w:t>
      </w:r>
      <w:r w:rsidRPr="00F039A5">
        <w:rPr>
          <w:rFonts w:cs="Times New Roman"/>
          <w:i/>
          <w:noProof/>
          <w:color w:val="auto"/>
          <w:szCs w:val="24"/>
          <w:lang w:val="en-ID"/>
        </w:rPr>
        <w:t>Shift</w:t>
      </w:r>
      <w:r w:rsidRPr="00F039A5">
        <w:rPr>
          <w:rFonts w:cs="Times New Roman"/>
          <w:iCs/>
          <w:noProof/>
          <w:color w:val="auto"/>
          <w:szCs w:val="24"/>
          <w:lang w:val="en-ID"/>
        </w:rPr>
        <w:t xml:space="preserve"> Kerja </w:t>
      </w:r>
      <w:r w:rsidR="00596EF9" w:rsidRPr="00F039A5">
        <w:rPr>
          <w:rFonts w:cs="Times New Roman"/>
          <w:iCs/>
          <w:noProof/>
          <w:color w:val="auto"/>
          <w:szCs w:val="24"/>
          <w:lang w:val="en-ID"/>
        </w:rPr>
        <w:t>d</w:t>
      </w:r>
      <w:r w:rsidRPr="00F039A5">
        <w:rPr>
          <w:rFonts w:cs="Times New Roman"/>
          <w:iCs/>
          <w:noProof/>
          <w:color w:val="auto"/>
          <w:szCs w:val="24"/>
          <w:lang w:val="en-ID"/>
        </w:rPr>
        <w:t xml:space="preserve">an Komunikasi </w:t>
      </w:r>
      <w:r w:rsidRPr="00F039A5">
        <w:rPr>
          <w:rFonts w:cs="Times New Roman"/>
          <w:i/>
          <w:noProof/>
          <w:color w:val="auto"/>
          <w:szCs w:val="24"/>
          <w:lang w:val="en-ID"/>
        </w:rPr>
        <w:t>Interpersonal</w:t>
      </w:r>
      <w:r w:rsidRPr="00F039A5">
        <w:rPr>
          <w:rFonts w:cs="Times New Roman"/>
          <w:iCs/>
          <w:noProof/>
          <w:color w:val="auto"/>
          <w:szCs w:val="24"/>
          <w:lang w:val="en-ID"/>
        </w:rPr>
        <w:t xml:space="preserve"> </w:t>
      </w:r>
      <w:r w:rsidR="00596EF9" w:rsidRPr="00F039A5">
        <w:rPr>
          <w:rFonts w:cs="Times New Roman"/>
          <w:iCs/>
          <w:noProof/>
          <w:color w:val="auto"/>
          <w:szCs w:val="24"/>
          <w:lang w:val="en-ID"/>
        </w:rPr>
        <w:t>T</w:t>
      </w:r>
      <w:r w:rsidRPr="00F039A5">
        <w:rPr>
          <w:rFonts w:cs="Times New Roman"/>
          <w:iCs/>
          <w:noProof/>
          <w:color w:val="auto"/>
          <w:szCs w:val="24"/>
          <w:lang w:val="en-ID"/>
        </w:rPr>
        <w:t>erhadap Kinerja Karyawan Non Medis R</w:t>
      </w:r>
      <w:r w:rsidR="00596EF9" w:rsidRPr="00F039A5">
        <w:rPr>
          <w:rFonts w:cs="Times New Roman"/>
          <w:iCs/>
          <w:noProof/>
          <w:color w:val="auto"/>
          <w:szCs w:val="24"/>
          <w:lang w:val="en-ID"/>
        </w:rPr>
        <w:t>SUD</w:t>
      </w:r>
      <w:r w:rsidRPr="00F039A5">
        <w:rPr>
          <w:rFonts w:cs="Times New Roman"/>
          <w:iCs/>
          <w:noProof/>
          <w:color w:val="auto"/>
          <w:szCs w:val="24"/>
          <w:lang w:val="en-ID"/>
        </w:rPr>
        <w:t xml:space="preserve"> Kardinah Kota Tegal</w:t>
      </w:r>
    </w:p>
    <w:p w14:paraId="1BED4444" w14:textId="77777777" w:rsidR="00DF6696" w:rsidRPr="00F039A5" w:rsidRDefault="00DF6696" w:rsidP="003C1465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Kepada Yth,</w:t>
      </w:r>
    </w:p>
    <w:p w14:paraId="78609481" w14:textId="77777777" w:rsidR="00DF6696" w:rsidRPr="00F039A5" w:rsidRDefault="00DF6696" w:rsidP="003C1465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Sdr. Responden</w:t>
      </w:r>
    </w:p>
    <w:p w14:paraId="2C2E14B9" w14:textId="77777777" w:rsidR="00DF6696" w:rsidRPr="00F039A5" w:rsidRDefault="00DF6696" w:rsidP="003C1465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Di Tempat</w:t>
      </w:r>
    </w:p>
    <w:p w14:paraId="7EDDBA6C" w14:textId="77777777" w:rsidR="00DF6696" w:rsidRPr="00F039A5" w:rsidRDefault="00DF6696" w:rsidP="003C1465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</w:p>
    <w:p w14:paraId="1B45AA70" w14:textId="77777777" w:rsidR="00DF6696" w:rsidRPr="00F039A5" w:rsidRDefault="00DF6696" w:rsidP="003C1465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Dengan Hormat,</w:t>
      </w:r>
    </w:p>
    <w:p w14:paraId="5AA83F10" w14:textId="77777777" w:rsidR="00DF6696" w:rsidRPr="00F039A5" w:rsidRDefault="00DF6696" w:rsidP="003C1465">
      <w:pPr>
        <w:spacing w:before="30" w:after="0" w:line="360" w:lineRule="auto"/>
        <w:ind w:firstLine="851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Dalam rangka menyelesaikan penelitian, saya Mahasiswa Fakultas Ekonomi dan Bisnis Universitas Pancasakti Tegal, mohon partisipasi dari Sdr untuk mengisi kuesioner yang telah kami sediakan.</w:t>
      </w:r>
    </w:p>
    <w:p w14:paraId="03882162" w14:textId="77777777" w:rsidR="00DF6696" w:rsidRPr="00F039A5" w:rsidRDefault="00DF6696" w:rsidP="003C1465">
      <w:pPr>
        <w:spacing w:before="30" w:after="0" w:line="360" w:lineRule="auto"/>
        <w:ind w:firstLine="851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Adapun data yang kami minta adalah sesuai dengan kondisi yang dirasakan Sdr selama ini. Kami akan menjaga kerahasiaan karena data ini hanya untuk kepentingan penelitian.</w:t>
      </w:r>
    </w:p>
    <w:p w14:paraId="1875548B" w14:textId="77777777" w:rsidR="00DF6696" w:rsidRPr="00F039A5" w:rsidRDefault="00DF6696" w:rsidP="003C1465">
      <w:pPr>
        <w:spacing w:before="30" w:after="0" w:line="360" w:lineRule="auto"/>
        <w:ind w:firstLine="851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Setiap jawaban yang diberikan merupakan bantuan yang tidak ternilai harganya bagi penelitian ini.</w:t>
      </w:r>
    </w:p>
    <w:p w14:paraId="683904DA" w14:textId="77777777" w:rsidR="00DF6696" w:rsidRPr="00F039A5" w:rsidRDefault="00DF6696" w:rsidP="003C1465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>Atas perhatian dan bantuannya, kami mengucapkan terima kasih.</w:t>
      </w:r>
    </w:p>
    <w:p w14:paraId="6E7C0D6A" w14:textId="77777777" w:rsidR="00DF6696" w:rsidRPr="00F039A5" w:rsidRDefault="00DF6696" w:rsidP="00DF6696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</w:p>
    <w:p w14:paraId="281B7CC4" w14:textId="2066438E" w:rsidR="00DF6696" w:rsidRPr="00F039A5" w:rsidRDefault="003C1465" w:rsidP="003C1465">
      <w:pPr>
        <w:tabs>
          <w:tab w:val="left" w:pos="5812"/>
        </w:tabs>
        <w:spacing w:before="30" w:after="0" w:line="360" w:lineRule="auto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ab/>
      </w:r>
      <w:r w:rsidR="00DF6696" w:rsidRPr="00F039A5">
        <w:rPr>
          <w:rFonts w:cs="Times New Roman"/>
          <w:noProof/>
          <w:color w:val="auto"/>
          <w:szCs w:val="24"/>
          <w:lang w:val="id-ID"/>
        </w:rPr>
        <w:t>Tegal,</w:t>
      </w:r>
      <w:r w:rsidRPr="00F039A5">
        <w:rPr>
          <w:rFonts w:cs="Times New Roman"/>
          <w:noProof/>
          <w:color w:val="auto"/>
          <w:szCs w:val="24"/>
        </w:rPr>
        <w:t xml:space="preserve">    </w:t>
      </w:r>
      <w:r w:rsidR="004657AE" w:rsidRPr="00F039A5">
        <w:rPr>
          <w:rFonts w:cs="Times New Roman"/>
          <w:noProof/>
          <w:color w:val="auto"/>
          <w:szCs w:val="24"/>
          <w:lang w:val="id-ID"/>
        </w:rPr>
        <w:t>Juli</w:t>
      </w:r>
      <w:r w:rsidR="00DF6696" w:rsidRPr="00F039A5">
        <w:rPr>
          <w:rFonts w:cs="Times New Roman"/>
          <w:noProof/>
          <w:color w:val="auto"/>
          <w:szCs w:val="24"/>
          <w:lang w:val="id-ID"/>
        </w:rPr>
        <w:t xml:space="preserve"> 202</w:t>
      </w:r>
      <w:r w:rsidR="00596EF9" w:rsidRPr="00F039A5">
        <w:rPr>
          <w:rFonts w:cs="Times New Roman"/>
          <w:noProof/>
          <w:color w:val="auto"/>
          <w:szCs w:val="24"/>
        </w:rPr>
        <w:t>3</w:t>
      </w:r>
    </w:p>
    <w:p w14:paraId="418E3C5A" w14:textId="681627AD" w:rsidR="00DF6696" w:rsidRPr="00F039A5" w:rsidRDefault="003C1465" w:rsidP="003C1465">
      <w:pPr>
        <w:tabs>
          <w:tab w:val="left" w:pos="6237"/>
        </w:tabs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  <w:lang w:val="id-ID"/>
        </w:rPr>
        <w:tab/>
      </w:r>
      <w:r w:rsidR="00DF6696" w:rsidRPr="00F039A5">
        <w:rPr>
          <w:rFonts w:cs="Times New Roman"/>
          <w:noProof/>
          <w:color w:val="auto"/>
          <w:szCs w:val="24"/>
          <w:lang w:val="id-ID"/>
        </w:rPr>
        <w:t>Hormat Saya,</w:t>
      </w:r>
    </w:p>
    <w:p w14:paraId="08AE17AC" w14:textId="77777777" w:rsidR="00DF6696" w:rsidRPr="00F039A5" w:rsidRDefault="00DF6696" w:rsidP="00DF6696">
      <w:pPr>
        <w:spacing w:before="30" w:after="0" w:line="360" w:lineRule="auto"/>
        <w:ind w:left="4111"/>
        <w:rPr>
          <w:rFonts w:cs="Times New Roman"/>
          <w:noProof/>
          <w:color w:val="auto"/>
          <w:szCs w:val="24"/>
          <w:lang w:val="id-ID"/>
        </w:rPr>
      </w:pPr>
    </w:p>
    <w:p w14:paraId="19CEE632" w14:textId="12A58FB9" w:rsidR="00DF6696" w:rsidRPr="00F039A5" w:rsidRDefault="00DF6696" w:rsidP="00DF6696">
      <w:pPr>
        <w:spacing w:before="30" w:after="0" w:line="360" w:lineRule="auto"/>
        <w:ind w:left="4111"/>
        <w:rPr>
          <w:rFonts w:cs="Times New Roman"/>
          <w:noProof/>
          <w:color w:val="auto"/>
          <w:szCs w:val="24"/>
          <w:lang w:val="id-ID"/>
        </w:rPr>
      </w:pPr>
    </w:p>
    <w:p w14:paraId="72E9A30A" w14:textId="083AD094" w:rsidR="00DF6696" w:rsidRPr="00F039A5" w:rsidRDefault="003C1465" w:rsidP="003C1465">
      <w:pPr>
        <w:tabs>
          <w:tab w:val="left" w:pos="6237"/>
        </w:tabs>
        <w:spacing w:after="0" w:line="360" w:lineRule="auto"/>
        <w:rPr>
          <w:rFonts w:cs="Times New Roman"/>
          <w:noProof/>
          <w:color w:val="auto"/>
          <w:szCs w:val="24"/>
        </w:rPr>
      </w:pPr>
      <w:r w:rsidRPr="00F039A5">
        <w:rPr>
          <w:rFonts w:cs="Times New Roman"/>
          <w:noProof/>
          <w:color w:val="auto"/>
          <w:szCs w:val="24"/>
        </w:rPr>
        <w:tab/>
      </w:r>
      <w:r w:rsidR="00596EF9" w:rsidRPr="00F039A5">
        <w:rPr>
          <w:rFonts w:cs="Times New Roman"/>
          <w:noProof/>
          <w:color w:val="auto"/>
          <w:szCs w:val="24"/>
        </w:rPr>
        <w:t>Fariz Unandar</w:t>
      </w:r>
    </w:p>
    <w:bookmarkEnd w:id="4"/>
    <w:p w14:paraId="35722E5F" w14:textId="4BD4EA91" w:rsidR="003C1465" w:rsidRPr="00F039A5" w:rsidRDefault="003C1465">
      <w:pPr>
        <w:spacing w:line="276" w:lineRule="auto"/>
        <w:jc w:val="left"/>
        <w:rPr>
          <w:rFonts w:cs="Times New Roman"/>
          <w:b/>
          <w:noProof/>
          <w:color w:val="auto"/>
          <w:szCs w:val="24"/>
          <w:lang w:val="id-ID"/>
        </w:rPr>
      </w:pPr>
    </w:p>
    <w:p w14:paraId="3D959357" w14:textId="3BE486BE" w:rsidR="00DF6696" w:rsidRPr="00F039A5" w:rsidRDefault="00EC3B39" w:rsidP="00DF6696">
      <w:pPr>
        <w:spacing w:before="30" w:after="0" w:line="360" w:lineRule="auto"/>
        <w:jc w:val="center"/>
        <w:rPr>
          <w:rFonts w:cs="Times New Roman"/>
          <w:b/>
          <w:noProof/>
          <w:color w:val="auto"/>
          <w:szCs w:val="24"/>
          <w:lang w:val="id-ID"/>
        </w:rPr>
      </w:pPr>
      <w:r w:rsidRPr="00F039A5">
        <w:rPr>
          <w:rFonts w:cs="Times New Roman"/>
          <w:b/>
          <w:noProof/>
          <w:color w:val="auto"/>
          <w:szCs w:val="24"/>
          <w:lang w:val="id-ID"/>
        </w:rPr>
        <w:lastRenderedPageBreak/>
        <w:t>KUISIONER</w:t>
      </w:r>
    </w:p>
    <w:p w14:paraId="050F36CC" w14:textId="77777777" w:rsidR="00EC3B39" w:rsidRPr="00F039A5" w:rsidRDefault="00EC3B39" w:rsidP="00A51C30">
      <w:pPr>
        <w:pStyle w:val="DaftarParagraf"/>
        <w:numPr>
          <w:ilvl w:val="0"/>
          <w:numId w:val="34"/>
        </w:numPr>
        <w:spacing w:after="200" w:line="480" w:lineRule="auto"/>
        <w:ind w:left="426" w:hanging="426"/>
        <w:jc w:val="left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szCs w:val="24"/>
        </w:rPr>
        <w:t xml:space="preserve">Identitas Responden </w:t>
      </w:r>
    </w:p>
    <w:p w14:paraId="62F74E07" w14:textId="0981EF38" w:rsidR="00EC3B39" w:rsidRPr="00F039A5" w:rsidRDefault="00A92E69" w:rsidP="00BC1148">
      <w:pPr>
        <w:pStyle w:val="DaftarParagraf"/>
        <w:numPr>
          <w:ilvl w:val="0"/>
          <w:numId w:val="35"/>
        </w:numPr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FE8C787" wp14:editId="011BD20B">
                <wp:simplePos x="0" y="0"/>
                <wp:positionH relativeFrom="column">
                  <wp:posOffset>2611755</wp:posOffset>
                </wp:positionH>
                <wp:positionV relativeFrom="paragraph">
                  <wp:posOffset>292290</wp:posOffset>
                </wp:positionV>
                <wp:extent cx="342900" cy="266700"/>
                <wp:effectExtent l="0" t="0" r="19050" b="19050"/>
                <wp:wrapNone/>
                <wp:docPr id="1708871267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13028CB" w14:textId="77777777" w:rsidR="0066309E" w:rsidRDefault="0066309E" w:rsidP="00EC3B3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FE8C787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05.65pt;margin-top:23pt;width:27pt;height:21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" fillcolor="white [3201]" strokeweight=".5pt">
                <v:textbox>
                  <w:txbxContent>
                    <w:p w14:paraId="313028CB" w14:textId="77777777" w:rsidR="0066309E" w:rsidRDefault="0066309E" w:rsidP="00EC3B39"/>
                  </w:txbxContent>
                </v:textbox>
              </v:shape>
            </w:pict>
          </mc:Fallback>
        </mc:AlternateContent>
      </w:r>
      <w:r w:rsidR="00205DAE"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2729AA2B" wp14:editId="71E57383">
                <wp:simplePos x="0" y="0"/>
                <wp:positionH relativeFrom="column">
                  <wp:posOffset>1434465</wp:posOffset>
                </wp:positionH>
                <wp:positionV relativeFrom="paragraph">
                  <wp:posOffset>311785</wp:posOffset>
                </wp:positionV>
                <wp:extent cx="342900" cy="266700"/>
                <wp:effectExtent l="0" t="0" r="19050" b="28575"/>
                <wp:wrapNone/>
                <wp:docPr id="1175713541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F99C472" w14:textId="77777777" w:rsidR="0066309E" w:rsidRDefault="0066309E" w:rsidP="00EC3B3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729AA2B" id="_x0000_s1027" type="#_x0000_t202" style="position:absolute;left:0;text-align:left;margin-left:112.95pt;margin-top:24.55pt;width:27pt;height:21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oEU5OA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" fillcolor="white [3201]" strokeweight=".5pt">
                <v:textbox>
                  <w:txbxContent>
                    <w:p w14:paraId="1F99C472" w14:textId="77777777" w:rsidR="0066309E" w:rsidRDefault="0066309E" w:rsidP="00EC3B39"/>
                  </w:txbxContent>
                </v:textbox>
              </v:shape>
            </w:pict>
          </mc:Fallback>
        </mc:AlternateContent>
      </w:r>
      <w:r w:rsidR="00EC3B39" w:rsidRPr="00F039A5">
        <w:rPr>
          <w:rFonts w:cs="Times New Roman"/>
          <w:color w:val="auto"/>
          <w:szCs w:val="24"/>
        </w:rPr>
        <w:t>Nama</w:t>
      </w:r>
      <w:r w:rsidR="00EC3B39" w:rsidRPr="00F039A5">
        <w:rPr>
          <w:rFonts w:cs="Times New Roman"/>
          <w:color w:val="auto"/>
          <w:szCs w:val="24"/>
        </w:rPr>
        <w:tab/>
      </w:r>
      <w:r w:rsidR="00EC3B39" w:rsidRPr="00F039A5">
        <w:rPr>
          <w:rFonts w:cs="Times New Roman"/>
          <w:color w:val="auto"/>
          <w:szCs w:val="24"/>
        </w:rPr>
        <w:tab/>
        <w:t>:</w:t>
      </w:r>
    </w:p>
    <w:p w14:paraId="44793CD5" w14:textId="52B3AAA5" w:rsidR="00EC3B39" w:rsidRPr="00F039A5" w:rsidRDefault="00034769" w:rsidP="00A51C30">
      <w:pPr>
        <w:pStyle w:val="DaftarParagraf"/>
        <w:numPr>
          <w:ilvl w:val="0"/>
          <w:numId w:val="35"/>
        </w:numPr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853312" behindDoc="0" locked="0" layoutInCell="1" allowOverlap="1" wp14:anchorId="2988E75A" wp14:editId="3489D898">
                <wp:simplePos x="0" y="0"/>
                <wp:positionH relativeFrom="column">
                  <wp:posOffset>2609850</wp:posOffset>
                </wp:positionH>
                <wp:positionV relativeFrom="paragraph">
                  <wp:posOffset>307085</wp:posOffset>
                </wp:positionV>
                <wp:extent cx="342900" cy="266700"/>
                <wp:effectExtent l="0" t="0" r="19050" b="19050"/>
                <wp:wrapNone/>
                <wp:docPr id="1158271398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99B6EFB" w14:textId="77777777" w:rsidR="0066309E" w:rsidRDefault="0066309E" w:rsidP="00205DA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88E75A" id="_x0000_s1028" type="#_x0000_t202" style="position:absolute;left:0;text-align:left;margin-left:205.5pt;margin-top:24.2pt;width:27pt;height:21pt;z-index:251853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cOSdOg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" fillcolor="white [3201]" strokeweight=".5pt">
                <v:textbox>
                  <w:txbxContent>
                    <w:p w14:paraId="199B6EFB" w14:textId="77777777" w:rsidR="0066309E" w:rsidRDefault="0066309E" w:rsidP="00205DAE"/>
                  </w:txbxContent>
                </v:textbox>
              </v:shape>
            </w:pict>
          </mc:Fallback>
        </mc:AlternateContent>
      </w:r>
      <w:r w:rsidR="00205DAE"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855360" behindDoc="0" locked="0" layoutInCell="1" allowOverlap="1" wp14:anchorId="69CA43BA" wp14:editId="28E75C7F">
                <wp:simplePos x="0" y="0"/>
                <wp:positionH relativeFrom="column">
                  <wp:posOffset>3781425</wp:posOffset>
                </wp:positionH>
                <wp:positionV relativeFrom="paragraph">
                  <wp:posOffset>330835</wp:posOffset>
                </wp:positionV>
                <wp:extent cx="342900" cy="266700"/>
                <wp:effectExtent l="0" t="0" r="19050" b="19050"/>
                <wp:wrapNone/>
                <wp:docPr id="1499177724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14C45C7" w14:textId="77777777" w:rsidR="0066309E" w:rsidRDefault="0066309E" w:rsidP="00205DA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CA43BA" id="_x0000_s1029" type="#_x0000_t202" style="position:absolute;left:0;text-align:left;margin-left:297.75pt;margin-top:26.05pt;width:27pt;height:21pt;z-index:251855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wqtIOg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" fillcolor="white [3201]" strokeweight=".5pt">
                <v:textbox>
                  <w:txbxContent>
                    <w:p w14:paraId="314C45C7" w14:textId="77777777" w:rsidR="0066309E" w:rsidRDefault="0066309E" w:rsidP="00205DAE"/>
                  </w:txbxContent>
                </v:textbox>
              </v:shape>
            </w:pict>
          </mc:Fallback>
        </mc:AlternateContent>
      </w:r>
      <w:r w:rsidR="00205DAE"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851264" behindDoc="0" locked="0" layoutInCell="1" allowOverlap="1" wp14:anchorId="501A2CCF" wp14:editId="17C0027A">
                <wp:simplePos x="0" y="0"/>
                <wp:positionH relativeFrom="column">
                  <wp:posOffset>1438275</wp:posOffset>
                </wp:positionH>
                <wp:positionV relativeFrom="paragraph">
                  <wp:posOffset>330835</wp:posOffset>
                </wp:positionV>
                <wp:extent cx="342900" cy="266700"/>
                <wp:effectExtent l="0" t="0" r="19050" b="19050"/>
                <wp:wrapNone/>
                <wp:docPr id="61842273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D59E654" w14:textId="77777777" w:rsidR="0066309E" w:rsidRDefault="0066309E" w:rsidP="00205DA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1A2CCF" id="_x0000_s1030" type="#_x0000_t202" style="position:absolute;left:0;text-align:left;margin-left:113.25pt;margin-top:26.05pt;width:27pt;height:21pt;z-index:251851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19YPOg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" fillcolor="white [3201]" strokeweight=".5pt">
                <v:textbox>
                  <w:txbxContent>
                    <w:p w14:paraId="2D59E654" w14:textId="77777777" w:rsidR="0066309E" w:rsidRDefault="0066309E" w:rsidP="00205DAE"/>
                  </w:txbxContent>
                </v:textbox>
              </v:shape>
            </w:pict>
          </mc:Fallback>
        </mc:AlternateContent>
      </w:r>
      <w:r w:rsidR="00EC3B39" w:rsidRPr="00F039A5">
        <w:rPr>
          <w:rFonts w:cs="Times New Roman"/>
          <w:color w:val="auto"/>
          <w:szCs w:val="24"/>
        </w:rPr>
        <w:t>Jenis Kelamin:</w:t>
      </w:r>
      <w:r w:rsidR="00EC3B39" w:rsidRPr="00F039A5">
        <w:rPr>
          <w:rFonts w:cs="Times New Roman"/>
          <w:color w:val="auto"/>
        </w:rPr>
        <w:t xml:space="preserve"> </w:t>
      </w:r>
      <w:r w:rsidR="00EC3B39" w:rsidRPr="00F039A5">
        <w:rPr>
          <w:rFonts w:cs="Times New Roman"/>
          <w:color w:val="auto"/>
        </w:rPr>
        <w:tab/>
        <w:t>Laki-laki</w:t>
      </w:r>
      <w:r w:rsidR="00EC3B39" w:rsidRPr="00F039A5">
        <w:rPr>
          <w:rFonts w:cs="Times New Roman"/>
          <w:color w:val="auto"/>
        </w:rPr>
        <w:tab/>
      </w:r>
      <w:r w:rsidR="00A92E69" w:rsidRPr="00F039A5">
        <w:rPr>
          <w:rFonts w:cs="Times New Roman"/>
          <w:color w:val="auto"/>
          <w:lang w:val="id-ID"/>
        </w:rPr>
        <w:t xml:space="preserve">       </w:t>
      </w:r>
      <w:r w:rsidR="00EC3B39" w:rsidRPr="00F039A5">
        <w:rPr>
          <w:rFonts w:cs="Times New Roman"/>
          <w:color w:val="auto"/>
        </w:rPr>
        <w:t>Perempuan</w:t>
      </w:r>
    </w:p>
    <w:p w14:paraId="275DCB2A" w14:textId="4A17ED4D" w:rsidR="00EC3B39" w:rsidRPr="00F039A5" w:rsidRDefault="001F3D8E" w:rsidP="00205DAE">
      <w:pPr>
        <w:pStyle w:val="DaftarParagraf"/>
        <w:numPr>
          <w:ilvl w:val="0"/>
          <w:numId w:val="35"/>
        </w:numPr>
        <w:tabs>
          <w:tab w:val="left" w:pos="1985"/>
        </w:tabs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861504" behindDoc="0" locked="0" layoutInCell="1" allowOverlap="1" wp14:anchorId="004CEC51" wp14:editId="42F608BB">
                <wp:simplePos x="0" y="0"/>
                <wp:positionH relativeFrom="column">
                  <wp:posOffset>3288665</wp:posOffset>
                </wp:positionH>
                <wp:positionV relativeFrom="paragraph">
                  <wp:posOffset>337820</wp:posOffset>
                </wp:positionV>
                <wp:extent cx="342900" cy="266700"/>
                <wp:effectExtent l="0" t="0" r="19050" b="19050"/>
                <wp:wrapNone/>
                <wp:docPr id="20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6BFD9EB" w14:textId="77777777" w:rsidR="00034769" w:rsidRDefault="00034769" w:rsidP="0003476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4CEC51" id="_x0000_s1031" type="#_x0000_t202" style="position:absolute;left:0;text-align:left;margin-left:258.95pt;margin-top:26.6pt;width:27pt;height:21pt;z-index:251861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" fillcolor="white [3201]" strokeweight=".5pt">
                <v:textbox>
                  <w:txbxContent>
                    <w:p w14:paraId="16BFD9EB" w14:textId="77777777" w:rsidR="00034769" w:rsidRDefault="00034769" w:rsidP="00034769"/>
                  </w:txbxContent>
                </v:textbox>
              </v:shape>
            </w:pict>
          </mc:Fallback>
        </mc:AlternateContent>
      </w:r>
      <w:r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863552" behindDoc="0" locked="0" layoutInCell="1" allowOverlap="1" wp14:anchorId="639BB1DB" wp14:editId="2DF41277">
                <wp:simplePos x="0" y="0"/>
                <wp:positionH relativeFrom="column">
                  <wp:posOffset>3895090</wp:posOffset>
                </wp:positionH>
                <wp:positionV relativeFrom="paragraph">
                  <wp:posOffset>338009</wp:posOffset>
                </wp:positionV>
                <wp:extent cx="342900" cy="266700"/>
                <wp:effectExtent l="0" t="0" r="19050" b="19050"/>
                <wp:wrapNone/>
                <wp:docPr id="26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B18BA2C" w14:textId="77777777" w:rsidR="00D07D86" w:rsidRDefault="00D07D86" w:rsidP="00D07D86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9BB1DB" id="_x0000_s1032" type="#_x0000_t202" style="position:absolute;left:0;text-align:left;margin-left:306.7pt;margin-top:26.6pt;width:27pt;height:21pt;z-index:251863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Th+Og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" fillcolor="white [3201]" strokeweight=".5pt">
                <v:textbox>
                  <w:txbxContent>
                    <w:p w14:paraId="5B18BA2C" w14:textId="77777777" w:rsidR="00D07D86" w:rsidRDefault="00D07D86" w:rsidP="00D07D86"/>
                  </w:txbxContent>
                </v:textbox>
              </v:shape>
            </w:pict>
          </mc:Fallback>
        </mc:AlternateContent>
      </w:r>
      <w:r w:rsidR="00D07D86"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859456" behindDoc="0" locked="0" layoutInCell="1" allowOverlap="1" wp14:anchorId="1D2E8241" wp14:editId="19B05BF6">
                <wp:simplePos x="0" y="0"/>
                <wp:positionH relativeFrom="column">
                  <wp:posOffset>2609215</wp:posOffset>
                </wp:positionH>
                <wp:positionV relativeFrom="paragraph">
                  <wp:posOffset>332550</wp:posOffset>
                </wp:positionV>
                <wp:extent cx="342900" cy="266700"/>
                <wp:effectExtent l="0" t="0" r="19050" b="19050"/>
                <wp:wrapNone/>
                <wp:docPr id="18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3322F8D" w14:textId="77777777" w:rsidR="00034769" w:rsidRDefault="00034769" w:rsidP="0003476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2E8241" id="_x0000_s1033" type="#_x0000_t202" style="position:absolute;left:0;text-align:left;margin-left:205.45pt;margin-top:26.2pt;width:27pt;height:21pt;z-index:251859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" fillcolor="white [3201]" strokeweight=".5pt">
                <v:textbox>
                  <w:txbxContent>
                    <w:p w14:paraId="03322F8D" w14:textId="77777777" w:rsidR="00034769" w:rsidRDefault="00034769" w:rsidP="00034769"/>
                  </w:txbxContent>
                </v:textbox>
              </v:shape>
            </w:pict>
          </mc:Fallback>
        </mc:AlternateContent>
      </w:r>
      <w:r w:rsidR="00034769" w:rsidRPr="00F039A5">
        <w:rPr>
          <w:noProof/>
          <w:color w:val="auto"/>
        </w:rPr>
        <mc:AlternateContent>
          <mc:Choice Requires="wps">
            <w:drawing>
              <wp:anchor distT="0" distB="0" distL="114300" distR="114300" simplePos="0" relativeHeight="251857408" behindDoc="0" locked="0" layoutInCell="1" allowOverlap="1" wp14:anchorId="2464CEEA" wp14:editId="5E0AFCCB">
                <wp:simplePos x="0" y="0"/>
                <wp:positionH relativeFrom="column">
                  <wp:posOffset>1436370</wp:posOffset>
                </wp:positionH>
                <wp:positionV relativeFrom="paragraph">
                  <wp:posOffset>337185</wp:posOffset>
                </wp:positionV>
                <wp:extent cx="342900" cy="266700"/>
                <wp:effectExtent l="0" t="0" r="19050" b="19050"/>
                <wp:wrapNone/>
                <wp:docPr id="17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C234FA8" w14:textId="77777777" w:rsidR="00034769" w:rsidRDefault="00034769" w:rsidP="0003476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464CEEA" id="_x0000_s1034" type="#_x0000_t202" style="position:absolute;left:0;text-align:left;margin-left:113.1pt;margin-top:26.55pt;width:27pt;height:21pt;z-index:251857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" fillcolor="white [3201]" strokeweight=".5pt">
                <v:textbox>
                  <w:txbxContent>
                    <w:p w14:paraId="0C234FA8" w14:textId="77777777" w:rsidR="00034769" w:rsidRDefault="00034769" w:rsidP="00034769"/>
                  </w:txbxContent>
                </v:textbox>
              </v:shape>
            </w:pict>
          </mc:Fallback>
        </mc:AlternateContent>
      </w:r>
      <w:r w:rsidR="00EC3B39" w:rsidRPr="00F039A5">
        <w:rPr>
          <w:rFonts w:cs="Times New Roman"/>
          <w:color w:val="auto"/>
        </w:rPr>
        <w:t xml:space="preserve">Usia </w:t>
      </w:r>
      <w:r w:rsidR="00EC3B39" w:rsidRPr="00F039A5">
        <w:rPr>
          <w:rFonts w:cs="Times New Roman"/>
          <w:color w:val="auto"/>
        </w:rPr>
        <w:tab/>
      </w:r>
      <w:r w:rsidR="00EC3B39" w:rsidRPr="00F039A5">
        <w:rPr>
          <w:rFonts w:cs="Times New Roman"/>
          <w:color w:val="auto"/>
        </w:rPr>
        <w:tab/>
        <w:t>:</w:t>
      </w:r>
      <w:r w:rsidR="00205DAE" w:rsidRPr="00F039A5">
        <w:rPr>
          <w:rFonts w:cs="Times New Roman"/>
          <w:color w:val="auto"/>
          <w:lang w:val="id-ID"/>
        </w:rPr>
        <w:t xml:space="preserve"> </w:t>
      </w:r>
      <w:r w:rsidR="00205DAE" w:rsidRPr="00F039A5">
        <w:rPr>
          <w:rFonts w:cs="Times New Roman"/>
          <w:color w:val="auto"/>
          <w:lang w:val="id-ID"/>
        </w:rPr>
        <w:tab/>
        <w:t xml:space="preserve">18-25 tahun </w:t>
      </w:r>
      <w:r w:rsidR="00205DAE" w:rsidRPr="00F039A5">
        <w:rPr>
          <w:rFonts w:cs="Times New Roman"/>
          <w:color w:val="auto"/>
          <w:lang w:val="id-ID"/>
        </w:rPr>
        <w:tab/>
        <w:t xml:space="preserve"> 26  </w:t>
      </w:r>
      <w:r w:rsidR="00377E16" w:rsidRPr="00F039A5">
        <w:rPr>
          <w:rFonts w:cs="Times New Roman"/>
          <w:color w:val="auto"/>
          <w:lang w:val="id-ID"/>
        </w:rPr>
        <w:t>26-</w:t>
      </w:r>
      <w:r w:rsidR="00205DAE" w:rsidRPr="00F039A5">
        <w:rPr>
          <w:rFonts w:cs="Times New Roman"/>
          <w:color w:val="auto"/>
          <w:lang w:val="id-ID"/>
        </w:rPr>
        <w:t>35 tahun            &gt;35 tahun</w:t>
      </w:r>
    </w:p>
    <w:p w14:paraId="5BC6C750" w14:textId="50545BCD" w:rsidR="00034769" w:rsidRPr="00034769" w:rsidRDefault="00BC1148" w:rsidP="00034769">
      <w:pPr>
        <w:pStyle w:val="DaftarParagraf"/>
        <w:numPr>
          <w:ilvl w:val="0"/>
          <w:numId w:val="35"/>
        </w:numPr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lang w:val="id-ID"/>
        </w:rPr>
        <w:t>Pendidikan</w:t>
      </w:r>
      <w:r w:rsidRPr="00F039A5">
        <w:rPr>
          <w:rFonts w:cs="Times New Roman"/>
          <w:color w:val="auto"/>
          <w:lang w:val="id-ID"/>
        </w:rPr>
        <w:tab/>
        <w:t>:</w:t>
      </w:r>
      <w:r w:rsidR="00034769">
        <w:rPr>
          <w:rFonts w:cs="Times New Roman"/>
          <w:color w:val="auto"/>
          <w:lang w:val="id-ID"/>
        </w:rPr>
        <w:t xml:space="preserve"> </w:t>
      </w:r>
      <w:r w:rsidR="00034769">
        <w:rPr>
          <w:rFonts w:cs="Times New Roman"/>
          <w:color w:val="auto"/>
          <w:lang w:val="id-ID"/>
        </w:rPr>
        <w:tab/>
        <w:t xml:space="preserve">SMA/SMK </w:t>
      </w:r>
      <w:r w:rsidR="00034769">
        <w:rPr>
          <w:rFonts w:cs="Times New Roman"/>
          <w:color w:val="auto"/>
          <w:lang w:val="id-ID"/>
        </w:rPr>
        <w:tab/>
        <w:t xml:space="preserve">       </w:t>
      </w:r>
      <w:r w:rsidR="00D07D86">
        <w:rPr>
          <w:rFonts w:cs="Times New Roman"/>
          <w:color w:val="auto"/>
          <w:lang w:val="id-ID"/>
        </w:rPr>
        <w:t>D3</w:t>
      </w:r>
      <w:r w:rsidR="00034769">
        <w:rPr>
          <w:rFonts w:cs="Times New Roman"/>
          <w:color w:val="auto"/>
          <w:lang w:val="id-ID"/>
        </w:rPr>
        <w:tab/>
      </w:r>
      <w:r w:rsidR="00034769">
        <w:rPr>
          <w:rFonts w:cs="Times New Roman"/>
          <w:color w:val="auto"/>
          <w:lang w:val="id-ID"/>
        </w:rPr>
        <w:tab/>
        <w:t xml:space="preserve"> </w:t>
      </w:r>
      <w:r w:rsidR="00D07D86">
        <w:rPr>
          <w:rFonts w:cs="Times New Roman"/>
          <w:color w:val="auto"/>
          <w:lang w:val="id-ID"/>
        </w:rPr>
        <w:t>S1</w:t>
      </w:r>
      <w:r w:rsidR="001F3D8E">
        <w:rPr>
          <w:rFonts w:cs="Times New Roman"/>
          <w:color w:val="auto"/>
          <w:lang w:val="id-ID"/>
        </w:rPr>
        <w:tab/>
        <w:t xml:space="preserve">     S2</w:t>
      </w:r>
    </w:p>
    <w:p w14:paraId="7AF5337C" w14:textId="76F4B119" w:rsidR="00377E16" w:rsidRPr="00F039A5" w:rsidRDefault="00377E16" w:rsidP="00A51C30">
      <w:pPr>
        <w:pStyle w:val="DaftarParagraf"/>
        <w:numPr>
          <w:ilvl w:val="0"/>
          <w:numId w:val="35"/>
        </w:numPr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lang w:val="id-ID"/>
        </w:rPr>
        <w:t xml:space="preserve">Bagian Pekerjaan: </w:t>
      </w:r>
    </w:p>
    <w:p w14:paraId="5447DACE" w14:textId="77777777" w:rsidR="00EC3B39" w:rsidRPr="00F039A5" w:rsidRDefault="00EC3B39" w:rsidP="00A51C30">
      <w:pPr>
        <w:pStyle w:val="DaftarParagraf"/>
        <w:numPr>
          <w:ilvl w:val="0"/>
          <w:numId w:val="34"/>
        </w:numPr>
        <w:spacing w:after="200" w:line="480" w:lineRule="auto"/>
        <w:ind w:left="426" w:hanging="426"/>
        <w:jc w:val="left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szCs w:val="24"/>
        </w:rPr>
        <w:t>Petunjuk Pengisian</w:t>
      </w:r>
    </w:p>
    <w:p w14:paraId="63A1F4CA" w14:textId="77777777" w:rsidR="00EC3B39" w:rsidRPr="00F039A5" w:rsidRDefault="00EC3B39" w:rsidP="00A51C30">
      <w:pPr>
        <w:pStyle w:val="DaftarParagraf"/>
        <w:numPr>
          <w:ilvl w:val="0"/>
          <w:numId w:val="36"/>
        </w:numPr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szCs w:val="24"/>
        </w:rPr>
        <w:t>Jawablah pertanyaan/pernyataan ini dengan jujur dan benar.</w:t>
      </w:r>
    </w:p>
    <w:p w14:paraId="5738CF0F" w14:textId="77777777" w:rsidR="00EC3B39" w:rsidRPr="00F039A5" w:rsidRDefault="00EC3B39" w:rsidP="00A51C30">
      <w:pPr>
        <w:pStyle w:val="DaftarParagraf"/>
        <w:numPr>
          <w:ilvl w:val="0"/>
          <w:numId w:val="36"/>
        </w:numPr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szCs w:val="24"/>
        </w:rPr>
        <w:t>Bacalah dengan cermat pertanyaan/pernyataan sebelum anda menjawabnya.</w:t>
      </w:r>
    </w:p>
    <w:p w14:paraId="396C5EF2" w14:textId="77777777" w:rsidR="00EC3B39" w:rsidRPr="00F039A5" w:rsidRDefault="00EC3B39" w:rsidP="00A51C30">
      <w:pPr>
        <w:pStyle w:val="DaftarParagraf"/>
        <w:numPr>
          <w:ilvl w:val="0"/>
          <w:numId w:val="36"/>
        </w:numPr>
        <w:spacing w:after="200" w:line="480" w:lineRule="auto"/>
        <w:jc w:val="left"/>
        <w:rPr>
          <w:rFonts w:cs="Times New Roman"/>
          <w:color w:val="auto"/>
          <w:szCs w:val="24"/>
        </w:rPr>
      </w:pPr>
      <w:r w:rsidRPr="00F039A5">
        <w:rPr>
          <w:rFonts w:cs="Times New Roman"/>
          <w:color w:val="auto"/>
          <w:szCs w:val="24"/>
        </w:rPr>
        <w:t xml:space="preserve">Pilihlah salah satu jawaban yang tersedia dengan memberikan tanda </w:t>
      </w:r>
      <w:r w:rsidRPr="00F039A5">
        <w:rPr>
          <w:rFonts w:cs="Times New Roman"/>
          <w:i/>
          <w:iCs/>
          <w:color w:val="auto"/>
          <w:szCs w:val="24"/>
        </w:rPr>
        <w:t xml:space="preserve">checklist </w:t>
      </w:r>
      <w:r w:rsidRPr="00F039A5">
        <w:rPr>
          <w:rFonts w:cs="Times New Roman"/>
          <w:color w:val="auto"/>
          <w:lang w:val="id-ID"/>
        </w:rPr>
        <w:sym w:font="Wingdings" w:char="F0FC"/>
      </w:r>
      <w:r w:rsidRPr="00F039A5">
        <w:rPr>
          <w:rFonts w:cs="Times New Roman"/>
          <w:color w:val="auto"/>
        </w:rPr>
        <w:t xml:space="preserve"> pada salah satu jawaban yang menurut anda paling benar.</w:t>
      </w:r>
    </w:p>
    <w:p w14:paraId="0D83445B" w14:textId="77777777" w:rsidR="00EC3B39" w:rsidRPr="00F039A5" w:rsidRDefault="00EC3B39" w:rsidP="00EC3B39">
      <w:pPr>
        <w:pStyle w:val="DaftarParagraf"/>
        <w:spacing w:line="480" w:lineRule="auto"/>
        <w:ind w:left="786"/>
        <w:rPr>
          <w:rFonts w:cs="Times New Roman"/>
          <w:color w:val="auto"/>
        </w:rPr>
      </w:pPr>
      <w:r w:rsidRPr="00F039A5">
        <w:rPr>
          <w:rFonts w:cs="Times New Roman"/>
          <w:color w:val="auto"/>
        </w:rPr>
        <w:t>Keterangan:</w:t>
      </w:r>
    </w:p>
    <w:p w14:paraId="7FE213BF" w14:textId="77777777" w:rsidR="00EC3B39" w:rsidRPr="00F039A5" w:rsidRDefault="00EC3B39" w:rsidP="00EC3B39">
      <w:pPr>
        <w:pStyle w:val="DaftarParagraf"/>
        <w:spacing w:line="480" w:lineRule="auto"/>
        <w:ind w:left="786"/>
        <w:rPr>
          <w:rFonts w:cs="Times New Roman"/>
          <w:color w:val="auto"/>
        </w:rPr>
      </w:pPr>
      <w:r w:rsidRPr="00F039A5">
        <w:rPr>
          <w:rFonts w:cs="Times New Roman"/>
          <w:color w:val="auto"/>
        </w:rPr>
        <w:t>SS</w:t>
      </w:r>
      <w:r w:rsidRPr="00F039A5">
        <w:rPr>
          <w:rFonts w:cs="Times New Roman"/>
          <w:color w:val="auto"/>
        </w:rPr>
        <w:tab/>
        <w:t>: Sangat Setuju</w:t>
      </w:r>
    </w:p>
    <w:p w14:paraId="1F1C8B89" w14:textId="77777777" w:rsidR="00EC3B39" w:rsidRPr="00F039A5" w:rsidRDefault="00EC3B39" w:rsidP="00EC3B39">
      <w:pPr>
        <w:pStyle w:val="DaftarParagraf"/>
        <w:spacing w:line="480" w:lineRule="auto"/>
        <w:ind w:left="786"/>
        <w:rPr>
          <w:rFonts w:cs="Times New Roman"/>
          <w:color w:val="auto"/>
        </w:rPr>
      </w:pPr>
      <w:r w:rsidRPr="00F039A5">
        <w:rPr>
          <w:rFonts w:cs="Times New Roman"/>
          <w:color w:val="auto"/>
        </w:rPr>
        <w:t>S</w:t>
      </w:r>
      <w:r w:rsidRPr="00F039A5">
        <w:rPr>
          <w:rFonts w:cs="Times New Roman"/>
          <w:color w:val="auto"/>
        </w:rPr>
        <w:tab/>
        <w:t>: Setuju</w:t>
      </w:r>
    </w:p>
    <w:p w14:paraId="2521D812" w14:textId="77777777" w:rsidR="00EC3B39" w:rsidRPr="00F039A5" w:rsidRDefault="00EC3B39" w:rsidP="00EC3B39">
      <w:pPr>
        <w:pStyle w:val="DaftarParagraf"/>
        <w:spacing w:line="480" w:lineRule="auto"/>
        <w:ind w:left="786"/>
        <w:rPr>
          <w:rFonts w:cs="Times New Roman"/>
          <w:color w:val="auto"/>
        </w:rPr>
      </w:pPr>
      <w:r w:rsidRPr="00F039A5">
        <w:rPr>
          <w:rFonts w:cs="Times New Roman"/>
          <w:color w:val="auto"/>
        </w:rPr>
        <w:t>N</w:t>
      </w:r>
      <w:r w:rsidRPr="00F039A5">
        <w:rPr>
          <w:rFonts w:cs="Times New Roman"/>
          <w:color w:val="auto"/>
        </w:rPr>
        <w:tab/>
        <w:t>: Netral</w:t>
      </w:r>
    </w:p>
    <w:p w14:paraId="1E6AE117" w14:textId="77777777" w:rsidR="00EC3B39" w:rsidRPr="00F039A5" w:rsidRDefault="00EC3B39" w:rsidP="00EC3B39">
      <w:pPr>
        <w:pStyle w:val="DaftarParagraf"/>
        <w:spacing w:line="480" w:lineRule="auto"/>
        <w:ind w:left="786"/>
        <w:rPr>
          <w:rFonts w:cs="Times New Roman"/>
          <w:color w:val="auto"/>
        </w:rPr>
      </w:pPr>
      <w:r w:rsidRPr="00F039A5">
        <w:rPr>
          <w:rFonts w:cs="Times New Roman"/>
          <w:color w:val="auto"/>
        </w:rPr>
        <w:t>TS</w:t>
      </w:r>
      <w:r w:rsidRPr="00F039A5">
        <w:rPr>
          <w:rFonts w:cs="Times New Roman"/>
          <w:color w:val="auto"/>
        </w:rPr>
        <w:tab/>
        <w:t>: Tidak Setuju</w:t>
      </w:r>
    </w:p>
    <w:p w14:paraId="0549EBD4" w14:textId="77777777" w:rsidR="00EC3B39" w:rsidRPr="00F039A5" w:rsidRDefault="00EC3B39" w:rsidP="00EC3B39">
      <w:pPr>
        <w:pStyle w:val="DaftarParagraf"/>
        <w:spacing w:line="480" w:lineRule="auto"/>
        <w:ind w:left="786"/>
        <w:rPr>
          <w:rFonts w:cs="Times New Roman"/>
          <w:color w:val="auto"/>
        </w:rPr>
      </w:pPr>
      <w:r w:rsidRPr="00F039A5">
        <w:rPr>
          <w:rFonts w:cs="Times New Roman"/>
          <w:color w:val="auto"/>
        </w:rPr>
        <w:t>STS</w:t>
      </w:r>
      <w:r w:rsidRPr="00F039A5">
        <w:rPr>
          <w:rFonts w:cs="Times New Roman"/>
          <w:color w:val="auto"/>
        </w:rPr>
        <w:tab/>
        <w:t>: Sangat Tidak Setuju</w:t>
      </w:r>
    </w:p>
    <w:p w14:paraId="0D684BDB" w14:textId="77777777" w:rsidR="00596EF9" w:rsidRPr="00F039A5" w:rsidRDefault="00596EF9" w:rsidP="00DF6696">
      <w:pPr>
        <w:spacing w:before="30" w:after="0" w:line="360" w:lineRule="auto"/>
        <w:rPr>
          <w:rFonts w:cs="Times New Roman"/>
          <w:noProof/>
          <w:color w:val="auto"/>
          <w:szCs w:val="24"/>
          <w:lang w:val="id-ID"/>
        </w:rPr>
      </w:pPr>
    </w:p>
    <w:p w14:paraId="5BEE7D39" w14:textId="77777777" w:rsidR="00EC3B39" w:rsidRPr="00F039A5" w:rsidRDefault="00EC3B39">
      <w:pPr>
        <w:spacing w:line="276" w:lineRule="auto"/>
        <w:jc w:val="left"/>
        <w:rPr>
          <w:rFonts w:cs="Times New Roman"/>
          <w:b/>
          <w:noProof/>
          <w:color w:val="auto"/>
          <w:szCs w:val="24"/>
          <w:lang w:val="id-ID"/>
        </w:rPr>
      </w:pPr>
      <w:r w:rsidRPr="00F039A5">
        <w:rPr>
          <w:rFonts w:cs="Times New Roman"/>
          <w:b/>
          <w:noProof/>
          <w:color w:val="auto"/>
          <w:szCs w:val="24"/>
          <w:lang w:val="id-ID"/>
        </w:rPr>
        <w:br w:type="page"/>
      </w:r>
    </w:p>
    <w:p w14:paraId="41203E39" w14:textId="2B8301F2" w:rsidR="00DF6696" w:rsidRPr="00F039A5" w:rsidRDefault="00DF6696" w:rsidP="00DF6696">
      <w:pPr>
        <w:spacing w:before="30" w:after="0" w:line="360" w:lineRule="auto"/>
        <w:rPr>
          <w:rFonts w:cs="Times New Roman"/>
          <w:b/>
          <w:noProof/>
          <w:color w:val="auto"/>
          <w:szCs w:val="24"/>
          <w:lang w:val="id-ID"/>
        </w:rPr>
      </w:pPr>
      <w:r w:rsidRPr="00F039A5">
        <w:rPr>
          <w:rFonts w:cs="Times New Roman"/>
          <w:b/>
          <w:noProof/>
          <w:color w:val="auto"/>
          <w:szCs w:val="24"/>
          <w:lang w:val="id-ID"/>
        </w:rPr>
        <w:lastRenderedPageBreak/>
        <w:t>Kinerja Karyawan (Y)</w:t>
      </w: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64"/>
        <w:gridCol w:w="3755"/>
        <w:gridCol w:w="700"/>
        <w:gridCol w:w="696"/>
        <w:gridCol w:w="697"/>
        <w:gridCol w:w="702"/>
        <w:gridCol w:w="706"/>
      </w:tblGrid>
      <w:tr w:rsidR="00F039A5" w:rsidRPr="00F039A5" w14:paraId="6AF7B8FE" w14:textId="77777777" w:rsidTr="001D5856">
        <w:tc>
          <w:tcPr>
            <w:tcW w:w="567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13D8B49A" w14:textId="2EEE2F8E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No</w:t>
            </w:r>
          </w:p>
        </w:tc>
        <w:tc>
          <w:tcPr>
            <w:tcW w:w="3828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7B952F64" w14:textId="2AF7BDA0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PERNYATAAN</w:t>
            </w:r>
          </w:p>
        </w:tc>
        <w:tc>
          <w:tcPr>
            <w:tcW w:w="3543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86738B8" w14:textId="132ECAB1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JAWABAN</w:t>
            </w:r>
          </w:p>
        </w:tc>
      </w:tr>
      <w:tr w:rsidR="00F039A5" w:rsidRPr="00F039A5" w14:paraId="55D3D66C" w14:textId="77777777" w:rsidTr="001D5856">
        <w:tc>
          <w:tcPr>
            <w:tcW w:w="567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FFE933" w14:textId="266940F8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A210DC" w14:textId="1D5B03FB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6D9EC3" w14:textId="77777777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C708CB0" w14:textId="77777777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D1FA80" w14:textId="77777777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683F40A" w14:textId="77777777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TS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F360111" w14:textId="77777777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TS</w:t>
            </w:r>
          </w:p>
        </w:tc>
      </w:tr>
      <w:tr w:rsidR="00F039A5" w:rsidRPr="00F039A5" w14:paraId="1943A16D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AD5C0C8" w14:textId="262FBE83" w:rsidR="00DF6696" w:rsidRPr="00F039A5" w:rsidRDefault="00DF669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5518070" w14:textId="7D325F84" w:rsidR="00DF6696" w:rsidRPr="00F039A5" w:rsidRDefault="00D102D4" w:rsidP="00D11BB2">
            <w:pPr>
              <w:spacing w:after="0" w:line="240" w:lineRule="auto"/>
              <w:jc w:val="center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</w:rPr>
              <w:t>Kuantitas</w:t>
            </w:r>
            <w:r w:rsidR="00615CBC" w:rsidRPr="00F039A5"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  <w:t xml:space="preserve"> kerja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2B922FB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37FA5F0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0DCF37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D34174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A82DC20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95CEC8F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F77C75F" w14:textId="4A7F9396" w:rsidR="0008391A" w:rsidRPr="00F039A5" w:rsidRDefault="0008391A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1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284387" w14:textId="09FC2D56" w:rsidR="0008391A" w:rsidRPr="00F039A5" w:rsidRDefault="00C2279C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 xml:space="preserve">Saya mampu mencapai target 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yang</w:t>
            </w:r>
            <w:r w:rsidR="00510574" w:rsidRPr="00F039A5">
              <w:rPr>
                <w:rFonts w:cs="Times New Roman"/>
                <w:color w:val="auto"/>
                <w:szCs w:val="24"/>
                <w:lang w:val="id-ID"/>
              </w:rPr>
              <w:t xml:space="preserve"> telah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</w:t>
            </w:r>
            <w:r w:rsidRPr="00F039A5">
              <w:rPr>
                <w:rFonts w:cs="Times New Roman"/>
                <w:color w:val="auto"/>
                <w:szCs w:val="24"/>
              </w:rPr>
              <w:t>ditetapkan</w:t>
            </w:r>
            <w:r w:rsidR="004C049E" w:rsidRPr="00F039A5">
              <w:rPr>
                <w:rFonts w:cs="Times New Roman"/>
                <w:color w:val="auto"/>
                <w:szCs w:val="24"/>
                <w:lang w:val="id-ID"/>
              </w:rPr>
              <w:t xml:space="preserve"> instansi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0B37ED8" w14:textId="77777777" w:rsidR="0008391A" w:rsidRPr="00F039A5" w:rsidRDefault="0008391A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15CE0E" w14:textId="77777777" w:rsidR="0008391A" w:rsidRPr="00F039A5" w:rsidRDefault="0008391A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C8EC1A8" w14:textId="67F2FF03" w:rsidR="0008391A" w:rsidRPr="00F039A5" w:rsidRDefault="0008391A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BA82A51" w14:textId="77777777" w:rsidR="0008391A" w:rsidRPr="00F039A5" w:rsidRDefault="0008391A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D6C2890" w14:textId="77777777" w:rsidR="0008391A" w:rsidRPr="00F039A5" w:rsidRDefault="0008391A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6039BFA7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49297E9" w14:textId="642596B2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6DAB117" w14:textId="23FF1F40" w:rsidR="001D5856" w:rsidRPr="00F039A5" w:rsidRDefault="001D5856" w:rsidP="001D5856">
            <w:pPr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</w:rPr>
              <w:t>Kualitas kerja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EC8AB54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361858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F4CD8AC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2211AA5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B0815D0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14EFDB34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294985B" w14:textId="13E26AF1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2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9A5B905" w14:textId="16DC65E0" w:rsidR="001D5856" w:rsidRPr="00F039A5" w:rsidRDefault="001D5856" w:rsidP="001D5856">
            <w:pPr>
              <w:spacing w:after="0" w:line="240" w:lineRule="auto"/>
              <w:jc w:val="left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Saya dapat menyelesaikan pekerjaan sesuai standar yang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telah</w:t>
            </w:r>
            <w:r w:rsidRPr="00F039A5">
              <w:rPr>
                <w:rFonts w:cs="Times New Roman"/>
                <w:color w:val="auto"/>
                <w:szCs w:val="24"/>
              </w:rPr>
              <w:t xml:space="preserve"> ditetapkan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instansi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B7C61D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638237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2B4AF3F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8B3CDC4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4E9B5C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2FEED409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F4E94D5" w14:textId="6C1A819A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4B070DD" w14:textId="4CC85B58" w:rsidR="001D5856" w:rsidRPr="00F039A5" w:rsidRDefault="001D5856" w:rsidP="001D5856">
            <w:pPr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</w:rPr>
              <w:t>Efisiensi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FE6C50C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3223374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21CB7A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2BEDC62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F197D76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60D38E35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6778B7F" w14:textId="178351F3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3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32F6F36" w14:textId="3BE8D4DC" w:rsidR="001D5856" w:rsidRPr="00F039A5" w:rsidRDefault="001D5856" w:rsidP="00D11BB2">
            <w:pPr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Saya mampu mempercepat menyelesaikan pekerjaan sebelum batas waktu yang ditentukan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DCA4FE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68DA6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28EF716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A9C8C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9886690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66DE25B5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0B9250B" w14:textId="7758FD0B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9CEF7F3" w14:textId="44FA9D23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  <w:t>Disiplin Kerja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40B2721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AE8EE82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12E30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09CF38A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037C71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2B32EF9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AE14A4C" w14:textId="1E1FE0D2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4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FEC25D1" w14:textId="21AEA549" w:rsidR="001D5856" w:rsidRPr="00F039A5" w:rsidRDefault="001D5856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Saya disiplin waktu dalam bekerja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73A575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C9F4DF2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67E31F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24F2CD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2780DB9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7F3FB571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7ADCF6F" w14:textId="5CDE37BF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5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1FBA86B" w14:textId="057CDE5B" w:rsidR="001D5856" w:rsidRPr="00F039A5" w:rsidRDefault="001D5856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Saya selalu menyelesaikan pekerjaan tepat waktu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E78FB91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257DCB0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FBA452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7FC7EC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98714E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68D41A8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35974DB" w14:textId="226AFF4F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9E4E92C" w14:textId="5FAA4765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  <w:t>Inisiatif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DD22150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54DC3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F91286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EC721DA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86A7166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52AC615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0DAB533" w14:textId="254D0E6E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6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1665073" w14:textId="0D4EDB29" w:rsidR="001D5856" w:rsidRPr="00F039A5" w:rsidRDefault="001D5856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Saya diberikan kesempatan berinisiatif sendiri untuk mencapai target kerja yang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telah</w:t>
            </w:r>
            <w:r w:rsidRPr="00F039A5">
              <w:rPr>
                <w:rFonts w:cs="Times New Roman"/>
                <w:color w:val="auto"/>
                <w:szCs w:val="24"/>
              </w:rPr>
              <w:t xml:space="preserve"> ditetapkan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instansi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D292D55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FBD02E7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125167D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6DC603A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F6447FE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6864C24C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6FAE320" w14:textId="73E7F7EC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1E82082" w14:textId="3304386B" w:rsidR="001D5856" w:rsidRPr="00F039A5" w:rsidRDefault="001D5856" w:rsidP="001D5856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  <w:t>Ketelitia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1340BE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4BA1766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220ACF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A97BAB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9E319E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28699BDC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41C7736" w14:textId="1B71B16C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7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31640C4" w14:textId="5EA09540" w:rsidR="001D5856" w:rsidRPr="00F039A5" w:rsidRDefault="001D5856" w:rsidP="001D5856">
            <w:pPr>
              <w:spacing w:after="0" w:line="240" w:lineRule="auto"/>
              <w:jc w:val="left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Saya dapat menyelesaikan pekerjaan dengan baik dan teliti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7BF534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EAADDA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1C539C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0C066E7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038A6F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7DFE98F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CC1EE9D" w14:textId="48F61EC4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6EBC9FD" w14:textId="1DD9F3B0" w:rsidR="001D5856" w:rsidRPr="00F039A5" w:rsidRDefault="001D5856" w:rsidP="001D5856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</w:rPr>
              <w:t>Kepemimpina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EB0B74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C747D8F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C018B1A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242281C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F096E7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2D6FCC1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473C80B" w14:textId="5AB203BF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8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8CE0153" w14:textId="0D6F819C" w:rsidR="001D5856" w:rsidRPr="00F039A5" w:rsidRDefault="001D5856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Pemimpin tempat saya bekerja memiliki strategi yang jelas dan realistis (masuk akal) dalam setiap agenda kerja yang dibuatnya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21590E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0643619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F7C2A8F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97982BF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599A836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1B9EDEB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68D09C1" w14:textId="78C20CAE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BBC3238" w14:textId="4B2FF480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</w:rPr>
              <w:t>Kejujura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DDF40A0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8BEE908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EFEA681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A469175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047133D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1D1EEC94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1E737F6" w14:textId="2C9F452B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9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E5AA911" w14:textId="6009433B" w:rsidR="001D5856" w:rsidRPr="00F039A5" w:rsidRDefault="001D5856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Dalam bekerja saya selalu memiliki kejujuran terhadap diri sendiri, teman dan pimpin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714BCB4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9822D4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47CE5E6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68C7BF3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67BF97C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E90BC9E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E5CDE1B" w14:textId="2C2D7107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BC1BFB9" w14:textId="058D0025" w:rsidR="001D5856" w:rsidRPr="00F039A5" w:rsidRDefault="001D5856" w:rsidP="001D5856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noProof/>
                <w:color w:val="auto"/>
                <w:szCs w:val="24"/>
              </w:rPr>
              <w:t>Kreativitas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2E4F73E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4EDF9F7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89B368C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5886D14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DCD7866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1D5856" w:rsidRPr="00F039A5" w14:paraId="1FFCD7A5" w14:textId="77777777" w:rsidTr="001D5856"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E91348" w14:textId="1DEE2F93" w:rsidR="001D5856" w:rsidRPr="00F039A5" w:rsidRDefault="001D585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10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C9592DE" w14:textId="3894BDC2" w:rsidR="001D5856" w:rsidRPr="00F039A5" w:rsidRDefault="001D5856" w:rsidP="00BC1148">
            <w:pPr>
              <w:spacing w:after="0" w:line="240" w:lineRule="auto"/>
              <w:jc w:val="left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>Saya dapat mengatasi berbagai kesulitan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dalam pekerjaan</w:t>
            </w:r>
            <w:r w:rsidRPr="00F039A5">
              <w:rPr>
                <w:rFonts w:cs="Times New Roman"/>
                <w:color w:val="auto"/>
                <w:szCs w:val="24"/>
              </w:rPr>
              <w:t xml:space="preserve"> dengan pemikiran saya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13013BB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C71D8E9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69B0C4F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533E5E1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069E8A" w14:textId="77777777" w:rsidR="001D5856" w:rsidRPr="00F039A5" w:rsidRDefault="001D585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</w:tbl>
    <w:p w14:paraId="2371DBB0" w14:textId="2DB10E04" w:rsidR="00596EF9" w:rsidRPr="00F039A5" w:rsidRDefault="00596EF9">
      <w:pPr>
        <w:spacing w:line="276" w:lineRule="auto"/>
        <w:jc w:val="left"/>
        <w:rPr>
          <w:rFonts w:cs="Times New Roman"/>
          <w:b/>
          <w:noProof/>
          <w:color w:val="auto"/>
          <w:szCs w:val="24"/>
          <w:lang w:val="id-ID"/>
        </w:rPr>
      </w:pPr>
    </w:p>
    <w:p w14:paraId="5FF0DF1F" w14:textId="77777777" w:rsidR="00D5076F" w:rsidRPr="00F039A5" w:rsidRDefault="00D5076F">
      <w:pPr>
        <w:spacing w:line="276" w:lineRule="auto"/>
        <w:jc w:val="left"/>
        <w:rPr>
          <w:rFonts w:cs="Times New Roman"/>
          <w:b/>
          <w:noProof/>
          <w:color w:val="auto"/>
          <w:szCs w:val="24"/>
        </w:rPr>
      </w:pPr>
      <w:r w:rsidRPr="00F039A5">
        <w:rPr>
          <w:rFonts w:cs="Times New Roman"/>
          <w:b/>
          <w:noProof/>
          <w:color w:val="auto"/>
          <w:szCs w:val="24"/>
        </w:rPr>
        <w:br w:type="page"/>
      </w:r>
    </w:p>
    <w:p w14:paraId="3AEBF6F6" w14:textId="7DA28C64" w:rsidR="00DF6696" w:rsidRPr="00F039A5" w:rsidRDefault="00596EF9" w:rsidP="00F40D68">
      <w:pPr>
        <w:spacing w:line="240" w:lineRule="auto"/>
        <w:rPr>
          <w:rFonts w:cs="Times New Roman"/>
          <w:b/>
          <w:noProof/>
          <w:color w:val="auto"/>
          <w:szCs w:val="24"/>
          <w:lang w:val="id-ID"/>
        </w:rPr>
      </w:pPr>
      <w:r w:rsidRPr="00F039A5">
        <w:rPr>
          <w:rFonts w:cs="Times New Roman"/>
          <w:b/>
          <w:noProof/>
          <w:color w:val="auto"/>
          <w:szCs w:val="24"/>
        </w:rPr>
        <w:lastRenderedPageBreak/>
        <w:t>Keselamatan dan Kesehatan Kerja</w:t>
      </w:r>
      <w:r w:rsidR="00DF6696" w:rsidRPr="00F039A5">
        <w:rPr>
          <w:rFonts w:cs="Times New Roman"/>
          <w:b/>
          <w:noProof/>
          <w:color w:val="auto"/>
          <w:szCs w:val="24"/>
          <w:lang w:val="id-ID"/>
        </w:rPr>
        <w:t xml:space="preserve"> (X1)</w:t>
      </w: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64"/>
        <w:gridCol w:w="3755"/>
        <w:gridCol w:w="700"/>
        <w:gridCol w:w="696"/>
        <w:gridCol w:w="697"/>
        <w:gridCol w:w="702"/>
        <w:gridCol w:w="706"/>
      </w:tblGrid>
      <w:tr w:rsidR="00F039A5" w:rsidRPr="00F039A5" w14:paraId="44C7E919" w14:textId="77777777" w:rsidTr="001F1F7B">
        <w:tc>
          <w:tcPr>
            <w:tcW w:w="564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00769E0D" w14:textId="2295800E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No</w:t>
            </w:r>
          </w:p>
        </w:tc>
        <w:tc>
          <w:tcPr>
            <w:tcW w:w="3755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619A103E" w14:textId="3A8838B3" w:rsidR="0094530C" w:rsidRPr="00F039A5" w:rsidRDefault="00D11BB2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PERNYATAAN</w:t>
            </w:r>
          </w:p>
        </w:tc>
        <w:tc>
          <w:tcPr>
            <w:tcW w:w="3501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C6C031" w14:textId="431A0DC8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JAWABAN</w:t>
            </w:r>
          </w:p>
        </w:tc>
      </w:tr>
      <w:tr w:rsidR="00F039A5" w:rsidRPr="00F039A5" w14:paraId="3A56A523" w14:textId="77777777" w:rsidTr="001F1F7B">
        <w:tc>
          <w:tcPr>
            <w:tcW w:w="564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96E0D0B" w14:textId="0DC390C5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DF71205" w14:textId="42A54FA7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A7B3E67" w14:textId="77777777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S</w:t>
            </w: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15E789" w14:textId="77777777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</w:t>
            </w: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4603EC0" w14:textId="77777777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N</w:t>
            </w: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B540644" w14:textId="77777777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TS</w:t>
            </w: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1815995" w14:textId="77777777" w:rsidR="0094530C" w:rsidRPr="00F039A5" w:rsidRDefault="0094530C" w:rsidP="00D11BB2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TS</w:t>
            </w:r>
          </w:p>
        </w:tc>
      </w:tr>
      <w:tr w:rsidR="00F039A5" w:rsidRPr="00F039A5" w14:paraId="3F5D1C87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909FACB" w14:textId="64785176" w:rsidR="00DF6696" w:rsidRPr="00F039A5" w:rsidRDefault="00DF6696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E717BB" w14:textId="1081257E" w:rsidR="00DF6696" w:rsidRPr="00F039A5" w:rsidRDefault="00D102D4" w:rsidP="00D11BB2">
            <w:pPr>
              <w:spacing w:after="0" w:line="240" w:lineRule="auto"/>
              <w:jc w:val="center"/>
              <w:rPr>
                <w:rFonts w:cs="Times New Roman"/>
                <w:b/>
                <w:bCs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Penempatan barang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8666E9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26A36D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5881F0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7DAFFA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D4D0DA" w14:textId="77777777" w:rsidR="00DF6696" w:rsidRPr="00F039A5" w:rsidRDefault="00DF6696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7D2B1AE9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8582186" w14:textId="6D5DA89D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1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0ACDC6" w14:textId="58F0A992" w:rsidR="001F1F7B" w:rsidRPr="00F039A5" w:rsidRDefault="001F1F7B" w:rsidP="00D11BB2">
            <w:pPr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  <w:lang w:val="id-ID"/>
              </w:rPr>
              <w:t>Saya merasa tempat penyimpanan barang yang luas memudahkan saya dalam bekerja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84F25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5172B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AA5CB3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B31BCA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3DE947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7C3A37E4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9D0CA31" w14:textId="23A61FF4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E995E3" w14:textId="4FC4DA85" w:rsidR="001F1F7B" w:rsidRPr="00F039A5" w:rsidRDefault="001F1F7B" w:rsidP="001F1F7B">
            <w:pPr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Perlengkapan keselamatan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28085F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D5F55D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32A3E4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C610A8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C79EB07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5259DC7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21C3F02" w14:textId="3C2A292F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2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AA1302" w14:textId="0086A599" w:rsidR="001F1F7B" w:rsidRPr="00F039A5" w:rsidRDefault="001F1F7B" w:rsidP="001F1F7B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Saya merasa APD rumah sakit sudah sesuai dengan standar kesehatan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A8012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401AD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5196DF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15C5C6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5111D4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63C500AE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B2503C3" w14:textId="488B88B1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60DF9CD" w14:textId="420EA4C8" w:rsidR="001F1F7B" w:rsidRPr="00F039A5" w:rsidRDefault="001F1F7B" w:rsidP="00BC114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Kebersihan lingkungan kerja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34FC87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C86C5B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1CA6E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EFCE6E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CF1E2A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4585C941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6941140" w14:textId="5A338115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3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6691CD" w14:textId="39B4749C" w:rsidR="001F1F7B" w:rsidRPr="00F039A5" w:rsidRDefault="001F1F7B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Saya merasa nyaman karena lingkungan tempat saya bekerja bersih dan sehat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F43F3C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B2AD1DC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C1E8DF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0F87E9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4DDA168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3490C901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A000ECB" w14:textId="1C1B8526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447270" w14:textId="427F88EA" w:rsidR="001F1F7B" w:rsidRPr="00F039A5" w:rsidRDefault="001F1F7B" w:rsidP="00BC114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Suhu udara dan ventilasi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E713B9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EC5C4D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9DC36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5D05B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B09D57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6BC7B37D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F2291C5" w14:textId="6A63F782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4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3EE811" w14:textId="53B41301" w:rsidR="001F1F7B" w:rsidRPr="00F039A5" w:rsidRDefault="001F1F7B" w:rsidP="00030FE4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  <w:lang w:val="id-ID"/>
              </w:rPr>
              <w:t>Saya senang karena v</w:t>
            </w:r>
            <w:r w:rsidRPr="00F039A5">
              <w:rPr>
                <w:rFonts w:cs="Times New Roman"/>
                <w:color w:val="auto"/>
                <w:szCs w:val="24"/>
              </w:rPr>
              <w:t>entilasi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udara</w:t>
            </w:r>
            <w:r w:rsidRPr="00F039A5">
              <w:rPr>
                <w:rFonts w:cs="Times New Roman"/>
                <w:color w:val="auto"/>
                <w:szCs w:val="24"/>
              </w:rPr>
              <w:t xml:space="preserve"> membuat siklus udara di dalam ruangan menjadi sejuk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59A22D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AF759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3DC74B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1341A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CA0FAA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7E6EFD13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FEA0BD8" w14:textId="579327F9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5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D545EC" w14:textId="2854CD05" w:rsidR="001F1F7B" w:rsidRPr="00F039A5" w:rsidRDefault="001F1F7B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  <w:lang w:val="id-ID"/>
              </w:rPr>
              <w:t>Saya merasa v</w:t>
            </w:r>
            <w:r w:rsidRPr="00F039A5">
              <w:rPr>
                <w:rFonts w:cs="Times New Roman"/>
                <w:color w:val="auto"/>
                <w:szCs w:val="24"/>
              </w:rPr>
              <w:t>entilasi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 xml:space="preserve"> di tempat kerja</w:t>
            </w:r>
            <w:r w:rsidRPr="00F039A5">
              <w:rPr>
                <w:rFonts w:cs="Times New Roman"/>
                <w:color w:val="auto"/>
                <w:szCs w:val="24"/>
              </w:rPr>
              <w:t xml:space="preserve"> cukup menerangi ruangan saat bekerja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E82A27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A5F59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CB1FB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8B4C26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F523E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1760D85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63CBEE8" w14:textId="5849F8A7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74B367" w14:textId="11A9B2B9" w:rsidR="001F1F7B" w:rsidRPr="00F039A5" w:rsidRDefault="001F1F7B" w:rsidP="00BC114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Sistem pembuangan sampah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13708D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D1AE1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0F515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AF380F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069B07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EFC9C5C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73DAE3B" w14:textId="054D982F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6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51F5F5" w14:textId="3335EA01" w:rsidR="001F1F7B" w:rsidRPr="00F039A5" w:rsidRDefault="001F1F7B" w:rsidP="001F1F7B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  <w:lang w:val="id-ID"/>
              </w:rPr>
              <w:t>Saya merasa senang karena pembuangan sampah di rumah sakit di bedakan menjadi 3 yaitu organik, non organik dan B3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55A0C2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04E368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94D7B6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242D2C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E5B279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470843FC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EFE4E66" w14:textId="103BB90B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124904" w14:textId="6E9FC2A5" w:rsidR="001F1F7B" w:rsidRPr="00F039A5" w:rsidRDefault="001F1F7B" w:rsidP="00BC114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Sarana kesehatan tenaga kerja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87ED8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AF398A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3F4E81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B38FDD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A30BCB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6B3D9D8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35B4860" w14:textId="5886C88C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7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F47E1D" w14:textId="47C19C48" w:rsidR="001F1F7B" w:rsidRPr="00F039A5" w:rsidRDefault="001F1F7B" w:rsidP="00D11BB2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  <w:lang w:val="id-ID"/>
              </w:rPr>
              <w:t>Saya merasa tenang karena sarana kesehatan yang disediakan rumah sakit cukup lengkap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97065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D9F491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883FC8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03C51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AC7FE9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4A3CDEAE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4F5009D" w14:textId="30659DEE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2560F3" w14:textId="0136DC65" w:rsidR="001F1F7B" w:rsidRPr="00F039A5" w:rsidRDefault="001F1F7B" w:rsidP="00BC1148">
            <w:pPr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Aturan ketertiban organisasi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0522EA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1966A4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83705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791CB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4E3B11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9664C74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27E9F34" w14:textId="448FDA3A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8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AE615D" w14:textId="4FB51469" w:rsidR="001F1F7B" w:rsidRPr="00F039A5" w:rsidRDefault="001F1F7B" w:rsidP="001F1F7B">
            <w:pPr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  <w:lang w:val="id-ID"/>
              </w:rPr>
              <w:t>Saya merasa rumah sakit memiliki aturan yan sesuai dan efektif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D9ED99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7CE4FF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69B90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EBB900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B251A13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61060F31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C072514" w14:textId="54BED8AB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9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2637D3" w14:textId="156F4B93" w:rsidR="001F1F7B" w:rsidRPr="00F039A5" w:rsidRDefault="001F1F7B" w:rsidP="001F1F7B">
            <w:pPr>
              <w:spacing w:after="0" w:line="240" w:lineRule="auto"/>
              <w:jc w:val="left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  <w:lang w:val="id-ID"/>
              </w:rPr>
              <w:t>Saya tertib dalam menjalankan aturan-aturan kerja yang ada di rumah sakit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385F0A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A2BDBF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5654A8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FA65B6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1C9ED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384A2752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9D248F0" w14:textId="69B2F322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452384" w14:textId="3548A58D" w:rsidR="001F1F7B" w:rsidRPr="00F039A5" w:rsidRDefault="001F1F7B" w:rsidP="00BC1148">
            <w:pPr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 xml:space="preserve">Perawatan dan </w:t>
            </w:r>
            <w:r w:rsidR="00BC1148"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a</w:t>
            </w: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suransi pegawai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702A09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09861F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6B077C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0B110B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C99832D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1F1F7B" w:rsidRPr="00F039A5" w14:paraId="0C0F5756" w14:textId="77777777" w:rsidTr="001F1F7B">
        <w:tc>
          <w:tcPr>
            <w:tcW w:w="5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618B0D7" w14:textId="2D61CEB5" w:rsidR="001F1F7B" w:rsidRPr="00F039A5" w:rsidRDefault="001F1F7B" w:rsidP="00D11BB2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10</w:t>
            </w:r>
          </w:p>
        </w:tc>
        <w:tc>
          <w:tcPr>
            <w:tcW w:w="375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450133" w14:textId="2B8900BA" w:rsidR="001F1F7B" w:rsidRPr="00F039A5" w:rsidRDefault="001F1F7B" w:rsidP="00D11BB2">
            <w:pPr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color w:val="auto"/>
                <w:szCs w:val="24"/>
              </w:rPr>
              <w:t xml:space="preserve">Saya senang karena 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rumah sakit</w:t>
            </w:r>
            <w:r w:rsidRPr="00F039A5">
              <w:rPr>
                <w:rFonts w:cs="Times New Roman"/>
                <w:color w:val="auto"/>
                <w:szCs w:val="24"/>
              </w:rPr>
              <w:t xml:space="preserve"> menanggung biaya pengobatan saya sampai sembuh</w:t>
            </w:r>
            <w:r w:rsidRPr="00F039A5">
              <w:rPr>
                <w:rFonts w:cs="Times New Roman"/>
                <w:color w:val="auto"/>
                <w:szCs w:val="24"/>
                <w:lang w:val="id-ID"/>
              </w:rPr>
              <w:t>.</w:t>
            </w:r>
          </w:p>
        </w:tc>
        <w:tc>
          <w:tcPr>
            <w:tcW w:w="7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4BB3E2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409AF9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6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86334D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6AD995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29DCFB" w14:textId="77777777" w:rsidR="001F1F7B" w:rsidRPr="00F039A5" w:rsidRDefault="001F1F7B" w:rsidP="00D11BB2">
            <w:pPr>
              <w:spacing w:after="0" w:line="240" w:lineRule="auto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</w:tbl>
    <w:p w14:paraId="37E7DB52" w14:textId="5732F4CB" w:rsidR="00596EF9" w:rsidRPr="00F039A5" w:rsidRDefault="00596EF9">
      <w:pPr>
        <w:spacing w:line="276" w:lineRule="auto"/>
        <w:jc w:val="left"/>
        <w:rPr>
          <w:rFonts w:cs="Times New Roman"/>
          <w:b/>
          <w:noProof/>
          <w:color w:val="auto"/>
          <w:szCs w:val="24"/>
          <w:lang w:val="id-ID"/>
        </w:rPr>
      </w:pPr>
    </w:p>
    <w:p w14:paraId="7952EEDD" w14:textId="77777777" w:rsidR="00D5076F" w:rsidRPr="00F039A5" w:rsidRDefault="00D5076F">
      <w:pPr>
        <w:spacing w:line="276" w:lineRule="auto"/>
        <w:jc w:val="left"/>
        <w:rPr>
          <w:rFonts w:cs="Times New Roman"/>
          <w:b/>
          <w:noProof/>
          <w:color w:val="auto"/>
          <w:szCs w:val="24"/>
        </w:rPr>
      </w:pPr>
      <w:r w:rsidRPr="00F039A5">
        <w:rPr>
          <w:rFonts w:cs="Times New Roman"/>
          <w:b/>
          <w:noProof/>
          <w:color w:val="auto"/>
          <w:szCs w:val="24"/>
        </w:rPr>
        <w:br w:type="page"/>
      </w:r>
    </w:p>
    <w:p w14:paraId="38720BCF" w14:textId="1C8A1BA3" w:rsidR="00DF6696" w:rsidRPr="00F039A5" w:rsidRDefault="00596EF9" w:rsidP="00D11BB2">
      <w:pPr>
        <w:spacing w:line="240" w:lineRule="auto"/>
        <w:rPr>
          <w:rFonts w:cs="Times New Roman"/>
          <w:b/>
          <w:noProof/>
          <w:color w:val="auto"/>
          <w:szCs w:val="24"/>
          <w:lang w:val="id-ID"/>
        </w:rPr>
      </w:pPr>
      <w:r w:rsidRPr="00F039A5">
        <w:rPr>
          <w:rFonts w:cs="Times New Roman"/>
          <w:b/>
          <w:i/>
          <w:iCs/>
          <w:noProof/>
          <w:color w:val="auto"/>
          <w:szCs w:val="24"/>
        </w:rPr>
        <w:lastRenderedPageBreak/>
        <w:t>Shift</w:t>
      </w:r>
      <w:r w:rsidRPr="00F039A5">
        <w:rPr>
          <w:rFonts w:cs="Times New Roman"/>
          <w:b/>
          <w:noProof/>
          <w:color w:val="auto"/>
          <w:szCs w:val="24"/>
        </w:rPr>
        <w:t xml:space="preserve"> Kerja</w:t>
      </w:r>
      <w:r w:rsidR="00DF6696" w:rsidRPr="00F039A5">
        <w:rPr>
          <w:rFonts w:cs="Times New Roman"/>
          <w:b/>
          <w:noProof/>
          <w:color w:val="auto"/>
          <w:szCs w:val="24"/>
          <w:lang w:val="id-ID"/>
        </w:rPr>
        <w:t xml:space="preserve"> (X2)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67"/>
        <w:gridCol w:w="3822"/>
        <w:gridCol w:w="707"/>
        <w:gridCol w:w="708"/>
        <w:gridCol w:w="708"/>
        <w:gridCol w:w="708"/>
        <w:gridCol w:w="708"/>
      </w:tblGrid>
      <w:tr w:rsidR="00F039A5" w:rsidRPr="00F039A5" w14:paraId="0E141032" w14:textId="77777777" w:rsidTr="00C23354">
        <w:trPr>
          <w:jc w:val="center"/>
        </w:trPr>
        <w:tc>
          <w:tcPr>
            <w:tcW w:w="567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185176E1" w14:textId="7D3AD879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No</w:t>
            </w:r>
          </w:p>
        </w:tc>
        <w:tc>
          <w:tcPr>
            <w:tcW w:w="3828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084A6132" w14:textId="09B336CE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PERNYATAAN</w:t>
            </w:r>
          </w:p>
        </w:tc>
        <w:tc>
          <w:tcPr>
            <w:tcW w:w="3543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21BC2FC" w14:textId="6BBF8041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JAWABAN</w:t>
            </w:r>
          </w:p>
        </w:tc>
      </w:tr>
      <w:tr w:rsidR="00F039A5" w:rsidRPr="00F039A5" w14:paraId="12E9C9E5" w14:textId="77777777" w:rsidTr="00C23354">
        <w:trPr>
          <w:jc w:val="center"/>
        </w:trPr>
        <w:tc>
          <w:tcPr>
            <w:tcW w:w="567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A3BE95B" w14:textId="583ED33E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77403C7" w14:textId="417391F5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8C1BA36" w14:textId="77777777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B11B06A" w14:textId="77777777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A9A3A8" w14:textId="77777777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6F83301" w14:textId="77777777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TS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AC99870" w14:textId="77777777" w:rsidR="00D11BB2" w:rsidRPr="00F039A5" w:rsidRDefault="00D11BB2" w:rsidP="003553E8">
            <w:pPr>
              <w:spacing w:after="0" w:line="240" w:lineRule="auto"/>
              <w:jc w:val="center"/>
              <w:rPr>
                <w:rFonts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noProof/>
                <w:color w:val="auto"/>
                <w:szCs w:val="24"/>
                <w:lang w:val="id-ID"/>
              </w:rPr>
              <w:t>STS</w:t>
            </w:r>
          </w:p>
        </w:tc>
      </w:tr>
      <w:tr w:rsidR="00F039A5" w:rsidRPr="00F039A5" w14:paraId="582B2469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F31B6D" w14:textId="1D62CCB6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26FF824" w14:textId="51B50573" w:rsidR="00DF6696" w:rsidRPr="00F039A5" w:rsidRDefault="004D2E41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Jumlah pekerja atau tim yang bergantian selama hari kerja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8F6B38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51143FF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26A62D5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65E4D02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ABD3871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602F868" w14:textId="77777777" w:rsidTr="003553E8">
        <w:trPr>
          <w:trHeight w:val="869"/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5211E43" w14:textId="7254356F" w:rsidR="00F40D68" w:rsidRPr="00F039A5" w:rsidRDefault="00194CE7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1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292B3B3" w14:textId="0DEA24B5" w:rsidR="00F40D68" w:rsidRPr="00F039A5" w:rsidRDefault="0030448E" w:rsidP="003553E8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merasa j</w:t>
            </w:r>
            <w:r w:rsidR="00D5670F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umlah karyawan yang bekerja dalam satu </w:t>
            </w:r>
            <w:r w:rsidR="00D5670F" w:rsidRPr="00F039A5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shift</w:t>
            </w:r>
            <w:r w:rsidR="00D5670F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sudah </w:t>
            </w:r>
            <w:r w:rsidR="00567DAD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esuai</w:t>
            </w:r>
            <w:r w:rsidR="00D5670F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04BF2F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E2729CB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F7B21AB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1C77D8F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D2881A9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4B7CC310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862CC9" w14:textId="2392E2EE" w:rsidR="00F40D68" w:rsidRPr="00F039A5" w:rsidRDefault="00194CE7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2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370E8F3" w14:textId="6849A9F7" w:rsidR="00F40D68" w:rsidRPr="00F039A5" w:rsidRDefault="00194CE7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5E379C"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aya 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>senang</w:t>
            </w:r>
            <w:r w:rsidR="00567DAD"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karena sistem pergantian tim sudah</w:t>
            </w:r>
            <w:r w:rsidR="00072977"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cukup efektif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DA56229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CB374FE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B9C13A8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DAAF6B6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2C7866C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493D0450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A20B66D" w14:textId="28AC6D9E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40324C1" w14:textId="2AD14298" w:rsidR="00DF6696" w:rsidRPr="00F039A5" w:rsidRDefault="004D2E41" w:rsidP="003553E8">
            <w:pPr>
              <w:spacing w:after="0" w:line="240" w:lineRule="auto"/>
              <w:jc w:val="center"/>
              <w:rPr>
                <w:rFonts w:cs="Times New Roman"/>
                <w:b/>
                <w:bCs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 xml:space="preserve">Perpindahan </w:t>
            </w:r>
            <w:r w:rsidRPr="00F039A5">
              <w:rPr>
                <w:rFonts w:cs="Times New Roman"/>
                <w:b/>
                <w:bCs/>
                <w:i/>
                <w:iCs/>
                <w:color w:val="auto"/>
                <w:szCs w:val="24"/>
                <w:lang w:val="id-ID"/>
              </w:rPr>
              <w:t>shift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7A5B996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BCD6F2F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2F20B0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205C5C6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280FB7F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2E10954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E9C8F07" w14:textId="79F60D81" w:rsidR="00F40D68" w:rsidRPr="00F039A5" w:rsidRDefault="00194CE7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3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727CD04" w14:textId="08223711" w:rsidR="00F40D68" w:rsidRPr="00F039A5" w:rsidRDefault="00CF1E56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merasa senang karena jadwal perpindahan </w:t>
            </w:r>
            <w:r w:rsidRPr="00F039A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hift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di rumah sakit sudah teratur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F10B9C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65754DC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F5F590F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7E865D3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9970D2C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79F26AC9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FEE7B7E" w14:textId="6F70F629" w:rsidR="00F40D68" w:rsidRPr="00F039A5" w:rsidRDefault="00194CE7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4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B047D32" w14:textId="466C5420" w:rsidR="00F40D68" w:rsidRPr="00F039A5" w:rsidRDefault="00CF1E56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Saya merasa perpindahan </w:t>
            </w:r>
            <w:r w:rsidRPr="00F039A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hift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sudah </w:t>
            </w: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dijalankan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sesuai dengan jadwal </w:t>
            </w:r>
            <w:r w:rsidRPr="00F039A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hift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643BAB5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F5E9FE6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2914D7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F117796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C259C84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59CCAA40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4DB4E59" w14:textId="39671EDB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C598BA4" w14:textId="7E8E43ED" w:rsidR="00DF6696" w:rsidRPr="00F039A5" w:rsidRDefault="004D2E41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Waktu istirahat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24EEE38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9159371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BC61944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9C40D8F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490835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149E324B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A93C70F" w14:textId="441785A2" w:rsidR="00F40D68" w:rsidRPr="00F039A5" w:rsidRDefault="00AF6E90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5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24844AB" w14:textId="11AD152C" w:rsidR="00F40D68" w:rsidRPr="00F039A5" w:rsidRDefault="0030448E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senang karena waktu istirahat yang diberikan perusahaan sudah cukup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97F3322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FD95F1E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122CB7B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EE4EF64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FC0DAFF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2C690A0C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1B19ED2" w14:textId="556E7C08" w:rsidR="00F40D68" w:rsidRPr="00F039A5" w:rsidRDefault="00AF6E90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6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626B38E" w14:textId="56C263C0" w:rsidR="00F40D68" w:rsidRPr="00F039A5" w:rsidRDefault="00510574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Saya memanfaatkan waktu istirahat </w:t>
            </w: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untuk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 makan dan mengobrol dengan rekan kerja lai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5C3438D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F034074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ACC7FE0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2529722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7CB643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F69BA61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BAC40A7" w14:textId="2D7F92C2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A39139F" w14:textId="6D710084" w:rsidR="00DF6696" w:rsidRPr="00F039A5" w:rsidRDefault="004D2E41" w:rsidP="003553E8">
            <w:pPr>
              <w:spacing w:after="0" w:line="240" w:lineRule="auto"/>
              <w:jc w:val="center"/>
              <w:rPr>
                <w:rFonts w:cs="Times New Roman"/>
                <w:b/>
                <w:bCs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 xml:space="preserve">Hari libur dalam jadwal </w:t>
            </w:r>
            <w:r w:rsidRPr="00F039A5">
              <w:rPr>
                <w:rFonts w:cs="Times New Roman"/>
                <w:b/>
                <w:bCs/>
                <w:i/>
                <w:iCs/>
                <w:color w:val="auto"/>
                <w:szCs w:val="24"/>
                <w:lang w:val="id-ID"/>
              </w:rPr>
              <w:t>shift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AB28325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D5DE7BF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6908B43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23B735D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DC59173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0DE3F91A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EA7EB5D" w14:textId="122DF80B" w:rsidR="00F40D68" w:rsidRPr="00F039A5" w:rsidRDefault="00AF6E90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7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AFD3FDB" w14:textId="4CC56007" w:rsidR="00F40D68" w:rsidRPr="00F039A5" w:rsidRDefault="0030448E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Saya senang karena </w:t>
            </w:r>
            <w:r w:rsidR="00CF1E56" w:rsidRPr="00F039A5">
              <w:rPr>
                <w:rFonts w:ascii="Times New Roman" w:hAnsi="Times New Roman" w:cs="Times New Roman"/>
                <w:sz w:val="24"/>
                <w:szCs w:val="24"/>
              </w:rPr>
              <w:t>dapat memanfaatkan hari libur dengan berwisata dan berkumpul dengan keluarga</w:t>
            </w: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0876BB6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63BCC9A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F252596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F1FB12C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DDCE257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1A305CD8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6418BC1" w14:textId="08917020" w:rsidR="00F40D68" w:rsidRPr="00F039A5" w:rsidRDefault="00AF6E90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8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B9B31ED" w14:textId="292571C3" w:rsidR="00F40D68" w:rsidRPr="00F039A5" w:rsidRDefault="00510574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>Saya merasa pembagian hari libur sudah cukup adil</w:t>
            </w:r>
            <w:r w:rsidR="00D5076F" w:rsidRPr="00F039A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BD6F729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0D4C439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D78A0DD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7C0162C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F1F98A9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3C086AC5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61FC74B" w14:textId="4E8742F5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C2D80F4" w14:textId="7CE6C0EC" w:rsidR="00DF6696" w:rsidRPr="00F039A5" w:rsidRDefault="004D2E41" w:rsidP="003553E8">
            <w:pPr>
              <w:spacing w:after="0" w:line="240" w:lineRule="auto"/>
              <w:jc w:val="center"/>
              <w:rPr>
                <w:rFonts w:cs="Times New Roman"/>
                <w:b/>
                <w:bCs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Keteraturan jadwal kerja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8B90262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C9D3940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6AA2950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8FFAC78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388393C" w14:textId="77777777" w:rsidR="00DF6696" w:rsidRPr="00F039A5" w:rsidRDefault="00DF6696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039A5" w:rsidRPr="00F039A5" w14:paraId="293AB603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AAF3FE4" w14:textId="362087D9" w:rsidR="00F40D68" w:rsidRPr="00F039A5" w:rsidRDefault="00AF6E90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9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033154D" w14:textId="3A5968FF" w:rsidR="00F40D68" w:rsidRPr="00F039A5" w:rsidRDefault="0030448E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 xml:space="preserve">Saya </w:t>
            </w:r>
            <w:r w:rsidR="00787D65" w:rsidRPr="00F039A5">
              <w:rPr>
                <w:rFonts w:ascii="Times New Roman" w:hAnsi="Times New Roman" w:cs="Times New Roman"/>
                <w:sz w:val="24"/>
                <w:szCs w:val="24"/>
              </w:rPr>
              <w:t>merasa rumah sakit memberikan jadwal kerja yang cukup jelas dan teratur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2C4EE09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7EC988D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AA5256C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C999606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B1D2C55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  <w:tr w:rsidR="00F40D68" w:rsidRPr="00F039A5" w14:paraId="6D0245E8" w14:textId="77777777" w:rsidTr="00C23354">
        <w:trPr>
          <w:jc w:val="center"/>
        </w:trPr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AAE6EC3" w14:textId="700A7CD7" w:rsidR="00F40D68" w:rsidRPr="00F039A5" w:rsidRDefault="00AF6E90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cs="Times New Roman"/>
                <w:noProof/>
                <w:color w:val="auto"/>
                <w:szCs w:val="24"/>
                <w:lang w:val="id-ID"/>
              </w:rPr>
              <w:t>10</w:t>
            </w:r>
          </w:p>
        </w:tc>
        <w:tc>
          <w:tcPr>
            <w:tcW w:w="38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0DC3809" w14:textId="647C557F" w:rsidR="00F40D68" w:rsidRPr="00F039A5" w:rsidRDefault="00787D65" w:rsidP="00CF1E56">
            <w:pPr>
              <w:pStyle w:val="TableParagraph"/>
              <w:ind w:left="108"/>
              <w:rPr>
                <w:rFonts w:ascii="Times New Roman" w:hAnsi="Times New Roman" w:cs="Times New Roman"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sz w:val="24"/>
                <w:szCs w:val="24"/>
              </w:rPr>
              <w:t>Saya merasa rumah sakit memberikan jadwal kerja yang fleksibel dan bisa disesuaikan dengan kebutuhan karyaw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B5E7B39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2AA1E43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357C12F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89B27E8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3569E43" w14:textId="77777777" w:rsidR="00F40D68" w:rsidRPr="00F039A5" w:rsidRDefault="00F40D68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  <w:lang w:val="id-ID"/>
              </w:rPr>
            </w:pPr>
          </w:p>
        </w:tc>
      </w:tr>
    </w:tbl>
    <w:p w14:paraId="4F242C8A" w14:textId="77777777" w:rsidR="00DF6696" w:rsidRPr="00F039A5" w:rsidRDefault="00DF6696" w:rsidP="00DF6696">
      <w:pPr>
        <w:rPr>
          <w:rFonts w:eastAsia="Calibri" w:cs="Times New Roman"/>
          <w:b/>
          <w:noProof/>
          <w:color w:val="auto"/>
          <w:szCs w:val="24"/>
          <w:lang w:val="id-ID"/>
        </w:rPr>
      </w:pPr>
    </w:p>
    <w:p w14:paraId="4E306F9C" w14:textId="77777777" w:rsidR="00787D65" w:rsidRPr="00F039A5" w:rsidRDefault="00787D65">
      <w:pPr>
        <w:spacing w:line="276" w:lineRule="auto"/>
        <w:jc w:val="left"/>
        <w:rPr>
          <w:rFonts w:cs="Times New Roman"/>
          <w:b/>
          <w:noProof/>
          <w:color w:val="auto"/>
          <w:szCs w:val="24"/>
        </w:rPr>
      </w:pPr>
      <w:r w:rsidRPr="00F039A5">
        <w:rPr>
          <w:rFonts w:cs="Times New Roman"/>
          <w:b/>
          <w:noProof/>
          <w:color w:val="auto"/>
          <w:szCs w:val="24"/>
        </w:rPr>
        <w:br w:type="page"/>
      </w:r>
    </w:p>
    <w:p w14:paraId="39CD8DA3" w14:textId="10E8CDEB" w:rsidR="00DF6696" w:rsidRPr="00F039A5" w:rsidRDefault="00596EF9" w:rsidP="00D11BB2">
      <w:pPr>
        <w:spacing w:line="240" w:lineRule="auto"/>
        <w:rPr>
          <w:rFonts w:cs="Times New Roman"/>
          <w:b/>
          <w:noProof/>
          <w:color w:val="auto"/>
          <w:szCs w:val="24"/>
          <w:lang w:val="id-ID"/>
        </w:rPr>
      </w:pPr>
      <w:r w:rsidRPr="00F039A5">
        <w:rPr>
          <w:rFonts w:cs="Times New Roman"/>
          <w:b/>
          <w:noProof/>
          <w:color w:val="auto"/>
          <w:szCs w:val="24"/>
        </w:rPr>
        <w:lastRenderedPageBreak/>
        <w:t xml:space="preserve">Komunikasi </w:t>
      </w:r>
      <w:r w:rsidRPr="00F039A5">
        <w:rPr>
          <w:rFonts w:cs="Times New Roman"/>
          <w:b/>
          <w:i/>
          <w:iCs/>
          <w:noProof/>
          <w:color w:val="auto"/>
          <w:szCs w:val="24"/>
        </w:rPr>
        <w:t>Interpersonal</w:t>
      </w:r>
      <w:r w:rsidR="00DF6696" w:rsidRPr="00F039A5">
        <w:rPr>
          <w:rFonts w:cs="Times New Roman"/>
          <w:b/>
          <w:noProof/>
          <w:color w:val="auto"/>
          <w:szCs w:val="24"/>
          <w:lang w:val="id-ID"/>
        </w:rPr>
        <w:t xml:space="preserve"> (X3)</w:t>
      </w:r>
    </w:p>
    <w:tbl>
      <w:tblPr>
        <w:tblW w:w="7938" w:type="dxa"/>
        <w:tblInd w:w="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6"/>
        <w:gridCol w:w="3829"/>
        <w:gridCol w:w="708"/>
        <w:gridCol w:w="709"/>
        <w:gridCol w:w="709"/>
        <w:gridCol w:w="709"/>
        <w:gridCol w:w="708"/>
      </w:tblGrid>
      <w:tr w:rsidR="00F039A5" w:rsidRPr="00F039A5" w14:paraId="50FAEBEB" w14:textId="77777777" w:rsidTr="00C23354">
        <w:trPr>
          <w:trHeight w:val="380"/>
        </w:trPr>
        <w:tc>
          <w:tcPr>
            <w:tcW w:w="566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67E28631" w14:textId="14A00A20" w:rsidR="00C23354" w:rsidRPr="00F039A5" w:rsidRDefault="00C23354" w:rsidP="003553E8">
            <w:pPr>
              <w:spacing w:line="240" w:lineRule="auto"/>
              <w:jc w:val="center"/>
              <w:rPr>
                <w:rFonts w:eastAsia="Times New Roman"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eastAsia="Times New Roman" w:cs="Times New Roman"/>
                <w:b/>
                <w:noProof/>
                <w:color w:val="auto"/>
                <w:szCs w:val="24"/>
                <w:lang w:val="id-ID"/>
              </w:rPr>
              <w:t>No</w:t>
            </w:r>
          </w:p>
        </w:tc>
        <w:tc>
          <w:tcPr>
            <w:tcW w:w="3829" w:type="dxa"/>
            <w:vMerge w:val="restart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vAlign w:val="center"/>
          </w:tcPr>
          <w:p w14:paraId="7843039A" w14:textId="5B321BC9" w:rsidR="00C23354" w:rsidRPr="00F039A5" w:rsidRDefault="00C23354" w:rsidP="003553E8">
            <w:pPr>
              <w:spacing w:line="240" w:lineRule="auto"/>
              <w:jc w:val="center"/>
              <w:rPr>
                <w:rFonts w:eastAsia="Times New Roman" w:cs="Times New Roman"/>
                <w:b/>
                <w:noProof/>
                <w:color w:val="auto"/>
                <w:szCs w:val="24"/>
                <w:lang w:val="id-ID"/>
              </w:rPr>
            </w:pPr>
            <w:r w:rsidRPr="00F039A5">
              <w:rPr>
                <w:rFonts w:eastAsia="Times New Roman" w:cs="Times New Roman"/>
                <w:b/>
                <w:noProof/>
                <w:color w:val="auto"/>
                <w:szCs w:val="24"/>
                <w:lang w:val="id-ID"/>
              </w:rPr>
              <w:t>PERNYATAAN</w:t>
            </w:r>
          </w:p>
        </w:tc>
        <w:tc>
          <w:tcPr>
            <w:tcW w:w="3543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B554312" w14:textId="01DE0A4D" w:rsidR="00C23354" w:rsidRPr="00F039A5" w:rsidRDefault="00C23354" w:rsidP="003553E8">
            <w:pPr>
              <w:pStyle w:val="TableParagraph"/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>JAWABAN</w:t>
            </w:r>
          </w:p>
        </w:tc>
      </w:tr>
      <w:tr w:rsidR="00F039A5" w:rsidRPr="00F039A5" w14:paraId="7F05A7F0" w14:textId="77777777" w:rsidTr="00C23354">
        <w:trPr>
          <w:trHeight w:val="380"/>
        </w:trPr>
        <w:tc>
          <w:tcPr>
            <w:tcW w:w="566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DBF8873" w14:textId="2C38A85F" w:rsidR="00C23354" w:rsidRPr="00F039A5" w:rsidRDefault="00C23354" w:rsidP="003553E8">
            <w:pPr>
              <w:spacing w:line="240" w:lineRule="auto"/>
              <w:jc w:val="center"/>
              <w:rPr>
                <w:rFonts w:eastAsia="Times New Roman"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3829" w:type="dxa"/>
            <w:vMerge/>
            <w:tcBorders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7E25C46" w14:textId="0A219387" w:rsidR="00C23354" w:rsidRPr="00F039A5" w:rsidRDefault="00C23354" w:rsidP="003553E8">
            <w:pPr>
              <w:spacing w:line="240" w:lineRule="auto"/>
              <w:jc w:val="center"/>
              <w:rPr>
                <w:rFonts w:eastAsia="Times New Roman" w:cs="Times New Roman"/>
                <w:b/>
                <w:noProof/>
                <w:color w:val="auto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1FAC19F" w14:textId="77777777" w:rsidR="00C23354" w:rsidRPr="00F039A5" w:rsidRDefault="00C23354" w:rsidP="003553E8">
            <w:pPr>
              <w:pStyle w:val="TableParagraph"/>
              <w:jc w:val="center"/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BE2C296" w14:textId="77777777" w:rsidR="00C23354" w:rsidRPr="00F039A5" w:rsidRDefault="00C23354" w:rsidP="003553E8">
            <w:pPr>
              <w:pStyle w:val="TableParagraph"/>
              <w:ind w:left="11"/>
              <w:jc w:val="center"/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b/>
                <w:noProof/>
                <w:w w:val="99"/>
                <w:sz w:val="24"/>
                <w:szCs w:val="24"/>
              </w:rPr>
              <w:t>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54FB575" w14:textId="77777777" w:rsidR="00C23354" w:rsidRPr="00F039A5" w:rsidRDefault="00C23354" w:rsidP="003553E8">
            <w:pPr>
              <w:pStyle w:val="TableParagraph"/>
              <w:ind w:left="15"/>
              <w:jc w:val="center"/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b/>
                <w:noProof/>
                <w:w w:val="99"/>
                <w:sz w:val="24"/>
                <w:szCs w:val="24"/>
              </w:rPr>
              <w:t>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F10F7D" w14:textId="77777777" w:rsidR="00C23354" w:rsidRPr="00F039A5" w:rsidRDefault="00C23354" w:rsidP="003553E8">
            <w:pPr>
              <w:pStyle w:val="TableParagraph"/>
              <w:jc w:val="center"/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>TS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3EBFAEA" w14:textId="77777777" w:rsidR="00C23354" w:rsidRPr="00F039A5" w:rsidRDefault="00C23354" w:rsidP="003553E8">
            <w:pPr>
              <w:pStyle w:val="TableParagraph"/>
              <w:jc w:val="center"/>
              <w:rPr>
                <w:rFonts w:ascii="Times New Roman" w:eastAsia="Times New Roman" w:hAnsi="Times New Roman" w:cs="Times New Roman"/>
                <w:b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t>STS</w:t>
            </w:r>
          </w:p>
        </w:tc>
      </w:tr>
      <w:tr w:rsidR="00F039A5" w:rsidRPr="00F039A5" w14:paraId="63A336EA" w14:textId="77777777" w:rsidTr="00C23354">
        <w:trPr>
          <w:trHeight w:val="551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708A697" w14:textId="4ACF420E" w:rsidR="00DF6696" w:rsidRPr="00F039A5" w:rsidRDefault="00DF6696" w:rsidP="003553E8">
            <w:pPr>
              <w:pStyle w:val="TableParagraph"/>
              <w:ind w:right="212"/>
              <w:jc w:val="right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785EB24" w14:textId="159FBA6F" w:rsidR="00DF6696" w:rsidRPr="00F039A5" w:rsidRDefault="004D2E41" w:rsidP="003553E8">
            <w:pPr>
              <w:spacing w:after="0" w:line="240" w:lineRule="auto"/>
              <w:jc w:val="center"/>
              <w:rPr>
                <w:rFonts w:eastAsia="Times New Roman" w:cs="Times New Roman"/>
                <w:noProof/>
                <w:color w:val="auto"/>
                <w:szCs w:val="24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Keterbukaa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79A7CCD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CB28B35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89335B7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2806F92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444EF76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78F4E1C3" w14:textId="77777777" w:rsidTr="00C23354">
        <w:trPr>
          <w:trHeight w:val="551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78B0FA" w14:textId="63144E1C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22A4CBA" w14:textId="275EE11D" w:rsidR="00F40D68" w:rsidRPr="00F039A5" w:rsidRDefault="00D5670F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senang dan terbuka ketika berkomunikasi dengan rekan kerja maupun</w:t>
            </w:r>
            <w:r w:rsidR="00035E80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dengan atas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BCE303E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01DAEF7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DCDF7B1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1A449D2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6B0D554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21708071" w14:textId="77777777" w:rsidTr="00C23354">
        <w:trPr>
          <w:trHeight w:val="551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A433695" w14:textId="1D057831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F91D244" w14:textId="4D953DB8" w:rsidR="00F40D68" w:rsidRPr="00F039A5" w:rsidRDefault="00060E3B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mengeluarkan pendapat ketika dalam kegiatan diskusi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83C2FE6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8068968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DD2487A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7334729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53DDDBE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7FE87622" w14:textId="77777777" w:rsidTr="00C23354">
        <w:trPr>
          <w:trHeight w:val="624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77E9FEE" w14:textId="0C25FCAA" w:rsidR="00DF6696" w:rsidRPr="00F039A5" w:rsidRDefault="00DF6696" w:rsidP="003553E8">
            <w:pPr>
              <w:pStyle w:val="TableParagraph"/>
              <w:ind w:right="212"/>
              <w:jc w:val="right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FCA16AC" w14:textId="3A94CC7C" w:rsidR="00DF6696" w:rsidRPr="00F039A5" w:rsidRDefault="004D2E41" w:rsidP="003553E8">
            <w:pPr>
              <w:spacing w:after="0" w:line="240" w:lineRule="auto"/>
              <w:jc w:val="center"/>
              <w:rPr>
                <w:rFonts w:cs="Times New Roman"/>
                <w:noProof/>
                <w:color w:val="auto"/>
                <w:szCs w:val="24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Empati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6D49A94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53AEE4A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0D47483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1868115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012E503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60B3E435" w14:textId="77777777" w:rsidTr="00C23354">
        <w:trPr>
          <w:trHeight w:val="624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FC9FB50" w14:textId="75E0B87A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3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2BB11BD" w14:textId="42D3D41A" w:rsidR="00F40D68" w:rsidRPr="00F039A5" w:rsidRDefault="00A22FCC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membantu rekan kerja ketika pekerjaan</w:t>
            </w:r>
            <w:r w:rsidR="00A11029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rekan kerja</w:t>
            </w: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menumpuk/kerepotan dalam bekerja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DA46C28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7D614F8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AEF5127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A08FD96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5F55B13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0CF481A9" w14:textId="77777777" w:rsidTr="00C23354">
        <w:trPr>
          <w:trHeight w:val="624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A670AA7" w14:textId="491227DE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E108F66" w14:textId="29352911" w:rsidR="00F40D68" w:rsidRPr="00F039A5" w:rsidRDefault="0030448E" w:rsidP="0030448E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membantu rekan kerja</w:t>
            </w:r>
            <w:r w:rsidR="007651A7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agar dapat </w:t>
            </w: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menyelesaikan pekerjaan sesuai dengan waktu ditetapkan perusaha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C59F0A8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1722424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2E13B03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5A1DC4C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D8D3343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0BF76A4B" w14:textId="77777777" w:rsidTr="00C23354">
        <w:trPr>
          <w:trHeight w:val="552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08F296" w14:textId="285AB69D" w:rsidR="00DF6696" w:rsidRPr="00F039A5" w:rsidRDefault="00DF6696" w:rsidP="003553E8">
            <w:pPr>
              <w:pStyle w:val="TableParagraph"/>
              <w:ind w:right="212"/>
              <w:jc w:val="right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448CBE8" w14:textId="6B21433F" w:rsidR="00DF6696" w:rsidRPr="00F039A5" w:rsidRDefault="004D2E41" w:rsidP="003553E8">
            <w:pPr>
              <w:spacing w:after="0" w:line="240" w:lineRule="auto"/>
              <w:jc w:val="center"/>
              <w:rPr>
                <w:rFonts w:eastAsia="Times New Roman" w:cs="Times New Roman"/>
                <w:noProof/>
                <w:color w:val="auto"/>
                <w:szCs w:val="24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Kepositifa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7C33568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6E4C47A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52532A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E4D39BD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ACEC71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1203607A" w14:textId="77777777" w:rsidTr="00C23354">
        <w:trPr>
          <w:trHeight w:val="552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00C47B4" w14:textId="589039C0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5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22798C2" w14:textId="19D3CED4" w:rsidR="00F40D68" w:rsidRPr="00F039A5" w:rsidRDefault="00FC1EAB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mendengarkan dengan baik setiap ide/pendapat rekan kerja maupun atas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41C388C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9B2262D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26F8BF3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C58CFEE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62DB19B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2422DB74" w14:textId="77777777" w:rsidTr="00C23354">
        <w:trPr>
          <w:trHeight w:val="552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114D925" w14:textId="30046D3E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6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7DB23F4" w14:textId="41880FEE" w:rsidR="00F40D68" w:rsidRPr="00F039A5" w:rsidRDefault="00FC1EAB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menyanggah dengan baik dan profesional jika ada rekan kerja yang melakukan kesalah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CFF145D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0BD33FE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58042A8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48A0763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E4A516F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67E3EB1A" w14:textId="77777777" w:rsidTr="00C23354">
        <w:trPr>
          <w:trHeight w:val="554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B57E69" w14:textId="3B1C68FF" w:rsidR="00DF6696" w:rsidRPr="00F039A5" w:rsidRDefault="00DF6696" w:rsidP="003553E8">
            <w:pPr>
              <w:pStyle w:val="TableParagraph"/>
              <w:ind w:right="212"/>
              <w:jc w:val="right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6EDBC13" w14:textId="5429DD7B" w:rsidR="00DF6696" w:rsidRPr="00F039A5" w:rsidRDefault="004D2E41" w:rsidP="003553E8">
            <w:pPr>
              <w:spacing w:after="0" w:line="240" w:lineRule="auto"/>
              <w:jc w:val="center"/>
              <w:rPr>
                <w:rFonts w:eastAsia="Times New Roman" w:cs="Times New Roman"/>
                <w:noProof/>
                <w:color w:val="auto"/>
                <w:szCs w:val="24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Dukunga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954E0D9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842A44D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FA5CBAD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683A469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3470DA9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2B64778B" w14:textId="77777777" w:rsidTr="00C23354">
        <w:trPr>
          <w:trHeight w:val="554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E8D6A34" w14:textId="34DFABFB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2303616" w14:textId="4FC9701E" w:rsidR="00F40D68" w:rsidRPr="00F039A5" w:rsidRDefault="00510574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aya </w:t>
            </w:r>
            <w:r w:rsidR="00B92BE5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tenang me</w:t>
            </w:r>
            <w:r w:rsidR="00060E3B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mi</w:t>
            </w:r>
            <w:r w:rsidR="00B92BE5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liki rekan kerja yang mendukung dan memberikan solusi ketika ada masalah dalam pekerjaan saya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E97EB18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522D05B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3A02EB2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32C0AE7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BAB0826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320DAA78" w14:textId="77777777" w:rsidTr="00C23354">
        <w:trPr>
          <w:trHeight w:val="554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C067BB0" w14:textId="03D58877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8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FC3C543" w14:textId="33DA97CA" w:rsidR="00F40D68" w:rsidRPr="00F039A5" w:rsidRDefault="00510574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Saya merasa senang </w:t>
            </w:r>
            <w:r w:rsidR="00B92BE5"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memiliki rekan kerja yang siap membantu ketika saya membutuhkannya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4736944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A9A2BF1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794BF60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07EA542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596B794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44EEC33F" w14:textId="77777777" w:rsidTr="00C23354">
        <w:trPr>
          <w:trHeight w:val="551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DBF3510" w14:textId="4BF4CECF" w:rsidR="00DF6696" w:rsidRPr="00F039A5" w:rsidRDefault="00DF6696" w:rsidP="003553E8">
            <w:pPr>
              <w:pStyle w:val="TableParagraph"/>
              <w:ind w:right="212"/>
              <w:jc w:val="right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353F7F3" w14:textId="27BE69F1" w:rsidR="00DF6696" w:rsidRPr="00F039A5" w:rsidRDefault="004D2E41" w:rsidP="003553E8">
            <w:pPr>
              <w:spacing w:after="0" w:line="240" w:lineRule="auto"/>
              <w:jc w:val="center"/>
              <w:rPr>
                <w:rFonts w:eastAsia="Times New Roman" w:cs="Times New Roman"/>
                <w:noProof/>
                <w:color w:val="auto"/>
                <w:szCs w:val="24"/>
              </w:rPr>
            </w:pPr>
            <w:r w:rsidRPr="00F039A5">
              <w:rPr>
                <w:rFonts w:cs="Times New Roman"/>
                <w:b/>
                <w:bCs/>
                <w:color w:val="auto"/>
                <w:szCs w:val="24"/>
                <w:lang w:val="id-ID"/>
              </w:rPr>
              <w:t>Kesetaraa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75C18AA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32B2779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9960E25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CA97C54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D13A006" w14:textId="77777777" w:rsidR="00DF6696" w:rsidRPr="00F039A5" w:rsidRDefault="00DF6696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039A5" w:rsidRPr="00F039A5" w14:paraId="0C895915" w14:textId="77777777" w:rsidTr="00C23354">
        <w:trPr>
          <w:trHeight w:val="551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7BCE958" w14:textId="31E0ED43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9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550D4F2" w14:textId="2DF3BC87" w:rsidR="00F40D68" w:rsidRPr="00F039A5" w:rsidRDefault="00060E3B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senang mengobrol dengan sesama karyawan maupun dengan atas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9062B0C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CAE2AC0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0AAD4D9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14B48584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C72D604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  <w:tr w:rsidR="00F40D68" w:rsidRPr="00F039A5" w14:paraId="17658BCE" w14:textId="77777777" w:rsidTr="00C23354">
        <w:trPr>
          <w:trHeight w:val="551"/>
        </w:trPr>
        <w:tc>
          <w:tcPr>
            <w:tcW w:w="5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6F70C453" w14:textId="608B2504" w:rsidR="00F40D68" w:rsidRPr="00F039A5" w:rsidRDefault="005B6C56" w:rsidP="003553E8">
            <w:pPr>
              <w:pStyle w:val="TableParagraph"/>
              <w:ind w:right="212"/>
              <w:jc w:val="right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10</w:t>
            </w:r>
          </w:p>
        </w:tc>
        <w:tc>
          <w:tcPr>
            <w:tcW w:w="38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4288722" w14:textId="68E094CC" w:rsidR="00F40D68" w:rsidRPr="00F039A5" w:rsidRDefault="00DB6D90" w:rsidP="003553E8">
            <w:pPr>
              <w:pStyle w:val="TableParagraph"/>
              <w:ind w:left="108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039A5">
              <w:rPr>
                <w:rFonts w:ascii="Times New Roman" w:hAnsi="Times New Roman" w:cs="Times New Roman"/>
                <w:noProof/>
                <w:sz w:val="24"/>
                <w:szCs w:val="24"/>
              </w:rPr>
              <w:t>Saya berkomunikasi dengan baik dengan semua tingkatan karyawan.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1D4FB3E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2B755D6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E64C430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AC75049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B5FDB1C" w14:textId="77777777" w:rsidR="00F40D68" w:rsidRPr="00F039A5" w:rsidRDefault="00F40D68" w:rsidP="003553E8">
            <w:pPr>
              <w:pStyle w:val="TableParagraph"/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</w:pPr>
          </w:p>
        </w:tc>
      </w:tr>
    </w:tbl>
    <w:p w14:paraId="0DA1D789" w14:textId="77777777" w:rsidR="00BE0B78" w:rsidRPr="00F039A5" w:rsidRDefault="00BE0B78" w:rsidP="00BE0B78">
      <w:pPr>
        <w:spacing w:line="240" w:lineRule="auto"/>
        <w:rPr>
          <w:b/>
          <w:color w:val="auto"/>
          <w:szCs w:val="24"/>
          <w:lang w:val="en-ID"/>
        </w:rPr>
      </w:pPr>
    </w:p>
    <w:p w14:paraId="5AB6CA59" w14:textId="50885F1E" w:rsidR="00354C60" w:rsidRPr="00F039A5" w:rsidRDefault="00BE0B78" w:rsidP="00922B4B">
      <w:pPr>
        <w:pStyle w:val="Keterangan"/>
        <w:spacing w:line="480" w:lineRule="auto"/>
        <w:jc w:val="left"/>
        <w:rPr>
          <w:color w:val="auto"/>
          <w:sz w:val="24"/>
          <w:szCs w:val="24"/>
          <w:lang w:val="en-ID"/>
        </w:rPr>
      </w:pPr>
      <w:bookmarkStart w:id="6" w:name="_Toc147341515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2</w:t>
      </w:r>
      <w:r w:rsidRPr="00F039A5">
        <w:rPr>
          <w:color w:val="auto"/>
          <w:sz w:val="24"/>
          <w:szCs w:val="24"/>
        </w:rPr>
        <w:fldChar w:fldCharType="end"/>
      </w:r>
      <w:r w:rsidR="00354C60" w:rsidRPr="00F039A5">
        <w:rPr>
          <w:color w:val="auto"/>
          <w:sz w:val="24"/>
          <w:szCs w:val="24"/>
          <w:lang w:val="id-ID"/>
        </w:rPr>
        <w:t xml:space="preserve"> </w:t>
      </w:r>
      <w:r w:rsidRPr="00F039A5">
        <w:rPr>
          <w:color w:val="auto"/>
          <w:sz w:val="24"/>
          <w:szCs w:val="24"/>
          <w:lang w:val="en-ID"/>
        </w:rPr>
        <w:t>Data Uji Validitas Dan Reliabilitas</w:t>
      </w:r>
      <w:bookmarkEnd w:id="6"/>
      <w:r w:rsidRPr="00F039A5">
        <w:rPr>
          <w:color w:val="auto"/>
          <w:sz w:val="24"/>
          <w:szCs w:val="24"/>
          <w:lang w:val="en-ID"/>
        </w:rPr>
        <w:t xml:space="preserve"> </w:t>
      </w:r>
    </w:p>
    <w:p w14:paraId="7B8A5C6A" w14:textId="2ABD58F1" w:rsidR="00BE0B78" w:rsidRPr="00F039A5" w:rsidRDefault="00354C60" w:rsidP="00354C60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rFonts w:eastAsia="Times New Roman" w:cs="Times New Roman"/>
          <w:color w:val="auto"/>
          <w:sz w:val="24"/>
          <w:szCs w:val="24"/>
          <w:lang w:val="id-ID" w:eastAsia="en-ID"/>
        </w:rPr>
        <w:t xml:space="preserve">Data </w:t>
      </w:r>
      <w:r w:rsidR="00BE0B78" w:rsidRPr="00F039A5">
        <w:rPr>
          <w:rFonts w:eastAsia="Times New Roman" w:cs="Times New Roman"/>
          <w:color w:val="auto"/>
          <w:sz w:val="24"/>
          <w:szCs w:val="24"/>
          <w:lang w:val="en-ID" w:eastAsia="en-ID"/>
        </w:rPr>
        <w:t xml:space="preserve">Kinerja Karyawan </w:t>
      </w:r>
      <w:r w:rsidR="00BE0B78" w:rsidRPr="00F039A5">
        <w:rPr>
          <w:color w:val="auto"/>
          <w:sz w:val="24"/>
          <w:szCs w:val="24"/>
        </w:rPr>
        <w:t>(Y)</w:t>
      </w:r>
    </w:p>
    <w:tbl>
      <w:tblPr>
        <w:tblW w:w="7933" w:type="dxa"/>
        <w:jc w:val="center"/>
        <w:tblLook w:val="04A0" w:firstRow="1" w:lastRow="0" w:firstColumn="1" w:lastColumn="0" w:noHBand="0" w:noVBand="1"/>
      </w:tblPr>
      <w:tblGrid>
        <w:gridCol w:w="135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690"/>
        <w:gridCol w:w="763"/>
      </w:tblGrid>
      <w:tr w:rsidR="00F039A5" w:rsidRPr="00F039A5" w14:paraId="179EBF2E" w14:textId="77777777" w:rsidTr="005C1EA1">
        <w:trPr>
          <w:trHeight w:val="315"/>
          <w:jc w:val="center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vAlign w:val="center"/>
            <w:hideMark/>
          </w:tcPr>
          <w:p w14:paraId="06085741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65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9081F20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Kinerja Karyawan (Y)</w:t>
            </w:r>
          </w:p>
        </w:tc>
      </w:tr>
      <w:tr w:rsidR="00F039A5" w:rsidRPr="00F039A5" w14:paraId="42AF3665" w14:textId="77777777" w:rsidTr="005C1EA1">
        <w:trPr>
          <w:trHeight w:val="315"/>
          <w:jc w:val="center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191629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D74038E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6B91E34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6C86C8A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1F88DB9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761D6C3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F78C78A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78BC4AA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80464D5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B9D0643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2060BBB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Y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CFD0B81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F039A5" w14:paraId="0A81123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6C69522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542E64" w14:textId="6D5A8E9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848188" w14:textId="461D2C4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69F1A9" w14:textId="68381ED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689D29" w14:textId="4C032A4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6213A6" w14:textId="3079539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989FE0" w14:textId="3988760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39FC50" w14:textId="432426B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915BC8" w14:textId="5CEEC56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7AF5E1" w14:textId="4F16CDD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3773A1" w14:textId="38E476E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75BDEDA" w14:textId="2FB2005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4</w:t>
            </w:r>
          </w:p>
        </w:tc>
      </w:tr>
      <w:tr w:rsidR="00F039A5" w:rsidRPr="00F039A5" w14:paraId="68D47A4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4A554C0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B11222" w14:textId="5AC3D89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1167AA" w14:textId="265890D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C298E8" w14:textId="2EB9513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70E64E" w14:textId="166E4F6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401901" w14:textId="20E9E04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0BE698" w14:textId="474D581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9A4E02" w14:textId="7D3A07F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AF4EB6" w14:textId="365111E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6B677F" w14:textId="5F28D68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6E42A2" w14:textId="3CBA224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BFF3656" w14:textId="4BC1CA9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4</w:t>
            </w:r>
          </w:p>
        </w:tc>
      </w:tr>
      <w:tr w:rsidR="00F039A5" w:rsidRPr="00F039A5" w14:paraId="7F1C8E36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A62D080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E5A3E0" w14:textId="64860A0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CCBF5D" w14:textId="053B7C1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D61758" w14:textId="56147E7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4A6C87" w14:textId="6B4525C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323D8E" w14:textId="56C6144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702123" w14:textId="08041C3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B43088" w14:textId="20BA531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B6A2B5" w14:textId="2711E07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8CB04D" w14:textId="73DDD40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545CCD" w14:textId="201D033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B7914B7" w14:textId="14111EA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4</w:t>
            </w:r>
          </w:p>
        </w:tc>
      </w:tr>
      <w:tr w:rsidR="00F039A5" w:rsidRPr="00F039A5" w14:paraId="3416337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588B6BD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D733B8" w14:textId="6FD11BE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E8097D" w14:textId="4428016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C0CC9D" w14:textId="4DC989F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767276" w14:textId="47BF2E5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11E107" w14:textId="0C607B8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F279F3" w14:textId="6C6F699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3D1FCA" w14:textId="0932C29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F97149" w14:textId="7B60C52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7BBC62" w14:textId="4A77FA8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F6E4A7" w14:textId="77D3D27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7AEB302" w14:textId="143DA72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11BA1B9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2C1FB21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CC0E15" w14:textId="1C4326B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452774" w14:textId="57310B4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074F4E" w14:textId="0F898F1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7A25BA" w14:textId="2B43FE7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06017F" w14:textId="6A86C8A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74566E" w14:textId="4FCD17F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24917A" w14:textId="0A1E5D3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EDD528" w14:textId="49EBD19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171F38" w14:textId="76D36A6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59052" w14:textId="27A71E7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84E5FB3" w14:textId="51484B5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3</w:t>
            </w:r>
          </w:p>
        </w:tc>
      </w:tr>
      <w:tr w:rsidR="00F039A5" w:rsidRPr="00F039A5" w14:paraId="2EB53891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BC02C5F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2EFD0" w14:textId="5D7F24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66B3FE" w14:textId="71A6DD9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13B7F1" w14:textId="298FED6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8479E3" w14:textId="11946D4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44C212" w14:textId="063202B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D606C1" w14:textId="479F9F0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CDE844" w14:textId="51A4498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543D7D" w14:textId="26A66BA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C7B482" w14:textId="597DDAA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64BFBB" w14:textId="4C3A672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A1C6756" w14:textId="779504C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51C4730F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947E2EC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D9662D" w14:textId="2AE4776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31C2AA" w14:textId="19C52D5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59FF7" w14:textId="3C693FA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D6A703" w14:textId="2CBC4D8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D20798" w14:textId="4EF6F5A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79FC1C" w14:textId="733BF28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C95FE3" w14:textId="5DD4B2A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707DA0" w14:textId="43D5DFA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904E33" w14:textId="7EF295C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14C3A8" w14:textId="3B68303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1A2E8A9" w14:textId="270F31E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78FFFE17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87EF437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6BE628" w14:textId="0CFA6F6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694FE3" w14:textId="7E902E8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2AC2FC" w14:textId="7C571EF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86F96B" w14:textId="354C66E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1B365F" w14:textId="4F14EFD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018C57" w14:textId="71427E0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71B76D" w14:textId="1EE9816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96B7ED" w14:textId="7F15079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1AC516" w14:textId="64D0B27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078321" w14:textId="355ABF0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A3E7449" w14:textId="755EE31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8</w:t>
            </w:r>
          </w:p>
        </w:tc>
      </w:tr>
      <w:tr w:rsidR="00F039A5" w:rsidRPr="00F039A5" w14:paraId="0C0D42B9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FC3B5F0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277C25" w14:textId="543B56C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D28DFB" w14:textId="037DE82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9D974B" w14:textId="103F759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C21288" w14:textId="6D8FB4E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4DAFAB" w14:textId="3D1C6DA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58F8CE" w14:textId="06A7178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4DCDD3" w14:textId="533D6B0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DE1370" w14:textId="7640E4F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9C65DC" w14:textId="329C61E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FC8F47" w14:textId="3465692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114EEA" w14:textId="318110B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0A3D83A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3C57345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E40384" w14:textId="3F6BBBE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67DD0E" w14:textId="2314BBA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9856E6" w14:textId="6D6FBF9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4A9636" w14:textId="73171B5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717B98" w14:textId="587FC34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F583B" w14:textId="38732DF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087305" w14:textId="35B75F4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3191BB" w14:textId="56CE2A7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B0B588" w14:textId="3E40CA2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311354" w14:textId="56977A8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2BF26BA" w14:textId="0C456B4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6449065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4F0EABE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6A80FE" w14:textId="5E309C5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E387C8" w14:textId="09EB906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DCF8FE" w14:textId="2D0E7EA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491359" w14:textId="201CB27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780676" w14:textId="07F7601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9CC180" w14:textId="382F0D0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B7FCCE" w14:textId="0014A7B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6A323F" w14:textId="33737C0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165256" w14:textId="7069591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617099" w14:textId="148B418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729A91A" w14:textId="3D5D122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100B9CF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08409EC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7D7AED" w14:textId="368D907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E1A7EC" w14:textId="6FED326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F3C9B3" w14:textId="79B454B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8D9E02" w14:textId="1622D78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F3A598" w14:textId="51B266C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247D3B" w14:textId="441D9DE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E4FF14" w14:textId="3F3ECCC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1A500D" w14:textId="6742DAC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7DB586" w14:textId="0AD051D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A9B55E" w14:textId="74DFC85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79F945E" w14:textId="4815B6C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6</w:t>
            </w:r>
          </w:p>
        </w:tc>
      </w:tr>
      <w:tr w:rsidR="00F039A5" w:rsidRPr="00F039A5" w14:paraId="31F22A41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8924A49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38AB17" w14:textId="0410DB6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08394C" w14:textId="15BE280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8AC4F8" w14:textId="3B1383E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B325F4" w14:textId="76B8983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C3BC89" w14:textId="22B5ACD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24A4C4" w14:textId="2EB462A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D1DA9A" w14:textId="5938D95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BC3944" w14:textId="74F6951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ED87B8" w14:textId="32C1FC2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7C8985" w14:textId="56F24C2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6B46777" w14:textId="285FC5D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5737AAD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24BDA47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01A764" w14:textId="7D367F6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7F79C1" w14:textId="2EC1B31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6E8D18" w14:textId="5801113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27C376" w14:textId="3BFE2ED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82555D" w14:textId="2158C3D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11C645" w14:textId="655E6DC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F03E13" w14:textId="72A6D84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8A4627" w14:textId="05C47D0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B22B8D" w14:textId="5DFD4FF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3D6A7C" w14:textId="59F2333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02ADB9C" w14:textId="3BA489F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5506D29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DA2CD29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A54E73" w14:textId="324CDA2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BF603B" w14:textId="495946A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DB71BA" w14:textId="00F881F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A6D28D" w14:textId="589F6A0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E826DD" w14:textId="76B455D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27DC9B" w14:textId="7F4D9AE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46E493" w14:textId="5F3C778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BBB312" w14:textId="2DC2F16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D180F2" w14:textId="2AB4CBF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4CA1BA" w14:textId="7500EB9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4E51FEF" w14:textId="3F5AD02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7</w:t>
            </w:r>
          </w:p>
        </w:tc>
      </w:tr>
      <w:tr w:rsidR="00F039A5" w:rsidRPr="00F039A5" w14:paraId="49C789D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1CAB31F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4656D2" w14:textId="19F143C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7D96BA" w14:textId="57C15B8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0C1F48" w14:textId="2FE0C25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18F276" w14:textId="5C8BCF2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1A6286" w14:textId="7A9705A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42775D" w14:textId="0EC1970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E9E59B" w14:textId="33CB2DE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1A3556" w14:textId="14AD9CC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7D0FC4" w14:textId="6364B3F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D29EC7" w14:textId="295A037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0222A8F" w14:textId="7D43F78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287B81D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700BBEE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36485E" w14:textId="337B9CD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830CC0" w14:textId="283D5AF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8CE9FB" w14:textId="54D8AF8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F91FEB" w14:textId="17D254B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4A5D21" w14:textId="7B08AA5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E37E0E" w14:textId="167B14B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678201" w14:textId="0AD5520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F32C90" w14:textId="34B8587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018619" w14:textId="1F27A8F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825B9A" w14:textId="4F8A321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800F9CA" w14:textId="03AFBFA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4</w:t>
            </w:r>
          </w:p>
        </w:tc>
      </w:tr>
      <w:tr w:rsidR="00F039A5" w:rsidRPr="00F039A5" w14:paraId="1132114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531E011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6DAB6B" w14:textId="0858E8E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55E709" w14:textId="55EAA67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8D22D5" w14:textId="26016CA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E01B3" w14:textId="1FB18CA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13EBF9" w14:textId="796D713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506EEC" w14:textId="769CBAD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BC27CE" w14:textId="75B9D4E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4FDC08" w14:textId="75297E4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B902B7" w14:textId="53DF4ED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A9D7DC" w14:textId="38DFE26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BCAE14C" w14:textId="7FFE270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7D834317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8CE9801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AA40D2" w14:textId="542CBAB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8585B0" w14:textId="53040A1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66A320" w14:textId="5D033D9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8CFBEF" w14:textId="605E96A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A9DCA9" w14:textId="27C68BD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831B42" w14:textId="06EF84A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B980FA" w14:textId="2DC0FAC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95D408" w14:textId="5F622ED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F40F3E" w14:textId="54AABF1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F9C3A4" w14:textId="357109C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FD3702D" w14:textId="4C90006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1</w:t>
            </w:r>
          </w:p>
        </w:tc>
      </w:tr>
      <w:tr w:rsidR="00F039A5" w:rsidRPr="00F039A5" w14:paraId="76E6B39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FB1B3E8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4F8A25" w14:textId="4B6BB68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73967E" w14:textId="7E46F7D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612C94" w14:textId="039FE5C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F7E437" w14:textId="283ECCF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FAB92B" w14:textId="0C494EF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9E8063" w14:textId="7366EE2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B020AC" w14:textId="4ECC71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E21DA1" w14:textId="1429CDC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979DB3" w14:textId="22C731B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89D1AB" w14:textId="4ECA1F3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13D4758" w14:textId="3B1BE7C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2</w:t>
            </w:r>
          </w:p>
        </w:tc>
      </w:tr>
      <w:tr w:rsidR="00F039A5" w:rsidRPr="00F039A5" w14:paraId="7A6E126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B85742A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C638EA" w14:textId="3898A27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8231B0" w14:textId="529DF79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90E1E" w14:textId="11302A7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5F854A" w14:textId="7FD992B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895367" w14:textId="58DF140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51895C" w14:textId="011059B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0F5A53" w14:textId="6B4F718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8FC11" w14:textId="61C398B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BAF0D1" w14:textId="27C6AB4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B55732" w14:textId="0BA593D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8DEE7C3" w14:textId="6A2673A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3FF105B8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BC60A0F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7CC448" w14:textId="602FBCD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82C81B" w14:textId="226D330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43BEBA" w14:textId="524BEEC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F8B66B" w14:textId="46145AE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7B0056" w14:textId="15F121F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C8B86F" w14:textId="5EB1FCB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586852" w14:textId="6D37EFF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A6DE24" w14:textId="15FD8C2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A4E870" w14:textId="3AF6A1A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75F6F7" w14:textId="22A3D28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8903940" w14:textId="01CFE5C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57290698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C7549E6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A0BF2A" w14:textId="1FAFA6C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D29A74" w14:textId="309D770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7C3912" w14:textId="23EB755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A634B7" w14:textId="1B01A73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412DC4" w14:textId="297867D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859784" w14:textId="0B3520F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12583B" w14:textId="103E667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CF8887" w14:textId="44EEC38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B58C9D" w14:textId="16D0882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E0609F" w14:textId="5905410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E7515C" w14:textId="399B733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1</w:t>
            </w:r>
          </w:p>
        </w:tc>
      </w:tr>
      <w:tr w:rsidR="00F039A5" w:rsidRPr="00F039A5" w14:paraId="317D1567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BEEE828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4D38CB" w14:textId="1BA0EDF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88C405" w14:textId="07D6BBE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D4F2D1" w14:textId="53F47C1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74378F" w14:textId="6548738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84378D" w14:textId="2784528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53E474" w14:textId="1A5F4BD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7013E0" w14:textId="54ECD9B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B75B21" w14:textId="1D69D35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2FEA43" w14:textId="7FDDACD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3AEE1F" w14:textId="763C6DB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DCDF6AD" w14:textId="074A464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8</w:t>
            </w:r>
          </w:p>
        </w:tc>
      </w:tr>
      <w:tr w:rsidR="00F039A5" w:rsidRPr="00F039A5" w14:paraId="75022FC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6AADFFE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5FE95F" w14:textId="4776ACD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8889AC" w14:textId="2ED1A3E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16731D" w14:textId="3B8988B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4ADB1B" w14:textId="264DDBD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C45DCB" w14:textId="13F7DCB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4F1D6D" w14:textId="26DC0E6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289F8F" w14:textId="6320A9A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7E1D4B" w14:textId="7718722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36B91C" w14:textId="7FDF6AB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685278" w14:textId="390E3C7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030A3A1" w14:textId="72323B1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2</w:t>
            </w:r>
          </w:p>
        </w:tc>
      </w:tr>
      <w:tr w:rsidR="00F039A5" w:rsidRPr="00F039A5" w14:paraId="06B03E52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FEED7E7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DD9C33" w14:textId="0C1161A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BE1DEE" w14:textId="11DC396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8EFF4A" w14:textId="489225C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E48CD5" w14:textId="29C0914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FB7DC6" w14:textId="5B91EA9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15102F" w14:textId="07E0A91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1AD38E" w14:textId="50C3F78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32F1C9" w14:textId="08FCC36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7287F4" w14:textId="63E0FE7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D696F9" w14:textId="498EEFF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6AA7B3" w14:textId="0B990E0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5</w:t>
            </w:r>
          </w:p>
        </w:tc>
      </w:tr>
      <w:tr w:rsidR="00F039A5" w:rsidRPr="00F039A5" w14:paraId="58F5C14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2537D6C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FF6376" w14:textId="09BB217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978DCB" w14:textId="6AFEC72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277C1C" w14:textId="4B2B6B4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D1366F" w14:textId="5BC0491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220855" w14:textId="7AC16C5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A66DB5" w14:textId="6967510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CBA7DF" w14:textId="3B9B5AC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F3FE2B" w14:textId="51F61560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6A572B" w14:textId="689EED9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9ED228" w14:textId="340DEBB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CF11D16" w14:textId="15196D6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1EA70E2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7058322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849939" w14:textId="0B85F32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F712CC" w14:textId="2CCE4C5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98F5F2" w14:textId="0153039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203CF3" w14:textId="68BD7FD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CF0FD0" w14:textId="48DF0A1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9EA116" w14:textId="2F93F51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96B2DE" w14:textId="5A2F600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58BB60" w14:textId="6683EE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192BB7" w14:textId="6E604A15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AEDD27" w14:textId="7F06F55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966FA8F" w14:textId="48FE47FE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50</w:t>
            </w:r>
          </w:p>
        </w:tc>
      </w:tr>
      <w:tr w:rsidR="00F039A5" w:rsidRPr="00F039A5" w14:paraId="675A5D48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9D7A01B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25D16D" w14:textId="5E1CC93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DFFD1E" w14:textId="115F488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FE3C6A" w14:textId="0F6F045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60AA83" w14:textId="3106638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7A551B" w14:textId="5D244D43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1FCDD7" w14:textId="54B4F7C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289390" w14:textId="3D927179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B1C8B8" w14:textId="3618032D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6DE050" w14:textId="523EB57B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4309A5" w14:textId="4AC50B3F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0D5DBB4" w14:textId="044D486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648AC922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0B98BA5" w14:textId="77777777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2EEF6A" w14:textId="23DE789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A3915E" w14:textId="28C44FE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0CB784" w14:textId="0E395896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E8F9CE" w14:textId="490830E8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C405D1" w14:textId="5A4919E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1FDC52" w14:textId="4172D8A1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54205F" w14:textId="6DED770C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6AAA5D" w14:textId="49FCEA0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168110" w14:textId="06AB6404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61FD08" w14:textId="7828B3E2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F039A5">
              <w:rPr>
                <w:rFonts w:ascii="Arial" w:hAnsi="Arial" w:cs="Arial"/>
                <w:color w:val="auto"/>
                <w:sz w:val="20"/>
                <w:szCs w:val="20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34FAEB" w14:textId="4C89DB6A" w:rsidR="005C1EA1" w:rsidRPr="00F039A5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2</w:t>
            </w:r>
          </w:p>
        </w:tc>
      </w:tr>
    </w:tbl>
    <w:p w14:paraId="3B530D4C" w14:textId="77777777" w:rsidR="00BE0B78" w:rsidRPr="00F039A5" w:rsidRDefault="00BE0B78" w:rsidP="00BE0B78">
      <w:pPr>
        <w:tabs>
          <w:tab w:val="left" w:pos="1701"/>
        </w:tabs>
        <w:rPr>
          <w:b/>
          <w:bCs/>
          <w:color w:val="auto"/>
        </w:rPr>
      </w:pPr>
    </w:p>
    <w:p w14:paraId="7C31DE51" w14:textId="77777777" w:rsidR="00BE0B78" w:rsidRPr="00F039A5" w:rsidRDefault="00BE0B78" w:rsidP="00BE0B78">
      <w:pPr>
        <w:tabs>
          <w:tab w:val="left" w:pos="1701"/>
        </w:tabs>
        <w:rPr>
          <w:b/>
          <w:bCs/>
          <w:color w:val="auto"/>
        </w:rPr>
        <w:sectPr w:rsidR="00BE0B78" w:rsidRPr="00F039A5" w:rsidSect="00712EFB">
          <w:headerReference w:type="default" r:id="rId10"/>
          <w:pgSz w:w="11907" w:h="16840" w:code="9"/>
          <w:pgMar w:top="2268" w:right="1701" w:bottom="1701" w:left="2268" w:header="720" w:footer="720" w:gutter="0"/>
          <w:cols w:space="708"/>
          <w:titlePg/>
          <w:docGrid w:linePitch="360"/>
        </w:sectPr>
      </w:pPr>
    </w:p>
    <w:p w14:paraId="263DC360" w14:textId="312844EB" w:rsidR="00BE0B78" w:rsidRPr="00F039A5" w:rsidRDefault="00BE0B78" w:rsidP="00354C60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rFonts w:eastAsia="Times New Roman" w:cs="Times New Roman"/>
          <w:color w:val="auto"/>
          <w:sz w:val="24"/>
          <w:szCs w:val="24"/>
          <w:lang w:val="en-ID" w:eastAsia="en-ID"/>
        </w:rPr>
        <w:lastRenderedPageBreak/>
        <w:t xml:space="preserve">Keselamatan dan Kesehatan Kerja </w:t>
      </w:r>
      <w:r w:rsidRPr="00F039A5">
        <w:rPr>
          <w:color w:val="auto"/>
          <w:sz w:val="24"/>
          <w:szCs w:val="24"/>
          <w:lang w:val="en-ID"/>
        </w:rPr>
        <w:t>(X1)</w:t>
      </w:r>
    </w:p>
    <w:tbl>
      <w:tblPr>
        <w:tblW w:w="9133" w:type="dxa"/>
        <w:jc w:val="center"/>
        <w:tblLook w:val="04A0" w:firstRow="1" w:lastRow="0" w:firstColumn="1" w:lastColumn="0" w:noHBand="0" w:noVBand="1"/>
      </w:tblPr>
      <w:tblGrid>
        <w:gridCol w:w="135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763"/>
      </w:tblGrid>
      <w:tr w:rsidR="00F039A5" w:rsidRPr="00732AE4" w14:paraId="2D236999" w14:textId="77777777" w:rsidTr="005C1EA1">
        <w:trPr>
          <w:trHeight w:val="315"/>
          <w:jc w:val="center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vAlign w:val="center"/>
            <w:hideMark/>
          </w:tcPr>
          <w:p w14:paraId="2A7D028F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77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8D7E2C5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Keselamatan dan Kesehatan Kerja (X1)</w:t>
            </w:r>
          </w:p>
        </w:tc>
      </w:tr>
      <w:tr w:rsidR="00F039A5" w:rsidRPr="00732AE4" w14:paraId="4C3F5163" w14:textId="77777777" w:rsidTr="005C1EA1">
        <w:trPr>
          <w:trHeight w:val="315"/>
          <w:jc w:val="center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96D7BE" w14:textId="77777777" w:rsidR="00BE0B78" w:rsidRPr="00732AE4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FDF609A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789BFD9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A91C1BE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4C29506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7DC02CF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E64B44F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866373A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461A815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179D26B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98A33D4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5F32781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732AE4" w14:paraId="4BDD094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4220E6B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8FF557" w14:textId="4A5515E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C3D59C" w14:textId="3D3587C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E694B1" w14:textId="49A6766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E32E08" w14:textId="1218D4C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69B9C1" w14:textId="5DA70F0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07FA94" w14:textId="6CF8B01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24D4F6" w14:textId="1B87A0A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0AA900" w14:textId="3D2AA86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02315A" w14:textId="288AE4F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2C270E" w14:textId="737F7D8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EE32A5D" w14:textId="7CFF5F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689688C4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9BAAEC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D0FAE4" w14:textId="6C06ACE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35BF97" w14:textId="57238B7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03D79F" w14:textId="09A9DF4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73F1D1" w14:textId="54E6424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108690" w14:textId="2088DE0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071F86" w14:textId="3DBA9CA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513006" w14:textId="3B18213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AC0F92" w14:textId="27BEE2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DE597C" w14:textId="60F485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1BD738" w14:textId="1FB2E7C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01C4BD8" w14:textId="2D729A6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1212E6E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209A53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14ED6C" w14:textId="209B3F5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E54789" w14:textId="7ED983C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F643FD" w14:textId="79A0882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9B0612" w14:textId="1E9563B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4AD1E" w14:textId="641E577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B223CC" w14:textId="7B0D513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144962" w14:textId="48F233B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50339B" w14:textId="0EB6503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D896A6" w14:textId="032F2C7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185A3C" w14:textId="43C886D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D4A9A6B" w14:textId="7EEA1B9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518435C2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A319C5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487134" w14:textId="7631116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2BB46D" w14:textId="5376447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B59FF3" w14:textId="7B2D2FD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C60BC2" w14:textId="0F9053A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BE138E" w14:textId="2EE6B2F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00EEA6" w14:textId="636BB00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D03BC2" w14:textId="354BD1C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915911" w14:textId="38BBC11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12C7FA" w14:textId="15EA9A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8EA3C0" w14:textId="64265A4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C2CE61A" w14:textId="2E62C5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4</w:t>
            </w:r>
          </w:p>
        </w:tc>
      </w:tr>
      <w:tr w:rsidR="00F039A5" w:rsidRPr="00732AE4" w14:paraId="781D2409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80F23C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DD3E85" w14:textId="1E39692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B4665B" w14:textId="1B82FE9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C79C6E" w14:textId="0B6EAEE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C90CF7" w14:textId="3038433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0333DF" w14:textId="7977350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E9F18B" w14:textId="6D3B03A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E41AF8" w14:textId="0C08B02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EB5BC9" w14:textId="4459C95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2CF0A2" w14:textId="438CEE6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183CAF" w14:textId="10A2FE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ADCEA81" w14:textId="580FEB3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5DCCCD86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0FC70E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84C6C1" w14:textId="75C0613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C9BCB8" w14:textId="705D936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59BA2E" w14:textId="50EDBB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4860AA" w14:textId="4B4E57C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B10717" w14:textId="178A0C0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69D313" w14:textId="25FBBB1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D351F3" w14:textId="454424D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FBAD24" w14:textId="6245FF4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2E446D" w14:textId="325F49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03D74D" w14:textId="0C8C924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4676650" w14:textId="07D560B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7C30CD4A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4F56BF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3AC35C" w14:textId="1FEB8CD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656CD9" w14:textId="2A87F2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0DA529" w14:textId="3C680D2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85F80D" w14:textId="7ECE6BE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89E29D" w14:textId="500FA1F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C77D59" w14:textId="02C4669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2090C8" w14:textId="43A109C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5F0D24" w14:textId="1401A7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87F8AB" w14:textId="1E84134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5B82BF" w14:textId="4BE33CB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6B3D64B" w14:textId="679E0B3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7</w:t>
            </w:r>
          </w:p>
        </w:tc>
      </w:tr>
      <w:tr w:rsidR="00F039A5" w:rsidRPr="00732AE4" w14:paraId="4EB2A2D1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7408C1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4C14AC" w14:textId="3521B7D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C1BFC2" w14:textId="6996920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E654F1" w14:textId="506D68C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555567" w14:textId="105A017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BA1E91" w14:textId="67F65A1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338BD4" w14:textId="70EBF3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87EDC0" w14:textId="26E3EE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B8BF43" w14:textId="1148768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8E1F04" w14:textId="23F819C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48C6B4" w14:textId="000176A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CFBB099" w14:textId="5331C79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1C650A4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61CFF79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818CBE" w14:textId="37C2234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0108F3" w14:textId="2DCF359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C12765" w14:textId="014734C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1134B8" w14:textId="23BF764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204765" w14:textId="0328608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5FAB48" w14:textId="3F0CC46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3ACED5" w14:textId="67D73D9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1DADE0" w14:textId="4763537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A444D0" w14:textId="488645F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F0C29F" w14:textId="6235E12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567062F" w14:textId="480A79C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28C2CEA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B48DB8D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1B972C" w14:textId="54EE38A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836300" w14:textId="52015B4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79E60B" w14:textId="19188EF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7B1553" w14:textId="5E32369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EE0F7C" w14:textId="4765C91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D4C51C" w14:textId="26DFC5E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9AC4CD" w14:textId="71B80D4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7CA93D" w14:textId="3CE1446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756EEB" w14:textId="290978C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2CD443" w14:textId="6B6B834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3D7CC3C" w14:textId="1698D10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47518207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7D85C6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81D8DD" w14:textId="7F96D77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69919F" w14:textId="58D51B1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0433A4" w14:textId="027C3A6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3DDADF" w14:textId="72D9A2D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024AA4" w14:textId="2247E92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F6672B" w14:textId="3BC80A4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E0C48D" w14:textId="043F3DD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E1064D" w14:textId="0933C76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BB90D7" w14:textId="2275AF0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B04BEA" w14:textId="17C7AB7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45D389C" w14:textId="620A59A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6B0FF882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CF619B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454CC9" w14:textId="421E894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9F838E" w14:textId="28853D5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868B78" w14:textId="1A8DFBB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A14CDD" w14:textId="53FE19D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0EA50F" w14:textId="5631DA5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DF0426" w14:textId="519327C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AED528" w14:textId="15690EA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3457F0" w14:textId="7A62DF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1E8E7F" w14:textId="3E15AD2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4D5EBA" w14:textId="60A0A0B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F37CF14" w14:textId="0D4337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20887CD4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EBD8B4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95D2C7" w14:textId="66C41FB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C3F2EA" w14:textId="0D025D7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4AAD95" w14:textId="2EC792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21E46" w14:textId="3945E8B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8021B2" w14:textId="49FDE83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998154" w14:textId="2CC3164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036148" w14:textId="533A320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B80B67" w14:textId="7A9F068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9A5F30" w14:textId="41CA087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427627" w14:textId="7EB28EB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6BB751C" w14:textId="231A277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67964AE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F2999B3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FA22D8" w14:textId="3D6925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17A8DD" w14:textId="05DFB35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B5EB71" w14:textId="71EFA8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1640FE" w14:textId="121A9B2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C81C54" w14:textId="21BEF6D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F38401" w14:textId="360F8CF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1BEAC3" w14:textId="0DA0905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0A10DB" w14:textId="63CD351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58F7B" w14:textId="5279852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CE2711" w14:textId="1AF5D09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FBD98A8" w14:textId="634FAC6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2EFCAE7A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BC58DD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E0255D" w14:textId="0297030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061E9B" w14:textId="765C022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D0CE2B" w14:textId="42CC620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820163" w14:textId="35D868E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7C34E5" w14:textId="4A3D23A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05E779" w14:textId="268DD7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8DBBDE" w14:textId="2A96B93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6CDBE2" w14:textId="734B8E5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3C5BB2" w14:textId="34A0EEB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969966" w14:textId="1CF271B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C87C0CF" w14:textId="1C00684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5390196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EBE39BD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B9E312" w14:textId="56ACF82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491A75" w14:textId="44B8EF3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88CA14" w14:textId="05BF202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BD375C" w14:textId="1040361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0192F2" w14:textId="0A68726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6F358B" w14:textId="63FA26B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65D111" w14:textId="0EAC555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123C29" w14:textId="04536F3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9AD992" w14:textId="0FDE14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99865D" w14:textId="55BFA13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DC46CD5" w14:textId="33981FE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5</w:t>
            </w:r>
          </w:p>
        </w:tc>
      </w:tr>
      <w:tr w:rsidR="00F039A5" w:rsidRPr="00732AE4" w14:paraId="7D6AB814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A2C093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6B7486" w14:textId="6E0DD7B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623330" w14:textId="24192A5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52919B" w14:textId="7479777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A8A0A1" w14:textId="72E8C46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7189A" w14:textId="66C2A74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E7BD29" w14:textId="5497901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50B957" w14:textId="557F27D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E32ABB" w14:textId="0A27E4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EAFF9C" w14:textId="377CB9E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5CB592" w14:textId="46F5CDA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3AEA132" w14:textId="5EE06D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44D7B9AF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224CAF6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8ADDDD" w14:textId="62D4659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6E3E5A" w14:textId="094A394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5AF616" w14:textId="7F8365E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9F7957" w14:textId="6EEA23D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FEE628" w14:textId="276DDAE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D0676C" w14:textId="3C749EA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C5A5F" w14:textId="60F622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C3DAEF" w14:textId="5D96D2E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B2D64B" w14:textId="7E24F30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D3E26C" w14:textId="6A8C45F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1A227A6" w14:textId="2264AFE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5D7D0B25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2FB5920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96EACE" w14:textId="0BBE14D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BAB3EE" w14:textId="1631DAE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959C29" w14:textId="11A80AF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949D8C" w14:textId="76B8816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6CD6BA" w14:textId="1F498C6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7699BA" w14:textId="639B738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F44DA8" w14:textId="5DABD96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54251D" w14:textId="24C0630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207F69" w14:textId="03A464E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C4A9A0" w14:textId="54C0C0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EAC27BA" w14:textId="019EFD0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6A23B69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1217EF5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1041CA" w14:textId="4B5DDD5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B8B27C" w14:textId="6B005C3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A3F931" w14:textId="07DEB5F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9BA4D8" w14:textId="05F6EA7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0FB65B" w14:textId="6C8CCF9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D38A44" w14:textId="7105765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6C17EF" w14:textId="799A3D1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DF25BB" w14:textId="2D25EEC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76528" w14:textId="2345F8E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B06A6D" w14:textId="4E6B4B2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9EFA899" w14:textId="052EF3B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6B02404A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721BEB6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9E3ADC" w14:textId="754826B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44F5BF" w14:textId="6C03258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946279" w14:textId="4FC2C80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929DBE" w14:textId="7E80088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A3712" w14:textId="10D53E4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DF9E75" w14:textId="5FC1F1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CEBE14" w14:textId="2E4B096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5EDB5B" w14:textId="0FB371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1226F3" w14:textId="721CF6D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6CF98B" w14:textId="5C35FBF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CAE04FD" w14:textId="1E0FB0D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7AB63F07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06943C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591A1A" w14:textId="5B00AD0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4B533B" w14:textId="43F9EB5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C4B49C" w14:textId="65C6124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5184A9" w14:textId="7AB7943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5B3CE3" w14:textId="6FBEEA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3B7CC0" w14:textId="0A3E259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2D92A4" w14:textId="0D35395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5F6819" w14:textId="4DE4D7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293FFD" w14:textId="5F268C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88B83E" w14:textId="64E3782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0111744" w14:textId="0584EB4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2122B6D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C9CD9A4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564A35" w14:textId="5743A3D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69C718" w14:textId="58F24CA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07B683" w14:textId="62733D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F1B4C7" w14:textId="7A0525E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B1136E" w14:textId="328C971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33456" w14:textId="568E1F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3B84C2" w14:textId="2555CE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60E52F" w14:textId="67E0330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452CB1" w14:textId="1F11AF2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D05C5D" w14:textId="0478C2A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274425C" w14:textId="27CF906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1FEB15AF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BCC18E9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E48A31" w14:textId="60E47BB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967B0E" w14:textId="386A03D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FB884E" w14:textId="56219D4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A8BF00" w14:textId="629B8E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B4325B" w14:textId="04BC58B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FC7359" w14:textId="48A31E5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E1F034" w14:textId="34D0F27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C8DC2E" w14:textId="4EF26B7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3DEC6" w14:textId="451087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763AC1" w14:textId="263D1E9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5B8DC61" w14:textId="11CB7D7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2B0003E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8ABA70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328F55" w14:textId="46992CA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B16BAD" w14:textId="7D53B8A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7C7D60" w14:textId="0FDF7CF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E2A82F" w14:textId="0BC8EBB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B0AE3" w14:textId="36078DD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BD6AF3" w14:textId="5ADA54F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BCC6DE" w14:textId="04F96C7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25FD47" w14:textId="6FC376B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726356" w14:textId="38AEF22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59AC36" w14:textId="2A8C6C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23088E1" w14:textId="68259C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2C0955B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AA3229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72DAFE" w14:textId="05F771F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47F77A" w14:textId="00DC96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EDB573" w14:textId="298D6BA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56C41B" w14:textId="3167A25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AE3D03" w14:textId="6FCC8DB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6789EF" w14:textId="156538A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237A9A" w14:textId="673A288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234B8C" w14:textId="3D313A5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61F64" w14:textId="249865D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BEF786" w14:textId="0587A61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72AB25D" w14:textId="3FFBE16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68CFD007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D2AA665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3E6B1F" w14:textId="3D0206F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A07CF9" w14:textId="11D27C4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E727D6" w14:textId="52F5EF3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00C3E" w14:textId="3FE6881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1275A5" w14:textId="09FEB66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3833F3" w14:textId="0BA8C9D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2DD887" w14:textId="6554F67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D8986C" w14:textId="077FB1D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5C37DB" w14:textId="48D51AB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D7B77C" w14:textId="326F4B2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BA6CB3E" w14:textId="72A3F5F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79F7EB21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76C99D4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56021A" w14:textId="172088F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9B801A" w14:textId="5632F2B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8E4B92" w14:textId="7B9592B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60FFB" w14:textId="342B7B6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CFF868" w14:textId="032B274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79A106" w14:textId="298E42A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32497" w14:textId="519FF08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3FA4A6" w14:textId="7FDBAFE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9C4E72" w14:textId="29F72B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7A3298" w14:textId="0A3D28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FF3E07C" w14:textId="6741454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2D0BBFC4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7045B62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3284F6" w14:textId="4E0CA7E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239A59" w14:textId="5692890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E51F07" w14:textId="4E9FED9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E40917" w14:textId="686BADF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3D7E04" w14:textId="05FD1E2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181DF1" w14:textId="5A7B17C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41931E" w14:textId="3F4B59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B5EDBF" w14:textId="48C4A00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6E7801" w14:textId="3A3BED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FE7A02" w14:textId="280D9A7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89B68AE" w14:textId="2CEBC2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423F6EC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6C892E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B87372" w14:textId="6B8B47C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31B9DA" w14:textId="594DF57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B3A714" w14:textId="1ECE8B0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1D7DA8" w14:textId="74B974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6A9C9A" w14:textId="09A7BF0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06A27A" w14:textId="0357F7D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93F6B1" w14:textId="60CC92F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6BAC02" w14:textId="232F7BC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29C0D" w14:textId="6FAC5DE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19519A" w14:textId="429B543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45C413B" w14:textId="5BFB829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</w:tbl>
    <w:p w14:paraId="168A2CFA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</w:pPr>
    </w:p>
    <w:p w14:paraId="4DEC3462" w14:textId="77777777" w:rsidR="00BE0B78" w:rsidRPr="00F039A5" w:rsidRDefault="00BE0B78" w:rsidP="00BE0B78">
      <w:pPr>
        <w:tabs>
          <w:tab w:val="left" w:pos="1701"/>
        </w:tabs>
        <w:rPr>
          <w:b/>
          <w:bCs/>
          <w:color w:val="auto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1C430ECC" w14:textId="3B43BFF7" w:rsidR="00BE0B78" w:rsidRPr="00F039A5" w:rsidRDefault="00354C60" w:rsidP="00354C60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id-ID"/>
        </w:rPr>
        <w:lastRenderedPageBreak/>
        <w:t xml:space="preserve">Data </w:t>
      </w:r>
      <w:r w:rsidR="00BE0B78" w:rsidRPr="00F039A5">
        <w:rPr>
          <w:rFonts w:eastAsia="Times New Roman" w:cs="Times New Roman"/>
          <w:color w:val="auto"/>
          <w:sz w:val="24"/>
          <w:szCs w:val="24"/>
          <w:lang w:val="en-ID" w:eastAsia="en-ID"/>
        </w:rPr>
        <w:t xml:space="preserve">Shift Kerja </w:t>
      </w:r>
      <w:r w:rsidR="00BE0B78" w:rsidRPr="00F039A5">
        <w:rPr>
          <w:color w:val="auto"/>
          <w:sz w:val="24"/>
          <w:szCs w:val="24"/>
          <w:lang w:val="en-ID"/>
        </w:rPr>
        <w:t>(X2)</w:t>
      </w:r>
    </w:p>
    <w:tbl>
      <w:tblPr>
        <w:tblW w:w="9133" w:type="dxa"/>
        <w:jc w:val="center"/>
        <w:tblLook w:val="04A0" w:firstRow="1" w:lastRow="0" w:firstColumn="1" w:lastColumn="0" w:noHBand="0" w:noVBand="1"/>
      </w:tblPr>
      <w:tblGrid>
        <w:gridCol w:w="135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763"/>
      </w:tblGrid>
      <w:tr w:rsidR="00F039A5" w:rsidRPr="00732AE4" w14:paraId="21DDAD51" w14:textId="77777777" w:rsidTr="005C1EA1">
        <w:trPr>
          <w:trHeight w:val="315"/>
          <w:jc w:val="center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vAlign w:val="center"/>
            <w:hideMark/>
          </w:tcPr>
          <w:p w14:paraId="2516E9DB" w14:textId="77777777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77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164EE5" w14:textId="6251C130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Shift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 xml:space="preserve"> Kerja (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)</w:t>
            </w:r>
          </w:p>
        </w:tc>
      </w:tr>
      <w:tr w:rsidR="00F039A5" w:rsidRPr="00732AE4" w14:paraId="5DE08F98" w14:textId="77777777" w:rsidTr="005C1EA1">
        <w:trPr>
          <w:trHeight w:val="315"/>
          <w:jc w:val="center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4EB54C" w14:textId="77777777" w:rsidR="005C1EA1" w:rsidRPr="00732AE4" w:rsidRDefault="005C1EA1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68DF946" w14:textId="748903A8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A0FC5F" w14:textId="07C57407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DFEB1CA" w14:textId="67D372FE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EF74DBA" w14:textId="3D1564B2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6DAD05" w14:textId="30281942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A934122" w14:textId="5EA4E4B0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E365E30" w14:textId="76FB2B4D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6C83C8E" w14:textId="04F2062B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AC7DEF7" w14:textId="54FA409B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C1793C" w14:textId="0A807763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2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9549B90" w14:textId="77777777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732AE4" w14:paraId="41A84FD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AF1ACFA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859A14" w14:textId="0B177DC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74F85D" w14:textId="1F3FE3B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68CE71" w14:textId="71101A2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C4A9E8" w14:textId="11C8443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B6EF7D" w14:textId="4AEE3AD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0E6FD2" w14:textId="3055094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E483DC" w14:textId="4952A0B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A36E14" w14:textId="01EC933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C2E954" w14:textId="6BD7FBF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7E234B" w14:textId="57EB31C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81CBDC0" w14:textId="74E10BB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18B864E3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10C6DFB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E425D5" w14:textId="788C1BD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8C025E" w14:textId="3214DA5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43AD82" w14:textId="6509810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643A81" w14:textId="38A84E6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253E75" w14:textId="2BD3886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D9CEF2" w14:textId="6D2399F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E4D57B" w14:textId="09D7C4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DEB908" w14:textId="359FD54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6D50BC" w14:textId="4FC57E0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BEF432" w14:textId="6681853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5AAE8F8" w14:textId="11E0C70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1</w:t>
            </w:r>
          </w:p>
        </w:tc>
      </w:tr>
      <w:tr w:rsidR="00F039A5" w:rsidRPr="00732AE4" w14:paraId="1766465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503166D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805C1F" w14:textId="773F4F6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5AC2F0" w14:textId="52D5D4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F55B6F" w14:textId="703F26B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C1A0E4" w14:textId="41BD9EB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463680" w14:textId="227E90B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A5A717" w14:textId="6C83C70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07E7FD" w14:textId="16782B7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5B8517" w14:textId="1B295EA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0D9553" w14:textId="1D2143B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2691EC" w14:textId="202FF13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BB8B0E0" w14:textId="6A46939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629B35BF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9A422B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D55E90" w14:textId="3099E1C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99931A" w14:textId="1A78414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AD2FA6" w14:textId="126DF9E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09E007" w14:textId="2019892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E43586" w14:textId="0EAEB24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E62C5E" w14:textId="5EF8ED0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41186B" w14:textId="0EA9429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52ADE4" w14:textId="0E6B6A2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E5E8AE" w14:textId="49D50E5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1C47C8" w14:textId="0D94498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8FAA511" w14:textId="0CD631D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2</w:t>
            </w:r>
          </w:p>
        </w:tc>
      </w:tr>
      <w:tr w:rsidR="00F039A5" w:rsidRPr="00732AE4" w14:paraId="31419FB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769BF8B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E62B90" w14:textId="1042BE8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21F4B9" w14:textId="6B93139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B64D00" w14:textId="0463283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B4D324" w14:textId="6B0AFE8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14D342" w14:textId="1FD3697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F97A3E" w14:textId="0C82E8B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D392AF" w14:textId="15262AB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AF2E93" w14:textId="74427D5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9A7F91" w14:textId="35CF1C9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1CA010" w14:textId="6587B5B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3355D1C" w14:textId="22536C4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61DE0C7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D99E1B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7501F8" w14:textId="756C984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D974CA" w14:textId="621A00F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62403A" w14:textId="1AA4715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46B88D" w14:textId="319C7CA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22DE01" w14:textId="5B67FEE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AB8B9B" w14:textId="3FAA6F4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177879" w14:textId="087CF48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759884" w14:textId="3CBEB0A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68E2A3" w14:textId="7A8C7C1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CB4328" w14:textId="7A8174B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EDC3B5B" w14:textId="5368769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5</w:t>
            </w:r>
          </w:p>
        </w:tc>
      </w:tr>
      <w:tr w:rsidR="00F039A5" w:rsidRPr="00732AE4" w14:paraId="632201E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E92101F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8140A3" w14:textId="69994E8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99A314" w14:textId="396741B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120564" w14:textId="49505EF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659FF9" w14:textId="2B5936D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B6FAB6" w14:textId="189A175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BCD722" w14:textId="6A7E761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9603FA" w14:textId="10862D0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35262" w14:textId="0679132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1C34CC" w14:textId="6DE04A7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223C9F" w14:textId="50963AE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37C5050" w14:textId="2E5FAC2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3</w:t>
            </w:r>
          </w:p>
        </w:tc>
      </w:tr>
      <w:tr w:rsidR="00F039A5" w:rsidRPr="00732AE4" w14:paraId="7FE50353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AAEE609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BBC42F" w14:textId="275D33E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61FB8B" w14:textId="3D9C306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FBCD5F" w14:textId="2BF9CE5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02B975" w14:textId="296CA64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91B8C3" w14:textId="4834F6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69E2F7" w14:textId="32F372D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34D434" w14:textId="408A824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BDAAC0" w14:textId="1CB45FD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4C7C1E" w14:textId="4ECCAB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4241BF" w14:textId="1CCC8D3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2E114BA" w14:textId="6E52341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2345013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FBD8C9A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C7B6C0" w14:textId="62A66B7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BAD68B" w14:textId="25769FB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C55076" w14:textId="52D9C1E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ACA106" w14:textId="06F0FBB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AA3B13" w14:textId="65F5367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A8FDD9" w14:textId="0B36E8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1F65A4" w14:textId="549429F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8B2F80" w14:textId="531BBC1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AA230E" w14:textId="6A0B3E0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0FBCF4" w14:textId="4C58836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CD0D9EB" w14:textId="7AB65BA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2</w:t>
            </w:r>
          </w:p>
        </w:tc>
      </w:tr>
      <w:tr w:rsidR="00F039A5" w:rsidRPr="00732AE4" w14:paraId="6E152A12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94B48CF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34F3C8" w14:textId="40E760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791D8B" w14:textId="07739CB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6F27D3" w14:textId="794F0AB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57AAB0" w14:textId="685AF53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3BDE1C" w14:textId="047DCD4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C4862D" w14:textId="693984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5C5A6B" w14:textId="5E9621F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058E30" w14:textId="40A1FB5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2CC70A" w14:textId="21330C3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DCB15D" w14:textId="3E67B5B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48CF163" w14:textId="2BB3791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599EF3F2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CFBDCD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53F7F4" w14:textId="1F38222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5C08EF" w14:textId="4782BC4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CF82A0" w14:textId="7D7E03F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D3311B" w14:textId="666C58C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0FB1C0" w14:textId="6596AF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22DD88" w14:textId="60E9A99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996885" w14:textId="7F1BE04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4BA669" w14:textId="6B78804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3BD9CB" w14:textId="08DEE8E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1F1DCE" w14:textId="6A99EB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BC7589A" w14:textId="2DECFBA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532F683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2016940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2F8A06" w14:textId="777DE6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CEF6D8" w14:textId="33FA80C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E0C78A" w14:textId="2C2C399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53B168" w14:textId="37A994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C9A610" w14:textId="7FC4BC6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F4B85C" w14:textId="397C416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5187B4" w14:textId="6EE6475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CFB58B" w14:textId="134C9C0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747554" w14:textId="7D0B232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C5FD92" w14:textId="2F50116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C9D8CCD" w14:textId="2DB8FAB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48A802B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CBEEF35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EBB88B" w14:textId="2C77AF0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1382BE" w14:textId="06816F6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8B691E" w14:textId="2E9B016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4CA9A6" w14:textId="0B90CC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15019F" w14:textId="4D13FAB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EC1312" w14:textId="128545C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A45902" w14:textId="1DD27ED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F74F6E" w14:textId="2F59DE7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AF2785" w14:textId="25B96B6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8BFD20" w14:textId="555B24C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E7A6601" w14:textId="249E49D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5</w:t>
            </w:r>
          </w:p>
        </w:tc>
      </w:tr>
      <w:tr w:rsidR="00F039A5" w:rsidRPr="00732AE4" w14:paraId="565B018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7DE659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FACE6F" w14:textId="6782D63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CE3398" w14:textId="2161603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9E1BB2" w14:textId="2FB4DC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994E76" w14:textId="486C74D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63D3B2" w14:textId="03CA1F3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BD0A70" w14:textId="7C1C37A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463C10" w14:textId="6190D89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7AEF54" w14:textId="0CD2E71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3C4839" w14:textId="11F9027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ABA354" w14:textId="18E0CBF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6A58137" w14:textId="02FDFE8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3D07BD0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C5797F9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6E212B" w14:textId="651955A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FB563F" w14:textId="17F8E49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2890BE" w14:textId="4266EA7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45AB67" w14:textId="013DE77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CD7B37" w14:textId="3EE5B3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FCBCED" w14:textId="0D1D2AA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E8C907" w14:textId="32F93FA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751858" w14:textId="1F0AAE8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3392C0" w14:textId="77D5220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91C517" w14:textId="4686D22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042C838" w14:textId="3D395F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5CE6FDA5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CEC51B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08E4CD" w14:textId="5D11FEA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3E7334" w14:textId="1663333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D6467E" w14:textId="76B1C4E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5B16E1" w14:textId="1CDC145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899E0A" w14:textId="4205CE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80B97A" w14:textId="73D6F16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5860F9" w14:textId="17F8EB5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8D20C6" w14:textId="4369557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2F3090" w14:textId="3B01003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66B59D" w14:textId="3072F29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5235CE" w14:textId="44D22B5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3</w:t>
            </w:r>
          </w:p>
        </w:tc>
      </w:tr>
      <w:tr w:rsidR="00F039A5" w:rsidRPr="00732AE4" w14:paraId="789B7946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49D8CAB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2A3AE9" w14:textId="4DD51B7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22DEBA" w14:textId="038C92C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C7567F" w14:textId="42E7CC9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4E0035" w14:textId="51A1613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6AC253" w14:textId="371BBEC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ADD885" w14:textId="3E7257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585597" w14:textId="4384112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D82B38" w14:textId="3C92F26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FEC103" w14:textId="6C6A9FE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3F565F" w14:textId="5185412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3E162E4" w14:textId="00204B2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6F5DEF20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F887853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7CF8C5" w14:textId="71F011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6077B5" w14:textId="21EB92A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DD21EF" w14:textId="6564E5E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6BBD17" w14:textId="6AD4D0B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421171" w14:textId="0157073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A40014" w14:textId="02BCBEF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A3EBEA" w14:textId="1DF7F3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9E322C" w14:textId="4C3F002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F7845E" w14:textId="27F56B1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9E07CE" w14:textId="0D1A12D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B9E34D7" w14:textId="3C51B8D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3764237A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1AB825C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B4ADE8" w14:textId="262DF2A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8076BF" w14:textId="4BC351A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586995" w14:textId="1F21459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D75E0E" w14:textId="5A77B9B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032A1" w14:textId="3E1BEDE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E30169" w14:textId="50839E8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B9F874" w14:textId="6464629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7D55C8" w14:textId="7A26859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5092C1" w14:textId="32DF795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1AB953" w14:textId="423F2B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447C5F" w14:textId="0C734FC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73984019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7B1C66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162BE7" w14:textId="3EC8F73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9EEA66" w14:textId="3EC1A67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932EB5" w14:textId="261D069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73C5ED" w14:textId="4293A2E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7CC56D" w14:textId="34DC768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AEC681" w14:textId="08BB8B8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022FE2" w14:textId="1DE5AC1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F3D5F5" w14:textId="0F08B3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63DE5D" w14:textId="5BCB826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565EC4" w14:textId="2956655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D7E5BE4" w14:textId="727B603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5076CC9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2DFEC1B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71865F" w14:textId="02284B5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3CDE0D" w14:textId="5EDE5B2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1F7602" w14:textId="135B19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FF0A0A" w14:textId="28DE943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30D6E9" w14:textId="7DE914C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161BE" w14:textId="71CE76A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FF793B" w14:textId="18AB8BD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DACA03" w14:textId="081F70A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4BF69" w14:textId="3930573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B015C2" w14:textId="0E8F599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A3F7BA2" w14:textId="2C6D941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30CE2E7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894B046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3B5653" w14:textId="02D6BE6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6BB9BF" w14:textId="03522D1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C19725" w14:textId="02977D8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D06094" w14:textId="08B7962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15C43D" w14:textId="060840E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163406" w14:textId="05ADF24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D6982E" w14:textId="7D34480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98F9EC" w14:textId="59BB1E1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B8AB13" w14:textId="7A7F2A0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87D7A8" w14:textId="7B7D4E0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6694D7B" w14:textId="11272E9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650EF1F4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DA6433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42DCDC" w14:textId="2733652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1F9FC9" w14:textId="79BC13C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41E73D" w14:textId="3F50BE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510DDE" w14:textId="17998D1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8DB70B" w14:textId="78C6742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B40015" w14:textId="70641E3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3EC5C" w14:textId="4BE7260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3F713F" w14:textId="7DAAA77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E83FF9" w14:textId="16E87B8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EB153D" w14:textId="6FD762C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69AA093" w14:textId="34F52E6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26C8FA35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9651395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ACEADD" w14:textId="3D01212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BAC872" w14:textId="6F6257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A8A509" w14:textId="2AD5ADC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D0527D" w14:textId="62782EF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F967F1" w14:textId="37AE8FC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155CED" w14:textId="3ECD804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9A9172" w14:textId="6CC01C1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CA6F60" w14:textId="2102331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1F7FBE" w14:textId="6C6F9F2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7490B9" w14:textId="113956D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EE0F2A1" w14:textId="5FC4338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5546FAC9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733966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1E9EE6" w14:textId="04F933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C2CC72" w14:textId="6739D2E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2A2B06" w14:textId="305D99A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C15786" w14:textId="11DB6C9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47A16C" w14:textId="29E0973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087BBC" w14:textId="28152C9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7FAA6C" w14:textId="4F5B4A2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B9C3E2" w14:textId="7C38C30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9C75FE" w14:textId="28A0112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67504A" w14:textId="1FBFFFE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17FF781" w14:textId="23CA2EB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7F80A54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F0FD2A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111E25" w14:textId="1E6F19D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BE443C" w14:textId="273F348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4CA6FD" w14:textId="3ECE2C2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AEEEAE" w14:textId="0681A9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0780F2" w14:textId="3740C30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EAA7F2" w14:textId="4A86BE0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39B532" w14:textId="2E36091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E9278A" w14:textId="6A0851D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9EB406" w14:textId="5C38505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6D0A51" w14:textId="776EEC0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A31B1DA" w14:textId="75619AE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749064D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552622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8C2A4A" w14:textId="3C7FE84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3F3498" w14:textId="11FEE8B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D191A6" w14:textId="7B31ECF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CD4C65" w14:textId="455DE7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F89649" w14:textId="3E9646B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AA2EF5" w14:textId="26246E8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D84EF0" w14:textId="5EB09E1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59102D" w14:textId="38AD8D8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CE50A9" w14:textId="751C591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F933B8" w14:textId="5B921B9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D41E8E5" w14:textId="0F39936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497E6A39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27A8405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2798E6" w14:textId="2ED9841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21644E" w14:textId="69ACD80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1D962" w14:textId="26E9039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CD3E4C" w14:textId="543BEA1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DBBE34" w14:textId="199112B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1CAD81" w14:textId="6D88729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38F4D3" w14:textId="26A1D35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14F6A7" w14:textId="2935966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4740C0" w14:textId="07D8F46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8C0F05" w14:textId="292498E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D2903AB" w14:textId="7C0A204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10288C6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1BDE1E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90228D" w14:textId="2B84CEC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8A4794" w14:textId="20FEA9A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E8AFC3" w14:textId="64BF25F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ABB21F" w14:textId="1420345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D0BE0" w14:textId="3284F5F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1D8E8E" w14:textId="31DD41C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F2B2EE" w14:textId="10312D7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C72A07" w14:textId="49AABEB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A43904" w14:textId="366470E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2C2CA4" w14:textId="464C9E7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B94F6A" w14:textId="0467424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41878AC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E9FC8E6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EB0C33" w14:textId="0867310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3FE90E" w14:textId="79CFD39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DC807A" w14:textId="34F46A9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39793F" w14:textId="1FA9377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ED572E" w14:textId="39C25EB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364BC3" w14:textId="70B8AE6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055FB0" w14:textId="7807A56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34D9B4" w14:textId="5860F6D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907E1F" w14:textId="1AE9BC1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4339C9" w14:textId="13E29EF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60CBBA5" w14:textId="77F9624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</w:tbl>
    <w:p w14:paraId="539B67DF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157309B8" w14:textId="5991B99B" w:rsidR="00BE0B78" w:rsidRPr="00F039A5" w:rsidRDefault="00354C60" w:rsidP="00354C60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id-ID"/>
        </w:rPr>
        <w:lastRenderedPageBreak/>
        <w:t xml:space="preserve">Data </w:t>
      </w:r>
      <w:r w:rsidR="00BE0B78" w:rsidRPr="00F039A5">
        <w:rPr>
          <w:rFonts w:eastAsia="Times New Roman" w:cs="Times New Roman"/>
          <w:color w:val="auto"/>
          <w:sz w:val="24"/>
          <w:szCs w:val="24"/>
          <w:lang w:val="en-ID" w:eastAsia="en-ID"/>
        </w:rPr>
        <w:t xml:space="preserve">Komunikasi Interpersonal </w:t>
      </w:r>
      <w:r w:rsidR="00BE0B78" w:rsidRPr="00F039A5">
        <w:rPr>
          <w:color w:val="auto"/>
          <w:sz w:val="24"/>
          <w:szCs w:val="24"/>
          <w:lang w:val="en-ID"/>
        </w:rPr>
        <w:t>(X3)</w:t>
      </w:r>
    </w:p>
    <w:tbl>
      <w:tblPr>
        <w:tblW w:w="9133" w:type="dxa"/>
        <w:jc w:val="center"/>
        <w:tblLook w:val="04A0" w:firstRow="1" w:lastRow="0" w:firstColumn="1" w:lastColumn="0" w:noHBand="0" w:noVBand="1"/>
      </w:tblPr>
      <w:tblGrid>
        <w:gridCol w:w="135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763"/>
      </w:tblGrid>
      <w:tr w:rsidR="00F039A5" w:rsidRPr="00732AE4" w14:paraId="13C8810B" w14:textId="77777777" w:rsidTr="005C1EA1">
        <w:trPr>
          <w:trHeight w:val="315"/>
          <w:jc w:val="center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vAlign w:val="center"/>
            <w:hideMark/>
          </w:tcPr>
          <w:p w14:paraId="6EFEA4BC" w14:textId="77777777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77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A02AD8B" w14:textId="45487B7C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Komunikasi Interpersonal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 xml:space="preserve"> (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)</w:t>
            </w:r>
          </w:p>
        </w:tc>
      </w:tr>
      <w:tr w:rsidR="00F039A5" w:rsidRPr="00732AE4" w14:paraId="32770533" w14:textId="77777777" w:rsidTr="005C1EA1">
        <w:trPr>
          <w:trHeight w:val="315"/>
          <w:jc w:val="center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0B4AC8" w14:textId="77777777" w:rsidR="005C1EA1" w:rsidRPr="00732AE4" w:rsidRDefault="005C1EA1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2408E94" w14:textId="02B23478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1AABF3F" w14:textId="7FDF4FCB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E77BAE9" w14:textId="1F6FB260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24A737C" w14:textId="6F34CD21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D3D12D1" w14:textId="55C3D19E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B07D3AA" w14:textId="3CC41F10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64FF55A" w14:textId="537C02C3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4845A4F" w14:textId="5393771C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4894FA9" w14:textId="40565C7E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2C1BA66" w14:textId="150DA4E0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D1890C6" w14:textId="77777777" w:rsidR="005C1EA1" w:rsidRPr="00732AE4" w:rsidRDefault="005C1EA1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732AE4" w14:paraId="51A1A225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B0F466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0BAA57" w14:textId="6CDE6B5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92A0CD" w14:textId="2BC9ACB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2FA01B" w14:textId="72F4ECD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1DF829" w14:textId="392E923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C61A42" w14:textId="4AAC95C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EA15E4" w14:textId="59FBFEC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56A358" w14:textId="3369738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C546CD" w14:textId="6F80EE9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3A0C87" w14:textId="404DB85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FF59CD" w14:textId="00A60FA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225079B" w14:textId="7DB3C4B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39E453CD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0D6414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941B55" w14:textId="748ED07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E98F74" w14:textId="25E1245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312D7B" w14:textId="493C5B8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AAA771" w14:textId="2B90F54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E67923" w14:textId="731F9D4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C1FA72" w14:textId="1EE2AFB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B1D33C" w14:textId="797C25B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018D3F" w14:textId="2AC0EC8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948BAC" w14:textId="463FA0E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BEFA88" w14:textId="120BD8C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C9E2452" w14:textId="6B87A8C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709478FA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76FBC8A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A09E2C" w14:textId="4E6392E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E0E5FD" w14:textId="5D072D8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E3D2E2" w14:textId="776AD28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1DF5E2" w14:textId="581ABB1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6E8C82" w14:textId="1488308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1133E9" w14:textId="47BB913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0165EE" w14:textId="01BE34A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B05812" w14:textId="78F6F6C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2F60B6" w14:textId="35664A2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9E0C79" w14:textId="3036749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2513614" w14:textId="3423527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785F04B1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AF1F540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5A5769" w14:textId="4A2087D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D85C11" w14:textId="5D08E5D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50DB01" w14:textId="3965C6D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EEA59C" w14:textId="108AE5C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5408E6" w14:textId="3B9CCBF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E60E03" w14:textId="0948CA8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B46B40" w14:textId="488F293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8327EE" w14:textId="372CD9F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9F9959" w14:textId="4EB332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CAB48A" w14:textId="4B95C09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87CD75E" w14:textId="4B0A8D6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3</w:t>
            </w:r>
          </w:p>
        </w:tc>
      </w:tr>
      <w:tr w:rsidR="00F039A5" w:rsidRPr="00732AE4" w14:paraId="61357F0A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43E87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3937D9" w14:textId="6EE0018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208953" w14:textId="22A8B3E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411AFA" w14:textId="3D0B510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B4E342" w14:textId="762F7F4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7F06D0" w14:textId="1731F66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351702" w14:textId="72C65E6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C0701C" w14:textId="3F215E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99A77C" w14:textId="7E2D8C1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BAF433" w14:textId="34654A8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370C31" w14:textId="2CE982D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9DB681A" w14:textId="154D9C3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70B1384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C579B6A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F22A38" w14:textId="5D6DEA1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4A71BA" w14:textId="5CB9D8C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F995B6" w14:textId="60BE507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F10FE2" w14:textId="0022B1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FAFD63" w14:textId="4DFEE4D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D77FDA" w14:textId="469DF84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50B393" w14:textId="354B954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05DF1B" w14:textId="2FAB004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4CB3F9" w14:textId="4E35F60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A134E4" w14:textId="072BAB9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576FC12" w14:textId="31631CF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639586C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9C99BE4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6E6367" w14:textId="425B30C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E83DA2" w14:textId="3F6A541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915A2D" w14:textId="6D282F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3D4098" w14:textId="39AC558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E3F5AA" w14:textId="2358DAF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544AB6" w14:textId="22D4991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C2D453" w14:textId="5102922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585470" w14:textId="6AAE9B5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AC0FD3" w14:textId="478B48E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E7E1E6" w14:textId="4577B0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7D22300" w14:textId="1BBB641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04EA192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A612B1B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BF9355" w14:textId="7EFB794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840CB4" w14:textId="106992F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E833BA" w14:textId="3D3790F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153458" w14:textId="17C0B33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602A4" w14:textId="56A7FE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200BFE" w14:textId="05EAA70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78F4E1" w14:textId="1617945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571AE7" w14:textId="21A26F5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AFEE7B" w14:textId="6F9592F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5CA100" w14:textId="58335F4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6995F4E" w14:textId="45DAE8F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5C8AF1F1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3D43454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E84CB7" w14:textId="7A27C16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D3C5EC" w14:textId="6232F09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5CC679" w14:textId="5745CEC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3704B1" w14:textId="2C1A083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BBFA5A" w14:textId="7DBA566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8038DF" w14:textId="7092D77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128553" w14:textId="4C609C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919179" w14:textId="316134E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86C45E" w14:textId="7937E15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283C31" w14:textId="6FCD2C8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599E8F5" w14:textId="2D33555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3</w:t>
            </w:r>
          </w:p>
        </w:tc>
      </w:tr>
      <w:tr w:rsidR="00F039A5" w:rsidRPr="00732AE4" w14:paraId="10174D14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9709CD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3CD7D7" w14:textId="255D0FD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312BBF" w14:textId="7E3692C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6813A7" w14:textId="0EA917E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C6E2A1" w14:textId="0806193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F12928" w14:textId="6D02EE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C4C850" w14:textId="247F17E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5644E" w14:textId="3AC5336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25C380" w14:textId="3A52475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C9E410" w14:textId="0186D82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EF622" w14:textId="2D1F0EF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975324C" w14:textId="1B8DAF1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4</w:t>
            </w:r>
          </w:p>
        </w:tc>
      </w:tr>
      <w:tr w:rsidR="00F039A5" w:rsidRPr="00732AE4" w14:paraId="52979A9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8F4A5F8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9013A8" w14:textId="2582BB6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ED17A" w14:textId="235CC09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C6E6B4" w14:textId="3855325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8D2F66" w14:textId="37790EC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605C1B" w14:textId="3A37EDD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BA6D5F" w14:textId="0EACF26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02AF21" w14:textId="1BDC3F5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0541C2" w14:textId="6B7607D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B86EDD" w14:textId="2A171E1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8207C1" w14:textId="53EA3C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D702710" w14:textId="5C26E7B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388E361A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D1307A6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192EE3" w14:textId="5B94C8D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28B486" w14:textId="75E922F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A24E79" w14:textId="0BEF2F2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A950F8" w14:textId="71F1BC4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943235" w14:textId="61D0849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56D554" w14:textId="177CB4C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42A23A" w14:textId="263041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565314" w14:textId="244E04C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BDEF18" w14:textId="601AE78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8A5AD7" w14:textId="033091E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8CBABE4" w14:textId="7959909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4823948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2BE490E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056E1D" w14:textId="7C0E17D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5E01B7" w14:textId="43B4F8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747F48" w14:textId="10A89AE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43B0AB" w14:textId="2F4B02E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DD6B3D" w14:textId="6BBA5AB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67B1D7" w14:textId="6736E45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1E6529" w14:textId="3FE1B5F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1BD0DB" w14:textId="510F9E7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2817E2" w14:textId="5F3E7F1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290706" w14:textId="7B9D681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EFF6DCA" w14:textId="60B048E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1B2A7131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806F1F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7C62AC" w14:textId="65E97F1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E23C33" w14:textId="49BD5F8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2C3098" w14:textId="0106DDD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50F64E" w14:textId="7F7A51F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060C4B" w14:textId="12A7FD3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1259C2" w14:textId="51A96C0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0A5061" w14:textId="6BA18AC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BA581B" w14:textId="2F56C0E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D2C67F" w14:textId="2E331D1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15C2F1" w14:textId="79EF8D2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DE451FE" w14:textId="76084D1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3DE6D98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64525D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C9760E" w14:textId="37835A4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C2E5D4" w14:textId="452B42A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F7E1B0" w14:textId="27A94AA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99F786" w14:textId="24A29D4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B9C0AB" w14:textId="0D794D4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215D07" w14:textId="01960FA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FAA785" w14:textId="74E4683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F941DB" w14:textId="797EF64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602C4D" w14:textId="16BBB1C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90533A" w14:textId="399FF5F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5D595F7" w14:textId="48ACA47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26F28034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C34F899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31E184" w14:textId="222DE32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A58049" w14:textId="557080B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3749C3" w14:textId="58080BF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157E21" w14:textId="47BF976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948BFB" w14:textId="1C20761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CB0DC7" w14:textId="245EBC6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DC4CDA" w14:textId="616F6F4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7D44ED" w14:textId="0B0D9E5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CA0A25" w14:textId="247F258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F4034F" w14:textId="3CCF63F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A2FCDAF" w14:textId="7B39DB5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361C5776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02D0543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2FA1ED" w14:textId="75A124D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63B89F" w14:textId="420F7D2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AE7616" w14:textId="6741702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F53163" w14:textId="54775A7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748580" w14:textId="01D71F3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322D81" w14:textId="34D638F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089BEF" w14:textId="1954DC8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52F325" w14:textId="679C6A9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46ABAE" w14:textId="76B1733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3518DC" w14:textId="109D57A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907AA47" w14:textId="7F38595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35D61329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8541278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55862C" w14:textId="2FC836D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091423" w14:textId="2EEDE1F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56477F" w14:textId="7702186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01C99A" w14:textId="266FA55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9FD317" w14:textId="2427378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71F165" w14:textId="0F89001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4699F1" w14:textId="15D657D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8C7BE9" w14:textId="5AF49DE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7A4674" w14:textId="7559CB9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ED9B71" w14:textId="10E3DCD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9712CF1" w14:textId="109CB39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3489C472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A9DE2A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BCDC08" w14:textId="66A1C51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51F29A" w14:textId="671340D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D4D3AA" w14:textId="68ABACD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C8F2CD" w14:textId="1D1245B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179EB4" w14:textId="61094B4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303F86" w14:textId="3C98EB4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01D33E" w14:textId="51870DD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11CA05" w14:textId="452B8F8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7FC2C9" w14:textId="332F243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606FDD" w14:textId="328DEFF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BB04666" w14:textId="0A3C566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238097D8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44219F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EAD653" w14:textId="47CAE48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2CED77" w14:textId="4DAD598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9EDABA" w14:textId="0E510F2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39EC02" w14:textId="56BFF77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1FEBC8" w14:textId="1D86042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A53670" w14:textId="3958FC5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265E45" w14:textId="25D48E3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FB795F" w14:textId="66607ED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6C1877" w14:textId="1EEED40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F356BC" w14:textId="4B49B74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1534B67" w14:textId="660A419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0F991FCB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74E02D4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CF2BD3" w14:textId="328238C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D108F4" w14:textId="48C93A1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51678A" w14:textId="6AC600E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FDC604" w14:textId="491DB6D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A259BA" w14:textId="13FC725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58F8FC" w14:textId="56BAF60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5488CE" w14:textId="5D7C570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111596" w14:textId="0622CEF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75F1AA" w14:textId="006B323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C4B5E3" w14:textId="2B719F2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082A8F8" w14:textId="40F35FB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5</w:t>
            </w:r>
          </w:p>
        </w:tc>
      </w:tr>
      <w:tr w:rsidR="00F039A5" w:rsidRPr="00732AE4" w14:paraId="020E59E3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0655F3B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02FB8D" w14:textId="53AC4FA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793501" w14:textId="1477A89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334FE" w14:textId="4D8C295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44AEA4" w14:textId="151A98B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ECB686" w14:textId="3861817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2310B7" w14:textId="0FB09C0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4514BF" w14:textId="055EA4A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39BC2E" w14:textId="1ADFEBB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F4ED8D" w14:textId="1B62C32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4A26F2" w14:textId="36E518F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3C4DAE6" w14:textId="0DFC84B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275710BF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B9B1302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3520C1" w14:textId="2B7D36E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363B3F" w14:textId="7DB0198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8B9D07" w14:textId="67CF3EA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13F7C5" w14:textId="14A48AB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1545CB" w14:textId="076AE28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232EB9" w14:textId="2A81308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C44EF7" w14:textId="392FA2E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164FD1" w14:textId="738A4FE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00E8F4" w14:textId="1C289A7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F5C54A" w14:textId="5CBB057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B9E6A0C" w14:textId="0DCDD3E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1</w:t>
            </w:r>
          </w:p>
        </w:tc>
      </w:tr>
      <w:tr w:rsidR="00F039A5" w:rsidRPr="00732AE4" w14:paraId="0FE6DBD6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22A46AD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E64C24" w14:textId="2C47937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03CD22" w14:textId="50F240A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E152D7" w14:textId="78A75ED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33D282" w14:textId="47EE814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1F74E1" w14:textId="23E3322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D3C9A8" w14:textId="5E06D69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EC1DC8" w14:textId="4762ED9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3F3CEE" w14:textId="394297E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111D93" w14:textId="4ACB0430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A86333" w14:textId="696C7BE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5F26A5B" w14:textId="01DA3E4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0015BA7E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68C4BC1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42E8A0" w14:textId="2C94498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E34732" w14:textId="4FD616D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2F39C8" w14:textId="6338040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C887CD" w14:textId="7700A33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0E644B" w14:textId="6E835BA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2A5A26" w14:textId="4060500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D159E4" w14:textId="49EA796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7263DB" w14:textId="434036F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6DB535" w14:textId="118A683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CD7445" w14:textId="05CC094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2F22F84" w14:textId="7F8D9F38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13912437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CA01796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B5CEF5" w14:textId="772215C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D1389D" w14:textId="71AAB65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75ADEF" w14:textId="3D21AD8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9E8DEE" w14:textId="500AD50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B7B0B6" w14:textId="4A9A73B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031A5E" w14:textId="2255D99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1789B2" w14:textId="528A6DB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0A741D" w14:textId="239F23B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155F83" w14:textId="2B29624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FE22C5" w14:textId="6DACB00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C88B4E9" w14:textId="14EA2C7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3E106423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2271617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874E76" w14:textId="76B90AA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DA0A78" w14:textId="33DB7E3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D04BF9" w14:textId="0684F4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FF7A01" w14:textId="35AA256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F85D97" w14:textId="5B6A850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2B52FB" w14:textId="207DA9B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1B3AF4" w14:textId="0FE3D0D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B17F53" w14:textId="31CF339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6E8771" w14:textId="74FA711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4ED04B" w14:textId="46D114E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C99A9B5" w14:textId="5E1CFAA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484B5CDC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5DE7553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47A621" w14:textId="18C8ACBD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BD0392" w14:textId="6597A0D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EF219" w14:textId="0502D55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DA7ECD" w14:textId="58C0288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3F5084" w14:textId="5EDF916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00D42F" w14:textId="41DA8F8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D8EF0F" w14:textId="78C24B0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57E013" w14:textId="50C5ECF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3C19A4" w14:textId="542199D3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B048DF" w14:textId="28170D6B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3E877DE" w14:textId="176A8C9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0562A923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E363C44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B2B619" w14:textId="6D9FC0E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00BC2A" w14:textId="24B89ED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3F845A" w14:textId="59B32D4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C55C84" w14:textId="49DC979E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7B1C68" w14:textId="2EB1634A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FD7D59" w14:textId="663ACE0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BEA8AF" w14:textId="78FE823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5A0409" w14:textId="56D731A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9AB87" w14:textId="1897D4D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1652B8" w14:textId="13CC1BE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B7011AB" w14:textId="18578626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21</w:t>
            </w:r>
          </w:p>
        </w:tc>
      </w:tr>
      <w:tr w:rsidR="00F039A5" w:rsidRPr="00732AE4" w14:paraId="7754ACC6" w14:textId="77777777" w:rsidTr="005C1EA1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4FF594A" w14:textId="77777777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1140DA" w14:textId="70C224BC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F1C44A" w14:textId="630844B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03FD3C" w14:textId="4F40390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16C308" w14:textId="6DD7BB1F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44FAC0" w14:textId="08327359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546082" w14:textId="127FE424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071D04" w14:textId="4F60058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F0E85C" w14:textId="31C00A32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0EFD52" w14:textId="2F53DBF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18FBD9" w14:textId="3F2A1DE5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5826B22" w14:textId="4DC9B681" w:rsidR="005C1EA1" w:rsidRPr="00732AE4" w:rsidRDefault="005C1EA1" w:rsidP="005C1EA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25</w:t>
            </w:r>
          </w:p>
        </w:tc>
      </w:tr>
    </w:tbl>
    <w:p w14:paraId="4E38D55F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</w:pPr>
    </w:p>
    <w:p w14:paraId="755E7939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3066E4E1" w14:textId="5A7536A9" w:rsidR="00A57F3F" w:rsidRPr="00F039A5" w:rsidRDefault="00BE0B78" w:rsidP="007F06CD">
      <w:pPr>
        <w:pStyle w:val="Keterangan"/>
        <w:spacing w:line="480" w:lineRule="auto"/>
        <w:jc w:val="left"/>
        <w:rPr>
          <w:color w:val="auto"/>
          <w:sz w:val="24"/>
          <w:szCs w:val="24"/>
          <w:lang w:val="en-ID"/>
        </w:rPr>
      </w:pPr>
      <w:bookmarkStart w:id="7" w:name="_Toc147341516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3</w:t>
      </w:r>
      <w:r w:rsidRPr="00F039A5">
        <w:rPr>
          <w:color w:val="auto"/>
          <w:sz w:val="24"/>
          <w:szCs w:val="24"/>
        </w:rPr>
        <w:fldChar w:fldCharType="end"/>
      </w:r>
      <w:r w:rsidR="00A57F3F" w:rsidRPr="00F039A5">
        <w:rPr>
          <w:color w:val="auto"/>
          <w:sz w:val="24"/>
          <w:szCs w:val="24"/>
          <w:lang w:val="id-ID"/>
        </w:rPr>
        <w:t xml:space="preserve"> Hasil </w:t>
      </w:r>
      <w:r w:rsidRPr="00F039A5">
        <w:rPr>
          <w:color w:val="auto"/>
          <w:sz w:val="24"/>
          <w:szCs w:val="24"/>
          <w:lang w:val="en-ID"/>
        </w:rPr>
        <w:t>Uji Validitas</w:t>
      </w:r>
      <w:bookmarkEnd w:id="7"/>
      <w:r w:rsidRPr="00F039A5">
        <w:rPr>
          <w:color w:val="auto"/>
          <w:sz w:val="24"/>
          <w:szCs w:val="24"/>
          <w:lang w:val="en-ID"/>
        </w:rPr>
        <w:t xml:space="preserve"> </w:t>
      </w:r>
    </w:p>
    <w:p w14:paraId="7E4A8FC9" w14:textId="159FD97A" w:rsidR="007F06CD" w:rsidRPr="00F039A5" w:rsidRDefault="00BE0B78" w:rsidP="00A57F3F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t>Kinerja Karyawan (Y)</w:t>
      </w: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31"/>
        <w:gridCol w:w="1093"/>
        <w:gridCol w:w="574"/>
        <w:gridCol w:w="574"/>
        <w:gridCol w:w="574"/>
        <w:gridCol w:w="574"/>
        <w:gridCol w:w="574"/>
        <w:gridCol w:w="574"/>
        <w:gridCol w:w="574"/>
        <w:gridCol w:w="574"/>
        <w:gridCol w:w="574"/>
        <w:gridCol w:w="574"/>
        <w:gridCol w:w="574"/>
      </w:tblGrid>
      <w:tr w:rsidR="00F039A5" w:rsidRPr="00F039A5" w14:paraId="46FDD4DE" w14:textId="77777777" w:rsidTr="00A57F3F">
        <w:trPr>
          <w:cantSplit/>
          <w:jc w:val="center"/>
        </w:trPr>
        <w:tc>
          <w:tcPr>
            <w:tcW w:w="0" w:type="auto"/>
            <w:gridSpan w:val="1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D7B1C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rrelations</w:t>
            </w:r>
          </w:p>
        </w:tc>
      </w:tr>
      <w:tr w:rsidR="00F039A5" w:rsidRPr="00F039A5" w14:paraId="7CB5A73D" w14:textId="77777777" w:rsidTr="004C3015">
        <w:trPr>
          <w:cantSplit/>
          <w:jc w:val="center"/>
        </w:trPr>
        <w:tc>
          <w:tcPr>
            <w:tcW w:w="198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2DC11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9D242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A81D89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260126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AAF77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890E0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90C13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5C98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E64F4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205AC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EC0DCB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7E08E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</w:tr>
      <w:tr w:rsidR="00F039A5" w:rsidRPr="00F039A5" w14:paraId="015F65DE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FDDC3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1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99D09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77B7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BE39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BEB9D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ED20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FD6C6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34DFB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768A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AE29B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838A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6A15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D93F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10F2DB4F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3D39B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80C595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CCB61E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7891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6CCB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C7512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8212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01FD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6B08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3358D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E3542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20D4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816B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062E82D8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FD4264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8CDAE6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A7ED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3EB4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B1310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B20C4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8E68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5256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D2A8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911E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5EED2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BE08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46DA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3CF3243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15E4C8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2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9AB53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B127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3248F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2568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1C13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4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1D14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997D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78C5E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2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4BE7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FE3F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D1053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C2A8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3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72902EDF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EC7F1E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7991D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FFB43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7B156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3F3A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A655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38D08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A3E1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0215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0271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D8B26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4069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17EA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5210E1B3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06316C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46E7E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FCBD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F54D7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AA9D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64A4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130B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9B4BC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B821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E971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AE8B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320B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E18D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1540B08B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CAF72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3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1BF2C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27E6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B2936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CD1C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B9E5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9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A47E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A78BD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ABB2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F3A5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142D2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15E6E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48C1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20CD8212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DC185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43545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B1B0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C980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6540FD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EF59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47AE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FE4B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B2A9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2B98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84FFE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58E46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3F2DD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2B8E60E3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703A9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28B9A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BAAC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6A456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F665D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AD39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903C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6732D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1631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6897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8097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40C4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ACC85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58FA8DE1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027AF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4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D8641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8B11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312B2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4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5252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9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3B05A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5497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4DC6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C37B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62E7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4F712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B591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A675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498C2094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F21D1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5C965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FF71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B8C2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F777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5A213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E0EE3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1E66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4781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2D8F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F970F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708D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FDB1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76EA85D5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FCA9B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ACC4B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6C0D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53B9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1343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182E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AD3E4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3B62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2FEC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8E993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97ED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7D50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7CDB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07107A52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E1D3F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5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322AC7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3E5E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AE64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625D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9848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1DCC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2F3F8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4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A5F6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2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F0D3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E2F9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9464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D36D2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5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4B02096B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E3151E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51F50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6D776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8BDF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F7D33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6E4C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F7E95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2BE8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79FA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8EC7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9B5F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A6A25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AED3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341C9327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83022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9AFAB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5162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2D34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4696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0ADDC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EA7E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0D37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11935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4D94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55E2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DCED4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88A4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160E6EF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7461D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6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7DE0C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803D3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B924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AE7B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BF798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A5E2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4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E5595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A118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45158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57E4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9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E280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6713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5E705D25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D882A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BD07C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31F5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95A06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371F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BB9A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1613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8F6F1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AD49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F32D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1FD76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9727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D892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3A3CBE65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7B24C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E3B1D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D6CE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C835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C24E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384F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4E4C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D1C9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3CDD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FF8F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3C78E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F5F5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CF7EB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133F2057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760FD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7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EFB94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8EB65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F56BE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2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38C6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193B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10FE1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2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F126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555A4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7598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5837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4C28A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C0746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079E71E9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7C8598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C20A6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9BB2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1E9B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3A9F8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0754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4C93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B76F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82C45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60E8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C056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B568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7DF7F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8FE8FDE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484AD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10191C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4307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8BD1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F867D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B381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83F33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1665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40447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8EDA1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51E7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2F7F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4988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2F598ADD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8E223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8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6803AA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57147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B85C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BA4F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8573F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BFB2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4253F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9C5C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A52E3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EB9A9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96C1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2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8AA7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3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42E03953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93110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A56FF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9D27E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0FF47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22AAF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05738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2D41D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4348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479C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33CF6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BB11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9D311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711F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523DB27C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F040F6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9CFAB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F7DE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1A42F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87EB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70CA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1BB0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60484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C171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36E30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AFF6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993B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8D6A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029C95FF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3F524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9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E7D7A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D08D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D0AE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D0D51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8C6CF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3BFDE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87F15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9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4264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14AB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0ED2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9C1D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16328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74A7ED26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C3319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F5D70C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BBF3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8BC9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C909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801E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1BD1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42F0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1250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B54F1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DA7AA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5144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BEF4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485C675F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41CB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C215CF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F7F2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2D6D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C8870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F040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F4BE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4EE6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EA64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29BC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2BA5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6BCE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EDC99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08B2D15B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BF691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10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D372F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287D0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516DF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F3FF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4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9DFE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2E2B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40AA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CB767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8BF80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2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B75E7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AEE1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0FC98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8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268CBE34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F164D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5A51F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B152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7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A3F0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3C9D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6996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BF050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3028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9132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557F3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FE3E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49EF6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654EC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74F15C16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0699F6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1598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8D6F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F5E7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B653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BCA4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F9BA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6F0E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8FDF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68765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5CF5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3AA5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D89C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6A33142E" w14:textId="77777777" w:rsidTr="004C3015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A66AC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FF79B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23F91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17554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3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3027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5784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85ED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5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F8B3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FE2F0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5EA7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3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5A83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628B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8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9437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</w:tr>
      <w:tr w:rsidR="00F039A5" w:rsidRPr="00F039A5" w14:paraId="11D969A8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49A1DD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776FDD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F436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E67A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E959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0CFF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B2103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25C6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2BF5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7172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410C1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7A4F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851B6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631D8C46" w14:textId="77777777" w:rsidTr="004C3015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CB719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76BDA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2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ADC61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956E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C287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D093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B626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EC261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7E37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1270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6148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156C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F5B4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7FF3B0C5" w14:textId="77777777" w:rsidTr="00A57F3F">
        <w:trPr>
          <w:cantSplit/>
          <w:jc w:val="center"/>
        </w:trPr>
        <w:tc>
          <w:tcPr>
            <w:tcW w:w="0" w:type="auto"/>
            <w:gridSpan w:val="1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F9B32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  <w:tr w:rsidR="00F039A5" w:rsidRPr="00F039A5" w14:paraId="77C56224" w14:textId="77777777" w:rsidTr="007F06CD">
        <w:trPr>
          <w:cantSplit/>
          <w:jc w:val="center"/>
        </w:trPr>
        <w:tc>
          <w:tcPr>
            <w:tcW w:w="0" w:type="auto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D170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</w:tbl>
    <w:p w14:paraId="6A52E5BA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35C99D43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</w:pPr>
    </w:p>
    <w:p w14:paraId="12A2DEB9" w14:textId="77777777" w:rsidR="00BE0B78" w:rsidRPr="00F039A5" w:rsidRDefault="00BE0B78" w:rsidP="00BE0B78">
      <w:pPr>
        <w:adjustRightInd w:val="0"/>
        <w:spacing w:line="400" w:lineRule="atLeast"/>
        <w:rPr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7BC39DC5" w14:textId="4394C61E" w:rsidR="007F06CD" w:rsidRPr="00732AE4" w:rsidRDefault="00BE0B78" w:rsidP="00732AE4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lastRenderedPageBreak/>
        <w:t>Keselamatan dan Kesehatan Kerja (X1)</w:t>
      </w:r>
    </w:p>
    <w:tbl>
      <w:tblPr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1"/>
        <w:gridCol w:w="1041"/>
        <w:gridCol w:w="574"/>
        <w:gridCol w:w="574"/>
        <w:gridCol w:w="574"/>
        <w:gridCol w:w="574"/>
        <w:gridCol w:w="574"/>
        <w:gridCol w:w="574"/>
        <w:gridCol w:w="574"/>
        <w:gridCol w:w="574"/>
        <w:gridCol w:w="529"/>
        <w:gridCol w:w="601"/>
        <w:gridCol w:w="574"/>
      </w:tblGrid>
      <w:tr w:rsidR="00F039A5" w:rsidRPr="00F039A5" w14:paraId="02CE996B" w14:textId="77777777" w:rsidTr="00A57F3F">
        <w:trPr>
          <w:cantSplit/>
          <w:jc w:val="center"/>
        </w:trPr>
        <w:tc>
          <w:tcPr>
            <w:tcW w:w="0" w:type="auto"/>
            <w:gridSpan w:val="1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A8887C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rrelations</w:t>
            </w:r>
          </w:p>
        </w:tc>
      </w:tr>
      <w:tr w:rsidR="00F039A5" w:rsidRPr="00F039A5" w14:paraId="59485E8E" w14:textId="77777777" w:rsidTr="00A57F3F">
        <w:trPr>
          <w:cantSplit/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AE05E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C949E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C8C9A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914A6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835BD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0AE8B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321EB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74AC2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A158B7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79322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2A807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33A29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</w:tr>
      <w:tr w:rsidR="00F039A5" w:rsidRPr="00F039A5" w14:paraId="5F368B1E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86054B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29DBB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2A511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763C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7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0061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BC63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3C6D3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373BB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FB8A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-,0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F14D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2597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36E6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2C6B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6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76BDD391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A83D4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E6B65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92834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77C0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1B41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BCAC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34E2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D419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E9EE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63C0D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E8E4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9E3B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6CE5F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</w:tr>
      <w:tr w:rsidR="00F039A5" w:rsidRPr="00F039A5" w14:paraId="34353E92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B6A68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C33DB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713F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AAE2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BAD9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3CF4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6962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E302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EDA04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296D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5D6E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5E62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6FF88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7DFAF85E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9AE49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E4C1A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98FFD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7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9ACF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1AA5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4A25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8FD7A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5139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2230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A8BB1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1E0D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FE0D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8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5773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04285B8F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01720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234FD1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DD626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9159C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26AC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BC0B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0651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72BC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BB27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E2AB9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6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DDF3F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E5EE7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FB2E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62B74A2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B4D282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A0B657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418B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90DF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DB07F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CD80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B8121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9B532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D2B6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A195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FB0C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268F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48E9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40682E02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C264B4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42300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DA8F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B56C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1FA2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B088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4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769B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29E0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894DF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8040F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4812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0CC7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5BD7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2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1FD3C524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7B9E6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1B9A80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70E5F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324B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C99B8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4A91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BAF5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7720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2AEE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FEC3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9D13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13572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0423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49C3C13B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A3EBA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38241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0A94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F9F92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D7E76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D4D7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507A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6F92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53B5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55A64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D934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BB62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C74C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5AFA2BE0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5D8D9C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B28D13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EDE3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2A32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D46E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4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A6936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71A4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7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CEB9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A7CB5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2F9E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D2C2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774A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4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6717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2E65081B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A721F9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731EC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560FE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ACB0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FA8A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AAD2A2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360D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B1D0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8D44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93DFE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602874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0D66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27A1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A4C03C1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4F4BF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C65C34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01CE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6BC98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1F87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9E27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60DF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65A5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912B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2D3F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E451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12255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2E67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5487C2F5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138EDE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00AF11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CFA7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6305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DE26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7AB5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7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A463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8C24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694A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4B09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BEFEB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3EE6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301A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1E9244A2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74F1E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153D0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6451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A2770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BCBCF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AAAB9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684D7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45A2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868B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9407F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036C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54DA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5CDC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5165F926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C5FCA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1F3ED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D99F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C6100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61F1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77B9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0F0B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3F3B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D291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23B8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56F18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7CA8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6680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11FBBA1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01417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DE4A38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62198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7A45A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D004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54BE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26D83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428C1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05A98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45389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-,09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99F5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68D2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624C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28315C39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96DD3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552D31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7891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809E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5A19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8414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0CE3E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C9126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88BF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2C9D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B301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5565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26BD1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14DE1257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8ABBF0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FCBBAC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C9DC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185EE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FD08A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41AE8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D081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0F6CE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D0FF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F161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415CD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92C7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F659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74A196B7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672433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888490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665B0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-,0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BFBC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AE0AA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DB98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6F01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905D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5183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20F94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082D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-,24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B33D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55E0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7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35DB2D83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61FEF6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230254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11D23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B9F97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A35B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EB33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12CA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E5C03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E0B8B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F808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701F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7F98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FC73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</w:tr>
      <w:tr w:rsidR="00F039A5" w:rsidRPr="00F039A5" w14:paraId="7F9E6B8D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46DBB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0CC7C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BFE11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2B8F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25ED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11F7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48AE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5825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98DA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F7658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FE390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DE33E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7A23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2F0E08A1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B9100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lastRenderedPageBreak/>
              <w:t>X1.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4C467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C7679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DF0F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528E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2007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D33C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D2829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-,09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E7A2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503B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0DEE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94EC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492B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297A7F7C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86DC70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67A31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C0B4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DE3D6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6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E7A6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FD0AD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952A3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81CA4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3A3C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A3CFA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684D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60E61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677E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</w:tr>
      <w:tr w:rsidR="00F039A5" w:rsidRPr="00F039A5" w14:paraId="02939591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B798F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18287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8C729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1566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0BD23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8C5B2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91B2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7894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E552A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A0C94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5779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E668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30E37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692F6693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2DD91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92E38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334E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5DEE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9D4CE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5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9B74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C41E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D73F1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9BDE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-,24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B38E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65C8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CEA1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0844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7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</w:tr>
      <w:tr w:rsidR="00F039A5" w:rsidRPr="00F039A5" w14:paraId="3188F451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A7F03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5C92B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91BE4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3D1F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009B8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5B5E7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44B01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240B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CE306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2435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12A94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7E3E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1FE4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39</w:t>
            </w:r>
          </w:p>
        </w:tc>
      </w:tr>
      <w:tr w:rsidR="00F039A5" w:rsidRPr="00F039A5" w14:paraId="4F5BBE17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E119F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51402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C3CA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3B7B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1098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BD7F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E3BD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F3CC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EC376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175E7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8EC2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CC9EE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F9FC9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4F7C49B6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D9849A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64E689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0ED8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982F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8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619F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2EF9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4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381D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6D158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3451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16D8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81A86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2734D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21F9E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72D0B0C1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E24B9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1EF99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D1B2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AFE4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3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CB521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18C7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A2760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9655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51D51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67AB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3D04D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EEE70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5E257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</w:tr>
      <w:tr w:rsidR="00F039A5" w:rsidRPr="00F039A5" w14:paraId="703C2371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B19CA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77F7FB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52972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7D4B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BB88F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81917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B57A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2D95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CD3F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1339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95EA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51AEE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B09B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23F2E45" w14:textId="77777777" w:rsidTr="00A57F3F">
        <w:trPr>
          <w:cantSplit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E2899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6A772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E31C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6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D14B8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4A88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2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6195E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C03E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1DD8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07A1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7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C9E2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F45FD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7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0E2E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2AEFD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</w:tr>
      <w:tr w:rsidR="00F039A5" w:rsidRPr="00F039A5" w14:paraId="6B7DC620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CDEE4E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DFF87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FBF5F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1888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3F73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310B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8BE7B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45F1C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5A7C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5C71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761B1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3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FAD3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D9440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3E2387E4" w14:textId="77777777" w:rsidTr="00A57F3F">
        <w:trPr>
          <w:cantSplit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326B68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F3551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82A50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011D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DD9CB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D305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90AA2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DBBF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45FA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A16C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BF66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CEA4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82708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2FE4952" w14:textId="77777777" w:rsidTr="00A57F3F">
        <w:trPr>
          <w:cantSplit/>
          <w:jc w:val="center"/>
        </w:trPr>
        <w:tc>
          <w:tcPr>
            <w:tcW w:w="0" w:type="auto"/>
            <w:gridSpan w:val="1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4210D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  <w:tr w:rsidR="00F039A5" w:rsidRPr="00F039A5" w14:paraId="69950AB6" w14:textId="77777777" w:rsidTr="007F06CD">
        <w:trPr>
          <w:cantSplit/>
          <w:jc w:val="center"/>
        </w:trPr>
        <w:tc>
          <w:tcPr>
            <w:tcW w:w="0" w:type="auto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4F9F0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</w:tbl>
    <w:p w14:paraId="398B5C25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5EE039B1" w14:textId="3D8153B3" w:rsidR="007F06CD" w:rsidRPr="00732AE4" w:rsidRDefault="00BE0B78" w:rsidP="00732AE4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lastRenderedPageBreak/>
        <w:t>Shift Kerja (X2)</w:t>
      </w:r>
    </w:p>
    <w:tbl>
      <w:tblPr>
        <w:tblW w:w="80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9"/>
        <w:gridCol w:w="1009"/>
        <w:gridCol w:w="573"/>
        <w:gridCol w:w="573"/>
        <w:gridCol w:w="573"/>
        <w:gridCol w:w="573"/>
        <w:gridCol w:w="573"/>
        <w:gridCol w:w="573"/>
        <w:gridCol w:w="573"/>
        <w:gridCol w:w="573"/>
        <w:gridCol w:w="573"/>
        <w:gridCol w:w="748"/>
        <w:gridCol w:w="567"/>
      </w:tblGrid>
      <w:tr w:rsidR="00F039A5" w:rsidRPr="00F039A5" w14:paraId="5F62FC04" w14:textId="77777777" w:rsidTr="00A57F3F">
        <w:trPr>
          <w:cantSplit/>
        </w:trPr>
        <w:tc>
          <w:tcPr>
            <w:tcW w:w="8080" w:type="dxa"/>
            <w:gridSpan w:val="1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B1212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rrelations</w:t>
            </w:r>
          </w:p>
        </w:tc>
      </w:tr>
      <w:tr w:rsidR="00F039A5" w:rsidRPr="00F039A5" w14:paraId="06068111" w14:textId="77777777" w:rsidTr="00A57F3F">
        <w:trPr>
          <w:cantSplit/>
        </w:trPr>
        <w:tc>
          <w:tcPr>
            <w:tcW w:w="160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36B13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DE16E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C5D49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1EC37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E14DD7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18254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5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FFE62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D0FD5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389632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8AD8E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9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542D10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F5AB6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</w:tr>
      <w:tr w:rsidR="00F039A5" w:rsidRPr="00F039A5" w14:paraId="1E654C84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2921E2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1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A9B81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CD9CC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0586F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18974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4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70C3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0DD7D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1E69E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D2E8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2A13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9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449B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057CD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6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92DE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9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2AE06D8A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F3522D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48594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3B107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7E3F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5991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33279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83C9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DA77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2695A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481E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B5EF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B6C69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ED2C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2E5F110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ED715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C6F55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270DB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45CA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6ABA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7A098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CBFC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97E66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6FEDF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09EF8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3802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D6722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E72E3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48FF8B8D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A5DEC6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2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043BD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C9E8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EE88E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07286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9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A729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F7B0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2D0F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4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A816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6116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4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B6980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F29D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99E5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0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31523EF2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E9977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0850E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7C4F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AFDD6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1F1C7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944D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64CE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4439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5FC7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7D58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B9EA7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65A7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C9A8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537A3073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B459A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854C4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F1CD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5E3E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9140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67DD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AD94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192D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F559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75B2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44056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9158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F942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7661A3E6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1A18B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3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D81453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48DA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4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FC98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9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7E81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3D0E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7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5AD1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3185D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4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E772C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2BEE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5933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1220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7422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4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207A2627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AD9A2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A490E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C638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75652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CB645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91A8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F977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6F72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959F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6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0208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FC1C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E656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8975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2F5EE02B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9165B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9BBFD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FE43E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8018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383AF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3B01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B486C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A44C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12D9E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3EB4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924D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BADC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A2A3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56B2C7E8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5CA91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4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7384C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DD58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9BBE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E1FF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7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1865C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06712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4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3056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1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769B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42C8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4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0950D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2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6EF8D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4BF9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1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54714A15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3ABF60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70985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5A9E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67BE4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E9CD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97C7E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1216F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08CC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98C1E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5492F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97D1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470A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5FB3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49206383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933EA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7AAFB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7627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D2BA8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4B20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276C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6758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CD36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C00B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8E56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9B4EB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27A71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42B4D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7B01E1D1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A9676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5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94BF0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5BF15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4652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E24A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4C13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4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99B7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1C6D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A5D9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0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84D0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49D19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1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FA2E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C38C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438F4B5A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24115F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5F3CB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C12E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24A5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ED1E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BCA9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9CA265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2D92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5CE9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6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719E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DD6F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6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F9428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79E6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2CD2A191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B4A8D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61588E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32C6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02D8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311C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325B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F870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EDE0D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D718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D8BC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CDA03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8813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65E3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6B09334F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78D10C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6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C907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419E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6E912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4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C34D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4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8B7F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1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997C9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4D98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CD2E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7C45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7E4B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1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333A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4EBF2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700AC852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B0248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19A7E1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E507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60D2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70738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0DEA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F38B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B3256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1CA4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CCFF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6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6448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6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2B8F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33D1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</w:tr>
      <w:tr w:rsidR="00F039A5" w:rsidRPr="00F039A5" w14:paraId="4A6919B1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8B3D8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688FA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09DA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0B30D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5CDE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E2EBE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7F95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9E6C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ADF7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04888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F6C8E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87588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5B4B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21B41A50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D0B82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lastRenderedPageBreak/>
              <w:t>X2.7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D9F20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AD8E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3F09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6ABB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A34C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B624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0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AD52E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51A6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706CF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11C4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B420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6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4928E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5952BC0A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5623F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52967E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8337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E2A6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1FA3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6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D6928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C093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6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E92C6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A59AE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783D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D300D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8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D324B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63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349C0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</w:tr>
      <w:tr w:rsidR="00F039A5" w:rsidRPr="00F039A5" w14:paraId="259D7F9E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604C3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FC7D10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AAD84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36FF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02C1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D129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3468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9CEBE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13CE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D665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05B57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0E95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92ED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15AAFBD5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6358D1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8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728A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2A58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9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8A57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4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5B92F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5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21B0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4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8B3C3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91143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C0875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7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1447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109C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5D97A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8FE0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3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54417A7C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B8BC99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CC143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4B490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3E7D5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5A87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0B771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E449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F124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6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1BD8A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754598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FAC95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09C9E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8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941D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1A30C970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04CE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670DE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1D74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06EC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AFCC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4CD96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3E01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D593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75D4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6F8A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20B4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C6E8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C171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405D7E1F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CAC9E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9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536A8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DD38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D72F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458D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43DFB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2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EB2A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D21B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73DF8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52DB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C992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0694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8124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165F5D4F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DBC3F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9E7B14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89A20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1AA6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7A73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B677B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1BB3D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CE614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776A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3FFA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587E7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C30CD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D131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020F77E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38B4C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20B82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8C81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55121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A4D7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EEF1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B77A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E882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F485E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C2091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E4BD3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3B771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54893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7CE6E927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BC387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10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74238D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8B23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6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EF73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2A10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B4BFF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3468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9EBE6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FC68E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6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51A2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DA1C7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81D5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F696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667A531C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18B701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D58AE3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20A88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EF46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6A9A6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5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B316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676AD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7A52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0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ABCE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6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14C9F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95CD1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8E9F7E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D8E9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5EA4B30A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DD33E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C1EF7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032B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BA12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6C157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7FAE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430B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2E03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4935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9138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27FF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6FEB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BA3C3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503F55F6" w14:textId="77777777" w:rsidTr="00A57F3F">
        <w:trPr>
          <w:cantSplit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75752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81C2FF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67CA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9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DDDD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0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8DC61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4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F5E3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1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2C7D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D2AC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3783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AE3C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3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4F932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CE37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26E5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</w:tr>
      <w:tr w:rsidR="00F039A5" w:rsidRPr="00F039A5" w14:paraId="53E8A691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8D19EE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CC8CF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C9FF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657EA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B9C4C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C00C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DB5C32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0D22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0119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4634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66F91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6FF74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06D15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6C78A172" w14:textId="77777777" w:rsidTr="00A57F3F">
        <w:trPr>
          <w:cantSplit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F4AE2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6E0B3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57DA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66C82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1A58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C099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C2672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FB7E3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2699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D94F3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C05E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0386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4A89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40B5D7E8" w14:textId="77777777" w:rsidTr="00A57F3F">
        <w:trPr>
          <w:cantSplit/>
        </w:trPr>
        <w:tc>
          <w:tcPr>
            <w:tcW w:w="8080" w:type="dxa"/>
            <w:gridSpan w:val="1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AD6779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  <w:tr w:rsidR="00F039A5" w:rsidRPr="00F039A5" w14:paraId="05162325" w14:textId="77777777" w:rsidTr="00A57F3F">
        <w:trPr>
          <w:cantSplit/>
        </w:trPr>
        <w:tc>
          <w:tcPr>
            <w:tcW w:w="80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28BE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</w:tbl>
    <w:p w14:paraId="6328285F" w14:textId="77777777" w:rsidR="00BE0B78" w:rsidRPr="00F039A5" w:rsidRDefault="00BE0B78" w:rsidP="00BE0B78">
      <w:pPr>
        <w:adjustRightInd w:val="0"/>
        <w:spacing w:line="400" w:lineRule="atLeast"/>
        <w:rPr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31B68C94" w14:textId="2574DBF6" w:rsidR="007F06CD" w:rsidRPr="00732AE4" w:rsidRDefault="00BE0B78" w:rsidP="00732AE4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lastRenderedPageBreak/>
        <w:t>Komunikasi Interpersonal (X3)</w:t>
      </w:r>
    </w:p>
    <w:tbl>
      <w:tblPr>
        <w:tblW w:w="808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9"/>
        <w:gridCol w:w="1009"/>
        <w:gridCol w:w="573"/>
        <w:gridCol w:w="573"/>
        <w:gridCol w:w="573"/>
        <w:gridCol w:w="573"/>
        <w:gridCol w:w="573"/>
        <w:gridCol w:w="573"/>
        <w:gridCol w:w="573"/>
        <w:gridCol w:w="573"/>
        <w:gridCol w:w="573"/>
        <w:gridCol w:w="748"/>
        <w:gridCol w:w="567"/>
      </w:tblGrid>
      <w:tr w:rsidR="00F039A5" w:rsidRPr="00F039A5" w14:paraId="6A16544F" w14:textId="77777777" w:rsidTr="00A57F3F">
        <w:trPr>
          <w:cantSplit/>
          <w:jc w:val="center"/>
        </w:trPr>
        <w:tc>
          <w:tcPr>
            <w:tcW w:w="8080" w:type="dxa"/>
            <w:gridSpan w:val="1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33BD9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rrelations</w:t>
            </w:r>
          </w:p>
        </w:tc>
      </w:tr>
      <w:tr w:rsidR="00F039A5" w:rsidRPr="00F039A5" w14:paraId="0657E634" w14:textId="77777777" w:rsidTr="00A57F3F">
        <w:trPr>
          <w:cantSplit/>
          <w:jc w:val="center"/>
        </w:trPr>
        <w:tc>
          <w:tcPr>
            <w:tcW w:w="160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5AD43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2F8CA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D7BC1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FCC39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8D1719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6008A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5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DD0EA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2C19D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8D25E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98558E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9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BB046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1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48F3E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</w:tr>
      <w:tr w:rsidR="00F039A5" w:rsidRPr="00F039A5" w14:paraId="17799686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52714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1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75435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8EFC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7CBF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DD267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1A9F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6E17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8A87E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8BFF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D500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89C0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B476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252E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61765864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E905E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38F13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2F6D6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8C9C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6E7E4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EE6B3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5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94E50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7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22ACF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9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5313F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32C5F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E0CA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C483E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064A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33085F9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429E7C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6AE2D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03A2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73FF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628A5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4EDFD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ED47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DF5C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DBF10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BABF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54A4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4129A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E6AA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488CFAE5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7908A9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2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F2149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1CD93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C6ED7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902B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CF3B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21F22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6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548A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638D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4A99C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F9EE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36562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5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932F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1E41D12F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38203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DCF02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991C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1ECAE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EB4B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B5D2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508B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032B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A3BE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DE1F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5BAA6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A4B3E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960B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2376BAAB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E02B7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9451D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831C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DD8D9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8DDB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29E0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9CB1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5535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E726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B019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CAB5A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A83E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779A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5CE248C3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CE3EC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3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EEEA4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2E01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EF71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F1E6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2BCF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B5A2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1FDC6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574E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65EB5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01A9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BFC9D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AE2C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56E7A087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00E4F6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00A33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55A9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4BF91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CA08BB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1D2F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AB35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7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36C5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448EC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2748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193F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984A4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67605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95DD2C0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F063A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CF96A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711E5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A5B2F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CF92E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42CA2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533D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7E401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6CC3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9926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553C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0B59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7FC2B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F21C113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F6AFB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4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644D8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2D1F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0E44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6383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C8164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0A6D3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5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0CBA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5269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AC89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3646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1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4B091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A7B0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8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58AF3A13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CF8BB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D38A0D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806CC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5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DA83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E686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CC0B9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9387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D2DEA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1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B465B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ADF38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64F6D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5E33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E3F1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33F78FB4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553DB1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D0818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938F7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F3DF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DB13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9283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B94CD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C53E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EB4FD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61FA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E1C6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8445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7531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F383199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B50AE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5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13CA0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E0CD1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28421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6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7B83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636E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5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91E2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B42A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5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D9DE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4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275BD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FAB1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6816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3A86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6E342285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D3886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325D99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19A3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7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9561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5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C433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7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0045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C847E4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ED71E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38DF9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E6E1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65BB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C69E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A80E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C35009E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11D2A3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6EA9C5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7B725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DE66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02756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5F05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5B31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9006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579E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6EEB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479E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93E26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616A3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4BE718F3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865AD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6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FBEDEE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79E2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F8735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6D88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0F043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2082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95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3573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8FDC2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FD084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3446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8CA4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9EEC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6A3985A6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BB4EF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75BB20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C9FC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9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EB96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FA8D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2402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1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796D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0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A6BFC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C7A0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72A86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B376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2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C763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9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2E95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</w:tr>
      <w:tr w:rsidR="00F039A5" w:rsidRPr="00F039A5" w14:paraId="18CBBF2F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BC91D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D6F3D1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86E3B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D98BF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DC33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AF2BC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3054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165F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6341F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E6103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0A1C3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E9A0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C800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0EE9F784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B721A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lastRenderedPageBreak/>
              <w:t>X3.7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3615C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2E0A6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2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5207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EE24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F2B0C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758FB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4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1791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3EB7D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202F3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C119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FAD00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0CA3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410003E1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0C940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3B83A7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A682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F0E6B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CFE4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80E36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A08D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6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626D3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90432B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1A73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D245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8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CB7A7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2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2546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</w:tr>
      <w:tr w:rsidR="00F039A5" w:rsidRPr="00F039A5" w14:paraId="48030031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8A1A8C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CD5A7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766A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EA171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8501A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9C7E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B6FF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67B4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7D5A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1501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E26E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C39D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6FBF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6006929E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62B370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8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2EB28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8E62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6FE26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4D64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0842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DCA4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A95A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0976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0174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D9BF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4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9054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0A08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4658E9ED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7339BA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1E730D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4A1DA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3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6025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98C6A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0ADAA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73F4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6611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BF19D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44F2A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1FDD7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1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7F858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6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31821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69F82E3C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C12F1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DCF609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B9E8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17BBA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86C5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63907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A981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EABF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B836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0E7E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0D28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D2B26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1411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3449C80A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11299B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9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19F431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DCB15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63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8BA8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C741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8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39971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14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660D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1AC7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5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6288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28F9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34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2FD2E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E2CB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8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A886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15A9AF1E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D8BEA9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BB498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A3AE13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DF3D1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3899F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07677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DB4DB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40719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8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51A1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B0F67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7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BED3B6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0CD3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161ED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28BDC8EA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9AFCE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889D6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E99E3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685E9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022E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D148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E0A1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8D60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ADB7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6EC1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F97E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7DDA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4406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6326D7CF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3D18EB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10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5D47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914E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7466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55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943B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BDE4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E266F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9409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4097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0AC6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6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6501E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8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070E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B105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8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</w:tr>
      <w:tr w:rsidR="00F039A5" w:rsidRPr="00F039A5" w14:paraId="6B5536A2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4320E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51A0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91B1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7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5493E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BC16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B390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B2FC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8C20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2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CF20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2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279E7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4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F82B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2ACA48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2FDD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1D71F147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F1DCF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59C01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FFFE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E1F3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39EAE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F62B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F7C60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73C28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FA3D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27D1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9ADC6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063B0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134C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62D4352E" w14:textId="77777777" w:rsidTr="00A57F3F">
        <w:trPr>
          <w:cantSplit/>
          <w:jc w:val="center"/>
        </w:trPr>
        <w:tc>
          <w:tcPr>
            <w:tcW w:w="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741F5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8741EF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earson Correlatio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D5DAE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56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3BA7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9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9BCC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7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0B7B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8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8456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FF65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9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EF443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8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1937D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2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810E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8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15151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8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**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D70B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</w:tr>
      <w:tr w:rsidR="00F039A5" w:rsidRPr="00F039A5" w14:paraId="11F6C2A0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20907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F68A8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 (2-tailed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17E65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EBBD3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C7CB1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C7FE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77EB0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80EA3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6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A675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00604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7A649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72357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F7B22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29A12369" w14:textId="77777777" w:rsidTr="00A57F3F">
        <w:trPr>
          <w:cantSplit/>
          <w:jc w:val="center"/>
        </w:trPr>
        <w:tc>
          <w:tcPr>
            <w:tcW w:w="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2952B4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FA9EA4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8D9B6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90ABB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17923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5258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246E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A99AE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A7881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1C0EA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6BF1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1D39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39C0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</w:tr>
      <w:tr w:rsidR="00F039A5" w:rsidRPr="00F039A5" w14:paraId="7467A43A" w14:textId="77777777" w:rsidTr="00A57F3F">
        <w:trPr>
          <w:cantSplit/>
          <w:jc w:val="center"/>
        </w:trPr>
        <w:tc>
          <w:tcPr>
            <w:tcW w:w="8080" w:type="dxa"/>
            <w:gridSpan w:val="1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25D841F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*. Correlation is significant at the 0.01 level (2-tailed).</w:t>
            </w:r>
          </w:p>
        </w:tc>
      </w:tr>
      <w:tr w:rsidR="00F039A5" w:rsidRPr="00F039A5" w14:paraId="6E6D8EDD" w14:textId="77777777" w:rsidTr="00A57F3F">
        <w:trPr>
          <w:cantSplit/>
          <w:jc w:val="center"/>
        </w:trPr>
        <w:tc>
          <w:tcPr>
            <w:tcW w:w="8080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7143CC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*. Correlation is significant at the 0.05 level (2-tailed).</w:t>
            </w:r>
          </w:p>
        </w:tc>
      </w:tr>
    </w:tbl>
    <w:p w14:paraId="4E10E72F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7EB36310" w14:textId="416B95BE" w:rsidR="00A57F3F" w:rsidRPr="00F039A5" w:rsidRDefault="00E46A3E" w:rsidP="00922B4B">
      <w:pPr>
        <w:pStyle w:val="Keterangan"/>
        <w:spacing w:line="480" w:lineRule="auto"/>
        <w:jc w:val="left"/>
        <w:rPr>
          <w:color w:val="auto"/>
          <w:sz w:val="24"/>
          <w:szCs w:val="24"/>
          <w:lang w:val="en-ID"/>
        </w:rPr>
      </w:pPr>
      <w:bookmarkStart w:id="8" w:name="_Toc147341517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4</w:t>
      </w:r>
      <w:r w:rsidRPr="00F039A5">
        <w:rPr>
          <w:color w:val="auto"/>
          <w:sz w:val="24"/>
          <w:szCs w:val="24"/>
        </w:rPr>
        <w:fldChar w:fldCharType="end"/>
      </w:r>
      <w:r w:rsidR="00A57F3F" w:rsidRPr="00F039A5">
        <w:rPr>
          <w:color w:val="auto"/>
          <w:sz w:val="24"/>
          <w:szCs w:val="24"/>
          <w:lang w:val="id-ID"/>
        </w:rPr>
        <w:t xml:space="preserve"> </w:t>
      </w:r>
      <w:r w:rsidR="00BE0B78" w:rsidRPr="00F039A5">
        <w:rPr>
          <w:color w:val="auto"/>
          <w:sz w:val="24"/>
          <w:szCs w:val="24"/>
          <w:lang w:val="en-ID"/>
        </w:rPr>
        <w:t>Uji Reliabilitas</w:t>
      </w:r>
      <w:bookmarkEnd w:id="8"/>
      <w:r w:rsidR="00BE0B78" w:rsidRPr="00F039A5">
        <w:rPr>
          <w:color w:val="auto"/>
          <w:sz w:val="24"/>
          <w:szCs w:val="24"/>
          <w:lang w:val="en-ID"/>
        </w:rPr>
        <w:t xml:space="preserve"> </w:t>
      </w:r>
    </w:p>
    <w:p w14:paraId="510B378A" w14:textId="0F272F5B" w:rsidR="007F06CD" w:rsidRPr="00732AE4" w:rsidRDefault="00BE0B78" w:rsidP="00732AE4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t>Kinerja Karyawan (Y)</w:t>
      </w:r>
    </w:p>
    <w:tbl>
      <w:tblPr>
        <w:tblW w:w="297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992"/>
        <w:gridCol w:w="426"/>
        <w:gridCol w:w="850"/>
      </w:tblGrid>
      <w:tr w:rsidR="00F039A5" w:rsidRPr="00F039A5" w14:paraId="65CFF9BA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65E96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ase Processing Summary</w:t>
            </w:r>
          </w:p>
        </w:tc>
      </w:tr>
      <w:tr w:rsidR="00F039A5" w:rsidRPr="00F039A5" w14:paraId="138F5662" w14:textId="77777777" w:rsidTr="004C3015">
        <w:trPr>
          <w:cantSplit/>
          <w:jc w:val="center"/>
        </w:trPr>
        <w:tc>
          <w:tcPr>
            <w:tcW w:w="170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6AC3E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8DEA86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0EF334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%</w:t>
            </w:r>
          </w:p>
        </w:tc>
      </w:tr>
      <w:tr w:rsidR="00F039A5" w:rsidRPr="00F039A5" w14:paraId="54155A0F" w14:textId="77777777" w:rsidTr="004C3015">
        <w:trPr>
          <w:cantSplit/>
          <w:jc w:val="center"/>
        </w:trPr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CF19F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ase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C7E10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Valid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56AFF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AA1C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5923A62A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22CC46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A7733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Excluded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a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FDBE0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70316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</w:t>
            </w:r>
          </w:p>
        </w:tc>
      </w:tr>
      <w:tr w:rsidR="00F039A5" w:rsidRPr="00F039A5" w14:paraId="31620C26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7AA75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15BF44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B68B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1478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4A7043BF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1978CD7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Listwise deletion based on all variables in the procedure.</w:t>
            </w:r>
          </w:p>
        </w:tc>
      </w:tr>
    </w:tbl>
    <w:p w14:paraId="4FE3E295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3C3F81B1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255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60"/>
        <w:gridCol w:w="992"/>
      </w:tblGrid>
      <w:tr w:rsidR="00F039A5" w:rsidRPr="00F039A5" w14:paraId="3CD3C11E" w14:textId="77777777" w:rsidTr="004C3015">
        <w:trPr>
          <w:cantSplit/>
          <w:jc w:val="center"/>
        </w:trPr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B5F29C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Reliability Statistics</w:t>
            </w:r>
          </w:p>
        </w:tc>
      </w:tr>
      <w:tr w:rsidR="00F039A5" w:rsidRPr="00F039A5" w14:paraId="0315A7E4" w14:textId="77777777" w:rsidTr="004C3015">
        <w:trPr>
          <w:cantSplit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2A46A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890B8F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 of Items</w:t>
            </w:r>
          </w:p>
        </w:tc>
      </w:tr>
      <w:tr w:rsidR="00F039A5" w:rsidRPr="00F039A5" w14:paraId="3CD21E34" w14:textId="77777777" w:rsidTr="004C3015">
        <w:trPr>
          <w:cantSplit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D691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1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9798E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</w:t>
            </w:r>
          </w:p>
        </w:tc>
      </w:tr>
    </w:tbl>
    <w:p w14:paraId="63DD7898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422AA985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666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560"/>
        <w:gridCol w:w="1417"/>
        <w:gridCol w:w="1559"/>
        <w:gridCol w:w="1560"/>
      </w:tblGrid>
      <w:tr w:rsidR="00F039A5" w:rsidRPr="00F039A5" w14:paraId="5F1FAFFC" w14:textId="77777777" w:rsidTr="004C3015">
        <w:trPr>
          <w:cantSplit/>
          <w:jc w:val="center"/>
        </w:trPr>
        <w:tc>
          <w:tcPr>
            <w:tcW w:w="6663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9B63B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Item-Total Statistics</w:t>
            </w:r>
          </w:p>
        </w:tc>
      </w:tr>
      <w:tr w:rsidR="00F039A5" w:rsidRPr="00F039A5" w14:paraId="7F283498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DAF320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51F54C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Mean if Item Deleted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E04BB3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Variance if Item Deleted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68E69F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orrected Item-Total Correlation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08526A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 if Item Deleted</w:t>
            </w:r>
          </w:p>
        </w:tc>
      </w:tr>
      <w:tr w:rsidR="00F039A5" w:rsidRPr="00F039A5" w14:paraId="2FDF4F02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476B55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168E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7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755A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5,289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0EB9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7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EA12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15</w:t>
            </w:r>
          </w:p>
        </w:tc>
      </w:tr>
      <w:tr w:rsidR="00F039A5" w:rsidRPr="00F039A5" w14:paraId="539467C0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4E6DD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2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BF5B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6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18477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1,766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7ACD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1DA6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4</w:t>
            </w:r>
          </w:p>
        </w:tc>
      </w:tr>
      <w:tr w:rsidR="00F039A5" w:rsidRPr="00F039A5" w14:paraId="17275DC2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F5D1E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3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79F1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6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2CDA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5,885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2D45F7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2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5E5D2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18</w:t>
            </w:r>
          </w:p>
        </w:tc>
      </w:tr>
      <w:tr w:rsidR="00F039A5" w:rsidRPr="00F039A5" w14:paraId="792D1F6B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C4499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4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CAE5B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5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DA7EB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4,190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3BC39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5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CA550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7</w:t>
            </w:r>
          </w:p>
        </w:tc>
      </w:tr>
      <w:tr w:rsidR="00F039A5" w:rsidRPr="00F039A5" w14:paraId="14C7737D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31B54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5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84382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7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6B826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2,66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7710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8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C398B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10</w:t>
            </w:r>
          </w:p>
        </w:tc>
      </w:tr>
      <w:tr w:rsidR="00F039A5" w:rsidRPr="00F039A5" w14:paraId="13ACD783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2A63A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6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17AF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7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B4DAA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3,52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351CF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A644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8</w:t>
            </w:r>
          </w:p>
        </w:tc>
      </w:tr>
      <w:tr w:rsidR="00F039A5" w:rsidRPr="00F039A5" w14:paraId="301E308B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8D46E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7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9CD0B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5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FEFDA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4,948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B54CF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A821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7</w:t>
            </w:r>
          </w:p>
        </w:tc>
      </w:tr>
      <w:tr w:rsidR="00F039A5" w:rsidRPr="00F039A5" w14:paraId="706615AC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1391A4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B261E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83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6286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0,21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C7185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8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FD3EF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5</w:t>
            </w:r>
          </w:p>
        </w:tc>
      </w:tr>
      <w:tr w:rsidR="00F039A5" w:rsidRPr="00F039A5" w14:paraId="50543BCC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75A564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9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ADBA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57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6DFCF4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2,599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207D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91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69A7B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9</w:t>
            </w:r>
          </w:p>
        </w:tc>
      </w:tr>
      <w:tr w:rsidR="00F039A5" w:rsidRPr="00F039A5" w14:paraId="564452C8" w14:textId="77777777" w:rsidTr="004C3015">
        <w:trPr>
          <w:cantSplit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A86E7E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Y.1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7BB7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60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3E6B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3,42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AB88D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30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5165EE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7</w:t>
            </w:r>
          </w:p>
        </w:tc>
      </w:tr>
    </w:tbl>
    <w:p w14:paraId="1628B4B3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578816C9" w14:textId="77777777" w:rsidR="007F06CD" w:rsidRPr="00F039A5" w:rsidRDefault="007F06CD" w:rsidP="00BE0B78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</w:rPr>
      </w:pPr>
    </w:p>
    <w:p w14:paraId="0E53DAA5" w14:textId="77777777" w:rsidR="00CE68F6" w:rsidRPr="00F039A5" w:rsidRDefault="00CE68F6" w:rsidP="00CE68F6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0AC903FB" w14:textId="6D50785E" w:rsidR="007F06CD" w:rsidRPr="00732AE4" w:rsidRDefault="00CE68F6" w:rsidP="00732AE4">
      <w:pPr>
        <w:pStyle w:val="Keterangan"/>
        <w:jc w:val="center"/>
        <w:rPr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</w:rPr>
        <w:br w:type="page"/>
      </w:r>
      <w:r w:rsidR="00BE0B78" w:rsidRPr="00F039A5">
        <w:rPr>
          <w:color w:val="auto"/>
          <w:sz w:val="24"/>
          <w:szCs w:val="24"/>
          <w:lang w:val="en-ID"/>
        </w:rPr>
        <w:lastRenderedPageBreak/>
        <w:t>Keselamatan dan Kesehatan Kerja (X1)</w:t>
      </w:r>
    </w:p>
    <w:tbl>
      <w:tblPr>
        <w:tblW w:w="297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992"/>
        <w:gridCol w:w="426"/>
        <w:gridCol w:w="850"/>
      </w:tblGrid>
      <w:tr w:rsidR="00F039A5" w:rsidRPr="00F039A5" w14:paraId="0EFE9F97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CAA5E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ase Processing Summary</w:t>
            </w:r>
          </w:p>
        </w:tc>
      </w:tr>
      <w:tr w:rsidR="00F039A5" w:rsidRPr="00F039A5" w14:paraId="392CABB1" w14:textId="77777777" w:rsidTr="004C3015">
        <w:trPr>
          <w:cantSplit/>
          <w:jc w:val="center"/>
        </w:trPr>
        <w:tc>
          <w:tcPr>
            <w:tcW w:w="170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93D12A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702B1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D62FA6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%</w:t>
            </w:r>
          </w:p>
        </w:tc>
      </w:tr>
      <w:tr w:rsidR="00F039A5" w:rsidRPr="00F039A5" w14:paraId="1DA5F9B7" w14:textId="77777777" w:rsidTr="004C3015">
        <w:trPr>
          <w:cantSplit/>
          <w:jc w:val="center"/>
        </w:trPr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1C3653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ase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00EC67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Valid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E1D5F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DA882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166CDC2F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369A8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7642B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Excluded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a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E8464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DBC04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</w:t>
            </w:r>
          </w:p>
        </w:tc>
      </w:tr>
      <w:tr w:rsidR="00F039A5" w:rsidRPr="00F039A5" w14:paraId="16D4B954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47AFF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E35AB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0456B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7F47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3511E51A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9D680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Listwise deletion based on all variables in the procedure.</w:t>
            </w:r>
          </w:p>
        </w:tc>
      </w:tr>
    </w:tbl>
    <w:p w14:paraId="03C82C52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542ADCD3" w14:textId="77777777" w:rsidR="00A57F3F" w:rsidRPr="00F039A5" w:rsidRDefault="00A57F3F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74C7C94F" w14:textId="77777777" w:rsidR="00A57F3F" w:rsidRPr="00F039A5" w:rsidRDefault="00A57F3F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226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4"/>
        <w:gridCol w:w="1134"/>
      </w:tblGrid>
      <w:tr w:rsidR="00F039A5" w:rsidRPr="00F039A5" w14:paraId="3E67EB7A" w14:textId="77777777" w:rsidTr="004C3015">
        <w:trPr>
          <w:cantSplit/>
          <w:jc w:val="center"/>
        </w:trPr>
        <w:tc>
          <w:tcPr>
            <w:tcW w:w="22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15900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Reliability Statistics</w:t>
            </w:r>
          </w:p>
        </w:tc>
      </w:tr>
      <w:tr w:rsidR="00F039A5" w:rsidRPr="00F039A5" w14:paraId="428F9129" w14:textId="77777777" w:rsidTr="004C3015">
        <w:trPr>
          <w:cantSplit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3C185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2200C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 of Items</w:t>
            </w:r>
          </w:p>
        </w:tc>
      </w:tr>
      <w:tr w:rsidR="00F039A5" w:rsidRPr="00F039A5" w14:paraId="5ACAC0E8" w14:textId="77777777" w:rsidTr="004C3015">
        <w:trPr>
          <w:cantSplit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C0B4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0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D3AE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</w:t>
            </w:r>
          </w:p>
        </w:tc>
      </w:tr>
    </w:tbl>
    <w:p w14:paraId="3259B19D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7CE9278A" w14:textId="77777777" w:rsidR="00A57F3F" w:rsidRPr="00F039A5" w:rsidRDefault="00A57F3F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4310350F" w14:textId="77777777" w:rsidR="00A57F3F" w:rsidRPr="00F039A5" w:rsidRDefault="00A57F3F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6671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1534"/>
        <w:gridCol w:w="1476"/>
        <w:gridCol w:w="1476"/>
        <w:gridCol w:w="1476"/>
      </w:tblGrid>
      <w:tr w:rsidR="00F039A5" w:rsidRPr="00F039A5" w14:paraId="2A03BB7A" w14:textId="77777777" w:rsidTr="004C3015">
        <w:trPr>
          <w:cantSplit/>
          <w:jc w:val="center"/>
        </w:trPr>
        <w:tc>
          <w:tcPr>
            <w:tcW w:w="6671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5FF9B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Item-Total Statistics</w:t>
            </w:r>
          </w:p>
        </w:tc>
      </w:tr>
      <w:tr w:rsidR="00F039A5" w:rsidRPr="00F039A5" w14:paraId="41FCBCBF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C3BEE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2327FB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Mean if Item Deleted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659F3F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Variance if Item Deleted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3F1CAF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orrected Item-Total Correlation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E0507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 if Item Deleted</w:t>
            </w:r>
          </w:p>
        </w:tc>
      </w:tr>
      <w:tr w:rsidR="00F039A5" w:rsidRPr="00F039A5" w14:paraId="0D5A6161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7E1B4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1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DCD05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1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30CF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6,024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9828E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3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66BC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8</w:t>
            </w:r>
          </w:p>
        </w:tc>
      </w:tr>
      <w:tr w:rsidR="00F039A5" w:rsidRPr="00F039A5" w14:paraId="73E59243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F5688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2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CCD90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3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EAEC67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5,62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00DD2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7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303EC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4</w:t>
            </w:r>
          </w:p>
        </w:tc>
      </w:tr>
      <w:tr w:rsidR="00F039A5" w:rsidRPr="00F039A5" w14:paraId="393A6B1B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9290E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3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0EB5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2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509A4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5,23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3BB2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44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45F7A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6</w:t>
            </w:r>
          </w:p>
        </w:tc>
      </w:tr>
      <w:tr w:rsidR="00F039A5" w:rsidRPr="00F039A5" w14:paraId="2D12F42A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12BAF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4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3F66A9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3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63722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4,838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51F197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85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208EC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70</w:t>
            </w:r>
          </w:p>
        </w:tc>
      </w:tr>
      <w:tr w:rsidR="00F039A5" w:rsidRPr="00F039A5" w14:paraId="34988C8F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B2DB0B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5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E25FC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4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81780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4,59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EE6DF3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86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0D203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9</w:t>
            </w:r>
          </w:p>
        </w:tc>
      </w:tr>
      <w:tr w:rsidR="00F039A5" w:rsidRPr="00F039A5" w14:paraId="4A8CB2DA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B5509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6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59DB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4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4498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6,248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A8C76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6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F5821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1</w:t>
            </w:r>
          </w:p>
        </w:tc>
      </w:tr>
      <w:tr w:rsidR="00F039A5" w:rsidRPr="00F039A5" w14:paraId="3CDE1F2F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2B630C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7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795A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5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A3A3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5,362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C1637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10AD8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05</w:t>
            </w:r>
          </w:p>
        </w:tc>
      </w:tr>
      <w:tr w:rsidR="00F039A5" w:rsidRPr="00F039A5" w14:paraId="7886C8F3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05F33A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8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4E59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4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C7967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6,179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E303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85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F71FA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04</w:t>
            </w:r>
          </w:p>
        </w:tc>
      </w:tr>
      <w:tr w:rsidR="00F039A5" w:rsidRPr="00F039A5" w14:paraId="648C88C7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5D7FD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9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1F2EE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2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5719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7,375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6CC0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49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029F44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15</w:t>
            </w:r>
          </w:p>
        </w:tc>
      </w:tr>
      <w:tr w:rsidR="00F039A5" w:rsidRPr="00F039A5" w14:paraId="56F1F6EA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E681D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1.10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3ACC8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2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9C43D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5,821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873042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5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73578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6</w:t>
            </w:r>
          </w:p>
        </w:tc>
      </w:tr>
    </w:tbl>
    <w:p w14:paraId="1B9A482D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3EDE88A9" w14:textId="77777777" w:rsidR="00CE68F6" w:rsidRPr="00F039A5" w:rsidRDefault="00CE68F6" w:rsidP="00BE0B78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en-ID"/>
        </w:rPr>
      </w:pPr>
    </w:p>
    <w:p w14:paraId="2DBA869E" w14:textId="77777777" w:rsidR="00BE0B78" w:rsidRPr="00F039A5" w:rsidRDefault="00BE0B78" w:rsidP="00BE0B78">
      <w:pPr>
        <w:adjustRightInd w:val="0"/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33124063" w14:textId="4326A4D6" w:rsidR="007F06CD" w:rsidRPr="00732AE4" w:rsidRDefault="00BE0B78" w:rsidP="00732AE4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lastRenderedPageBreak/>
        <w:t>Shift Kerja (X2)</w:t>
      </w:r>
    </w:p>
    <w:tbl>
      <w:tblPr>
        <w:tblW w:w="297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992"/>
        <w:gridCol w:w="426"/>
        <w:gridCol w:w="850"/>
      </w:tblGrid>
      <w:tr w:rsidR="00F039A5" w:rsidRPr="00F039A5" w14:paraId="5FB7C6D0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E3CDB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ase Processing Summary</w:t>
            </w:r>
          </w:p>
        </w:tc>
      </w:tr>
      <w:tr w:rsidR="00F039A5" w:rsidRPr="00F039A5" w14:paraId="72D7E541" w14:textId="77777777" w:rsidTr="004C3015">
        <w:trPr>
          <w:cantSplit/>
          <w:jc w:val="center"/>
        </w:trPr>
        <w:tc>
          <w:tcPr>
            <w:tcW w:w="170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852FF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31F534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3CA4C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%</w:t>
            </w:r>
          </w:p>
        </w:tc>
      </w:tr>
      <w:tr w:rsidR="00F039A5" w:rsidRPr="00F039A5" w14:paraId="31D045BA" w14:textId="77777777" w:rsidTr="004C3015">
        <w:trPr>
          <w:cantSplit/>
          <w:jc w:val="center"/>
        </w:trPr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F82E9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ase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C39034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Valid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4056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936AE7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3E95640D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E0FCE6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F6D48F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Excluded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a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94EA8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F5D26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</w:t>
            </w:r>
          </w:p>
        </w:tc>
      </w:tr>
      <w:tr w:rsidR="00F039A5" w:rsidRPr="00F039A5" w14:paraId="532D1A0C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42C2E2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DF24E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4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BD4C2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1F131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1F131244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44D28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Listwise deletion based on all variables in the procedure.</w:t>
            </w:r>
          </w:p>
        </w:tc>
      </w:tr>
    </w:tbl>
    <w:p w14:paraId="30C82AD6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208BDD83" w14:textId="77777777" w:rsidR="00A57F3F" w:rsidRPr="00F039A5" w:rsidRDefault="00A57F3F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15248B93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226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4"/>
        <w:gridCol w:w="1134"/>
      </w:tblGrid>
      <w:tr w:rsidR="00F039A5" w:rsidRPr="00F039A5" w14:paraId="0D879591" w14:textId="77777777" w:rsidTr="004C3015">
        <w:trPr>
          <w:cantSplit/>
          <w:jc w:val="center"/>
        </w:trPr>
        <w:tc>
          <w:tcPr>
            <w:tcW w:w="22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A20206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Reliability Statistics</w:t>
            </w:r>
          </w:p>
        </w:tc>
      </w:tr>
      <w:tr w:rsidR="00F039A5" w:rsidRPr="00F039A5" w14:paraId="3D7C6766" w14:textId="77777777" w:rsidTr="004C3015">
        <w:trPr>
          <w:cantSplit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5818B1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5C263D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 of Items</w:t>
            </w:r>
          </w:p>
        </w:tc>
      </w:tr>
      <w:tr w:rsidR="00F039A5" w:rsidRPr="00F039A5" w14:paraId="17A46D0E" w14:textId="77777777" w:rsidTr="004C3015">
        <w:trPr>
          <w:cantSplit/>
          <w:jc w:val="center"/>
        </w:trPr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89794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9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28507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</w:t>
            </w:r>
          </w:p>
        </w:tc>
      </w:tr>
    </w:tbl>
    <w:p w14:paraId="19F87AEB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19A53FD7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7AACC710" w14:textId="77777777" w:rsidR="00A57F3F" w:rsidRPr="00F039A5" w:rsidRDefault="00A57F3F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6804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1534"/>
        <w:gridCol w:w="1476"/>
        <w:gridCol w:w="1476"/>
        <w:gridCol w:w="1609"/>
      </w:tblGrid>
      <w:tr w:rsidR="00F039A5" w:rsidRPr="00F039A5" w14:paraId="47B4E604" w14:textId="77777777" w:rsidTr="004C3015">
        <w:trPr>
          <w:cantSplit/>
          <w:jc w:val="center"/>
        </w:trPr>
        <w:tc>
          <w:tcPr>
            <w:tcW w:w="6804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38EC8A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Item-Total Statistics</w:t>
            </w:r>
          </w:p>
        </w:tc>
      </w:tr>
      <w:tr w:rsidR="00F039A5" w:rsidRPr="00F039A5" w14:paraId="6AE7FD0B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1E9139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5A0CC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Mean if Item Deleted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4CCDD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Variance if Item Deleted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24A628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orrected Item-Total Correlation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AB348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 if Item Deleted</w:t>
            </w:r>
          </w:p>
        </w:tc>
      </w:tr>
      <w:tr w:rsidR="00F039A5" w:rsidRPr="00F039A5" w14:paraId="03E7F98B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0E36C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1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C6851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6,9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EC1F8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2,09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82D1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60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B4387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74</w:t>
            </w:r>
          </w:p>
        </w:tc>
      </w:tr>
      <w:tr w:rsidR="00F039A5" w:rsidRPr="00F039A5" w14:paraId="1D149D08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55CEC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2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8F1EA3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1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B23F2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3,04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2E985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38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96DFC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3</w:t>
            </w:r>
          </w:p>
        </w:tc>
      </w:tr>
      <w:tr w:rsidR="00F039A5" w:rsidRPr="00F039A5" w14:paraId="140FECF8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AD9026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3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3E736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1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DEEB0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3,43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2EC0C0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2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95DB6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9</w:t>
            </w:r>
          </w:p>
        </w:tc>
      </w:tr>
      <w:tr w:rsidR="00F039A5" w:rsidRPr="00F039A5" w14:paraId="1BE42AFE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202B00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4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28A0E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1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B201B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3,844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F8485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64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FCAF7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3</w:t>
            </w:r>
          </w:p>
        </w:tc>
      </w:tr>
      <w:tr w:rsidR="00F039A5" w:rsidRPr="00F039A5" w14:paraId="39952F56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B52261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5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8D308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6,9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8C81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4,378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4CAFF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9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06AFD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90</w:t>
            </w:r>
          </w:p>
        </w:tc>
      </w:tr>
      <w:tr w:rsidR="00F039A5" w:rsidRPr="00F039A5" w14:paraId="1DCC212A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B45DAB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6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1E4B4F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6,9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FE2AD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5,75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BE30C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5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63193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3</w:t>
            </w:r>
          </w:p>
        </w:tc>
      </w:tr>
      <w:tr w:rsidR="00F039A5" w:rsidRPr="00F039A5" w14:paraId="0FCC0A34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B21003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7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12A5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3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58D0E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5,551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53D28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5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BFD14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03</w:t>
            </w:r>
          </w:p>
        </w:tc>
      </w:tr>
      <w:tr w:rsidR="00F039A5" w:rsidRPr="00F039A5" w14:paraId="748B752B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1B020F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8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ED86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2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58ABC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4,028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C3CF2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4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EE28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9</w:t>
            </w:r>
          </w:p>
        </w:tc>
      </w:tr>
      <w:tr w:rsidR="00F039A5" w:rsidRPr="00F039A5" w14:paraId="7037BA02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51AE2D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9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7E160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1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1FA09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3,661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5FEA5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96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ACE0C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6</w:t>
            </w:r>
          </w:p>
        </w:tc>
      </w:tr>
      <w:tr w:rsidR="00F039A5" w:rsidRPr="00F039A5" w14:paraId="09C9B0CE" w14:textId="77777777" w:rsidTr="004C3015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4E7D3C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2.10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B3D5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1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1469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23,541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2AABF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30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14172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91</w:t>
            </w:r>
          </w:p>
        </w:tc>
      </w:tr>
    </w:tbl>
    <w:p w14:paraId="19907CB2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7E45237B" w14:textId="77777777" w:rsidR="007F06CD" w:rsidRPr="00F039A5" w:rsidRDefault="007F06CD" w:rsidP="00BE0B78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en-ID"/>
        </w:rPr>
      </w:pPr>
    </w:p>
    <w:p w14:paraId="2A3CB95F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</w:pPr>
    </w:p>
    <w:p w14:paraId="76A02D60" w14:textId="77777777" w:rsidR="00BE0B78" w:rsidRPr="00F039A5" w:rsidRDefault="00BE0B78" w:rsidP="00BE0B78">
      <w:pPr>
        <w:adjustRightInd w:val="0"/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100E37D7" w14:textId="3C8E74CB" w:rsidR="007F06CD" w:rsidRPr="00732AE4" w:rsidRDefault="00BE0B78" w:rsidP="00732AE4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lastRenderedPageBreak/>
        <w:t>Komunikasi Interpersonal (X3)</w:t>
      </w:r>
    </w:p>
    <w:tbl>
      <w:tblPr>
        <w:tblW w:w="297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992"/>
        <w:gridCol w:w="567"/>
        <w:gridCol w:w="709"/>
      </w:tblGrid>
      <w:tr w:rsidR="00F039A5" w:rsidRPr="00F039A5" w14:paraId="48E10AE1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C80EBC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ase Processing Summary</w:t>
            </w:r>
          </w:p>
        </w:tc>
      </w:tr>
      <w:tr w:rsidR="00F039A5" w:rsidRPr="00F039A5" w14:paraId="2BDFC15D" w14:textId="77777777" w:rsidTr="004C3015">
        <w:trPr>
          <w:cantSplit/>
          <w:jc w:val="center"/>
        </w:trPr>
        <w:tc>
          <w:tcPr>
            <w:tcW w:w="170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C6B235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536C2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0D08DE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%</w:t>
            </w:r>
          </w:p>
        </w:tc>
      </w:tr>
      <w:tr w:rsidR="00F039A5" w:rsidRPr="00F039A5" w14:paraId="4FC50A87" w14:textId="77777777" w:rsidTr="004C3015">
        <w:trPr>
          <w:cantSplit/>
          <w:jc w:val="center"/>
        </w:trPr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209D15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ase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DB0FE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Valid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A21478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C2C3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06EC19DD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531BDB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047620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Excluded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87A25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76CE07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</w:t>
            </w:r>
          </w:p>
        </w:tc>
      </w:tr>
      <w:tr w:rsidR="00F039A5" w:rsidRPr="00F039A5" w14:paraId="2AB8C333" w14:textId="77777777" w:rsidTr="004C3015">
        <w:trPr>
          <w:cantSplit/>
          <w:jc w:val="center"/>
        </w:trPr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AA8E49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C563C4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52B42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0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D5FF8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0,0</w:t>
            </w:r>
          </w:p>
        </w:tc>
      </w:tr>
      <w:tr w:rsidR="00F039A5" w:rsidRPr="00F039A5" w14:paraId="6B37B51B" w14:textId="77777777" w:rsidTr="004C3015">
        <w:trPr>
          <w:cantSplit/>
          <w:jc w:val="center"/>
        </w:trPr>
        <w:tc>
          <w:tcPr>
            <w:tcW w:w="297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D254E4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Listwise deletion based on all variables in the procedure.</w:t>
            </w:r>
          </w:p>
        </w:tc>
      </w:tr>
    </w:tbl>
    <w:p w14:paraId="532BAE11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4F2A17CC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270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F039A5" w:rsidRPr="00F039A5" w14:paraId="5002A866" w14:textId="77777777" w:rsidTr="00A57F3F">
        <w:trPr>
          <w:cantSplit/>
          <w:jc w:val="center"/>
        </w:trPr>
        <w:tc>
          <w:tcPr>
            <w:tcW w:w="27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CDFC7D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Reliability Statistics</w:t>
            </w:r>
          </w:p>
        </w:tc>
      </w:tr>
      <w:tr w:rsidR="00F039A5" w:rsidRPr="00F039A5" w14:paraId="2B7B9884" w14:textId="77777777" w:rsidTr="00A57F3F">
        <w:trPr>
          <w:cantSplit/>
          <w:jc w:val="center"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1031F5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FD6B8C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 of Items</w:t>
            </w:r>
          </w:p>
        </w:tc>
      </w:tr>
      <w:tr w:rsidR="00F039A5" w:rsidRPr="00F039A5" w14:paraId="2FEC976B" w14:textId="77777777" w:rsidTr="00A57F3F">
        <w:trPr>
          <w:cantSplit/>
          <w:jc w:val="center"/>
        </w:trPr>
        <w:tc>
          <w:tcPr>
            <w:tcW w:w="1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96BAD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72</w:t>
            </w:r>
          </w:p>
        </w:tc>
        <w:tc>
          <w:tcPr>
            <w:tcW w:w="1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8AE7D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</w:t>
            </w:r>
          </w:p>
        </w:tc>
      </w:tr>
    </w:tbl>
    <w:p w14:paraId="2279B0D3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0F7CD950" w14:textId="77777777" w:rsidR="00A57F3F" w:rsidRPr="00F039A5" w:rsidRDefault="00A57F3F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3B9BB643" w14:textId="77777777" w:rsidR="007F06CD" w:rsidRPr="00F039A5" w:rsidRDefault="007F06CD" w:rsidP="007F06CD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6804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09"/>
        <w:gridCol w:w="1534"/>
        <w:gridCol w:w="1476"/>
        <w:gridCol w:w="1476"/>
        <w:gridCol w:w="1609"/>
      </w:tblGrid>
      <w:tr w:rsidR="00F039A5" w:rsidRPr="00F039A5" w14:paraId="61E87265" w14:textId="77777777" w:rsidTr="001B7A24">
        <w:trPr>
          <w:cantSplit/>
          <w:jc w:val="center"/>
        </w:trPr>
        <w:tc>
          <w:tcPr>
            <w:tcW w:w="6804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FABEE7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Item-Total Statistics</w:t>
            </w:r>
          </w:p>
        </w:tc>
      </w:tr>
      <w:tr w:rsidR="00F039A5" w:rsidRPr="00F039A5" w14:paraId="1F9DE668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D796FC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6C0D12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Mean if Item Deleted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E2556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cale Variance if Item Deleted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969053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orrected Item-Total Correlation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CF9361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ronbach's Alpha if Item Deleted</w:t>
            </w:r>
          </w:p>
        </w:tc>
      </w:tr>
      <w:tr w:rsidR="00F039A5" w:rsidRPr="00F039A5" w14:paraId="173F0F09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79CDE8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1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11A41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2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D1691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3,582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B9638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38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2D346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66</w:t>
            </w:r>
          </w:p>
        </w:tc>
      </w:tr>
      <w:tr w:rsidR="00F039A5" w:rsidRPr="00F039A5" w14:paraId="1783C5D1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9307C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2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2BB95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2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72E75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3,062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211A0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95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EFF4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51</w:t>
            </w:r>
          </w:p>
        </w:tc>
      </w:tr>
      <w:tr w:rsidR="00F039A5" w:rsidRPr="00F039A5" w14:paraId="4877C168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548AB4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3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E0BB0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0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73163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3,137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290C2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06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C541B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50</w:t>
            </w:r>
          </w:p>
        </w:tc>
      </w:tr>
      <w:tr w:rsidR="00F039A5" w:rsidRPr="00F039A5" w14:paraId="55FCA510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5439324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4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70962E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3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3E553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6,368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57745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19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17469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60</w:t>
            </w:r>
          </w:p>
        </w:tc>
      </w:tr>
      <w:tr w:rsidR="00F039A5" w:rsidRPr="00F039A5" w14:paraId="2CBE65EF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855413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5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B38BC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0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80574D5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102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5FE3A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13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DAE249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67</w:t>
            </w:r>
          </w:p>
        </w:tc>
      </w:tr>
      <w:tr w:rsidR="00F039A5" w:rsidRPr="00F039A5" w14:paraId="4CC1439A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F595A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6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F8FC1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0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ECA6C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6,861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C6C34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70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03E9AB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76</w:t>
            </w:r>
          </w:p>
        </w:tc>
      </w:tr>
      <w:tr w:rsidR="00F039A5" w:rsidRPr="00F039A5" w14:paraId="546BAFCC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D4B59D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7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C260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8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F72EF7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7,316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D1A481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8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A0BC7B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67</w:t>
            </w:r>
          </w:p>
        </w:tc>
      </w:tr>
      <w:tr w:rsidR="00F039A5" w:rsidRPr="00F039A5" w14:paraId="0E86E477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243FB5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8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50E8828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9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98A45EA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3,651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A9049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8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22D65F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58</w:t>
            </w:r>
          </w:p>
        </w:tc>
      </w:tr>
      <w:tr w:rsidR="00F039A5" w:rsidRPr="00F039A5" w14:paraId="1D82CC22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7F756B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9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C667C6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00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87E0BC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2,414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C562E9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28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7083F2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48</w:t>
            </w:r>
          </w:p>
        </w:tc>
      </w:tr>
      <w:tr w:rsidR="00F039A5" w:rsidRPr="00F039A5" w14:paraId="7602AF6E" w14:textId="77777777" w:rsidTr="001B7A24">
        <w:trPr>
          <w:cantSplit/>
          <w:jc w:val="center"/>
        </w:trPr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DDDF970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X3.10</w:t>
            </w:r>
          </w:p>
        </w:tc>
        <w:tc>
          <w:tcPr>
            <w:tcW w:w="15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B7034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4,73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064AA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3,375</w:t>
            </w:r>
          </w:p>
        </w:tc>
        <w:tc>
          <w:tcPr>
            <w:tcW w:w="14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6A0263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14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4EA927D" w14:textId="77777777" w:rsidR="007F06CD" w:rsidRPr="00F039A5" w:rsidRDefault="007F06CD" w:rsidP="007F06C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50</w:t>
            </w:r>
          </w:p>
        </w:tc>
      </w:tr>
    </w:tbl>
    <w:p w14:paraId="60110FFC" w14:textId="77777777" w:rsidR="007F06CD" w:rsidRPr="00F039A5" w:rsidRDefault="007F06CD" w:rsidP="007F06CD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71086209" w14:textId="77777777" w:rsidR="00BE0B78" w:rsidRPr="00F039A5" w:rsidRDefault="00BE0B78" w:rsidP="00BE0B78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en-ID"/>
        </w:rPr>
      </w:pPr>
    </w:p>
    <w:p w14:paraId="595CCFCB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49DD0E90" w14:textId="6366845E" w:rsidR="004E05C9" w:rsidRPr="00F039A5" w:rsidRDefault="00E46A3E" w:rsidP="00732AE4">
      <w:pPr>
        <w:pStyle w:val="Keterangan"/>
        <w:spacing w:after="0" w:line="480" w:lineRule="auto"/>
        <w:jc w:val="left"/>
        <w:rPr>
          <w:color w:val="auto"/>
          <w:sz w:val="24"/>
          <w:szCs w:val="24"/>
          <w:lang w:val="id-ID"/>
        </w:rPr>
      </w:pPr>
      <w:bookmarkStart w:id="9" w:name="_Toc147341518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5</w:t>
      </w:r>
      <w:r w:rsidRPr="00F039A5">
        <w:rPr>
          <w:color w:val="auto"/>
          <w:sz w:val="24"/>
          <w:szCs w:val="24"/>
        </w:rPr>
        <w:fldChar w:fldCharType="end"/>
      </w:r>
      <w:r w:rsidR="004E05C9" w:rsidRPr="00F039A5">
        <w:rPr>
          <w:color w:val="auto"/>
          <w:sz w:val="24"/>
          <w:szCs w:val="24"/>
          <w:lang w:val="id-ID"/>
        </w:rPr>
        <w:t xml:space="preserve"> Tabulasi Data Penelitian</w:t>
      </w:r>
      <w:bookmarkEnd w:id="9"/>
    </w:p>
    <w:p w14:paraId="0BD5D4A6" w14:textId="0821EC5A" w:rsidR="004E05C9" w:rsidRPr="00F039A5" w:rsidRDefault="004E05C9" w:rsidP="004E05C9">
      <w:pPr>
        <w:pStyle w:val="Keterangan"/>
        <w:jc w:val="center"/>
        <w:rPr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id-ID"/>
        </w:rPr>
        <w:t xml:space="preserve">Data </w:t>
      </w:r>
      <w:r w:rsidR="00BE0B78" w:rsidRPr="00F039A5">
        <w:rPr>
          <w:color w:val="auto"/>
          <w:sz w:val="24"/>
          <w:szCs w:val="24"/>
          <w:lang w:val="en-ID"/>
        </w:rPr>
        <w:t>Kinerja Karyawan (Y)</w:t>
      </w:r>
    </w:p>
    <w:tbl>
      <w:tblPr>
        <w:tblW w:w="7933" w:type="dxa"/>
        <w:tblInd w:w="108" w:type="dxa"/>
        <w:tblLook w:val="04A0" w:firstRow="1" w:lastRow="0" w:firstColumn="1" w:lastColumn="0" w:noHBand="0" w:noVBand="1"/>
      </w:tblPr>
      <w:tblGrid>
        <w:gridCol w:w="135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690"/>
        <w:gridCol w:w="763"/>
      </w:tblGrid>
      <w:tr w:rsidR="00F039A5" w:rsidRPr="00732AE4" w14:paraId="48A88E23" w14:textId="77777777" w:rsidTr="00920422">
        <w:trPr>
          <w:trHeight w:val="315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vAlign w:val="center"/>
            <w:hideMark/>
          </w:tcPr>
          <w:p w14:paraId="7490AF44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bookmarkStart w:id="10" w:name="_Hlk149241424"/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65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DA0B0B9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Kinerja Karyawan (Y)</w:t>
            </w:r>
          </w:p>
        </w:tc>
      </w:tr>
      <w:tr w:rsidR="00F039A5" w:rsidRPr="00732AE4" w14:paraId="3514878E" w14:textId="77777777" w:rsidTr="00920422">
        <w:trPr>
          <w:trHeight w:val="315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1A1F8" w14:textId="77777777" w:rsidR="00BE0B78" w:rsidRPr="00732AE4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D8F64FD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121F2BC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E69F250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1819CA2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462EE2F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2585A2B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287D5F9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0288DB2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ED0B024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702440C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Y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CF95A92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732AE4" w14:paraId="2CD80305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FA1177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0D477C" w14:textId="2660741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7C1639" w14:textId="5D51B6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6D48B3" w14:textId="22E25FA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8AB326" w14:textId="617CA28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079484" w14:textId="0573B7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D97261" w14:textId="434585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05D8B0" w14:textId="5D3237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56D5E5" w14:textId="6A8E5F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5872A1" w14:textId="72E558A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326C6C" w14:textId="6387A1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C762E39" w14:textId="6558898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36FBD5B2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5F8A72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30DF20" w14:textId="10A1B4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ECC0BD" w14:textId="26A5AAC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AB0500" w14:textId="3C9487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EBB208" w14:textId="2927CD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19BF5E" w14:textId="770B31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CF2030" w14:textId="038192C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129D45" w14:textId="1CE7F2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280CA7" w14:textId="095D19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7A1912" w14:textId="5396B8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207611" w14:textId="5830E9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35E62A9" w14:textId="67884AD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22E735AD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641E18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751BE1" w14:textId="72AC74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BB770F" w14:textId="5CF65F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338A3" w14:textId="72A94EA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30BC47" w14:textId="643B9A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B3BB65" w14:textId="5DA45E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28F618" w14:textId="05C646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75DFD8" w14:textId="2293EE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193550" w14:textId="2035DA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1F21B8" w14:textId="4D197A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5D59A6" w14:textId="65718E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B450BEB" w14:textId="508608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3CE9F3CB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B02F8B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0BD679" w14:textId="410972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2FCBEE" w14:textId="226C3C6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AF397C" w14:textId="2D56CC4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D2397" w14:textId="75E8BA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8B0DA7" w14:textId="7C4F7A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97A98A" w14:textId="101E95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50064C" w14:textId="00507A1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0E726A" w14:textId="2A6977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48406C" w14:textId="2B16DEE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DC4914" w14:textId="2772DB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1EC2F93" w14:textId="7C5D85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128D39AA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63A80F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729C36" w14:textId="2AD9E13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DF8FAB" w14:textId="03A2F2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977AF9" w14:textId="1D30617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557302" w14:textId="6418CF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29D152" w14:textId="26D977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4FF61B" w14:textId="7FD7294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A12FF1" w14:textId="7C576F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B90AFE" w14:textId="414FBD1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E76EF7" w14:textId="2B156B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8D884" w14:textId="6FCEBE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9B7282E" w14:textId="69668B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55836B37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EE9F72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BAE564" w14:textId="1E10E16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FEE17B" w14:textId="08A2E0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1CEF58" w14:textId="6B9B3D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16E922" w14:textId="3DA4CE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FA9DA3" w14:textId="769C61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E395B" w14:textId="684A16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6B01F1" w14:textId="7D55D95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3668FF" w14:textId="617F08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66CE96" w14:textId="61680F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102311" w14:textId="7028FF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C1DFD18" w14:textId="6FDA8C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1CC62254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DB5139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BD764D" w14:textId="2E4CD7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7037C5" w14:textId="54E106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86B90" w14:textId="57BE4F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E35BD7" w14:textId="3AFD4F1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47097E" w14:textId="22D04B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43FE10" w14:textId="2BE38F9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769D1B" w14:textId="5407AC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5E0DD" w14:textId="456445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403FC6" w14:textId="32C6AC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B5F54" w14:textId="0AC334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FE4EF88" w14:textId="7DBB70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2BA9008E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81FB5E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21A09" w14:textId="1AE727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FDB13F" w14:textId="30E18F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859FF9" w14:textId="585436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56BE04" w14:textId="31BBBB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C47FE3" w14:textId="0A13C4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6AF88A" w14:textId="337207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CD8E25" w14:textId="3890CC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D2C3E8" w14:textId="26015A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B28A66" w14:textId="1D048B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745348" w14:textId="525BA2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4ABBE1B" w14:textId="206E27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63A7DBA3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D870CE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0687B5" w14:textId="3CFBEC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90EE6A" w14:textId="279E733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17332C" w14:textId="04B725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12F096" w14:textId="011CF6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A4568E" w14:textId="4F255A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993192" w14:textId="672024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0F796A" w14:textId="571D90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B1CD5F" w14:textId="243BED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2084B5" w14:textId="2A1A45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9013BA" w14:textId="4CDE25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E51D010" w14:textId="014C97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3B189F02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9A1F6A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801081" w14:textId="726C9C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05E24D" w14:textId="4BC7AE6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C7A214" w14:textId="467978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A1A7B8" w14:textId="3D189D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ABF824" w14:textId="746AD0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5B3CB1" w14:textId="40D9816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34344E" w14:textId="7345E4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C784A7" w14:textId="5B6074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38DF38" w14:textId="1E72F8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D85E67" w14:textId="3BB8D9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AA8762" w14:textId="3D69F5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248BBCC6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A98D27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CFD92F" w14:textId="24ED867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CB9666" w14:textId="474C8C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5594FB" w14:textId="5EA87B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41376E" w14:textId="00A9AD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F82D0F" w14:textId="086BDC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E577D5" w14:textId="2CEEDC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3308FD" w14:textId="627F83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EC86E3" w14:textId="50E15C2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FF760C" w14:textId="70990FD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60A46B" w14:textId="3B01BC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49072AA" w14:textId="4CB6692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34CF36B3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FD5C9A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A6D234" w14:textId="0CEE0B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DB055D" w14:textId="233005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69668D" w14:textId="044F1F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8FF7AD" w14:textId="6A8190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1D9A7C" w14:textId="0795DA0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BC83F5" w14:textId="1AD96C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1EF99D" w14:textId="2212E2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5ACAEF" w14:textId="4990AF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2816EE" w14:textId="4EA1B3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0475B6" w14:textId="2C62B0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724AB5F" w14:textId="610762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3BC9C60A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C724D0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025493" w14:textId="736AA6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733A02" w14:textId="5D84D0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8537D1" w14:textId="4B3833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BB25A5" w14:textId="460B57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9FE0D1" w14:textId="3C18A6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807C67" w14:textId="18C7E9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316A64" w14:textId="486116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B3241" w14:textId="4FBA01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53BCBB" w14:textId="2DDC59E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7C38F5" w14:textId="797278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A205EB" w14:textId="378837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0AE45C29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6BF33E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378062" w14:textId="7FCA02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450A6A" w14:textId="03D10C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AD640A" w14:textId="05CE02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E3C42E" w14:textId="4B3855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E9C571" w14:textId="4B22748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486AC0" w14:textId="03DC9B5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341467" w14:textId="413EF7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FF8649" w14:textId="27B330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CF9AAD" w14:textId="204F0D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6DB7EF" w14:textId="13C974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1364AE7" w14:textId="327BF5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38B8FA9C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5B0350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EE7CB3" w14:textId="5898B17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3292F3" w14:textId="74DE0C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C6FC3" w14:textId="059879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984C80" w14:textId="45828F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BBC156" w14:textId="3CBDF9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F4F43C" w14:textId="5F1DEF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4A5C2A" w14:textId="1A8557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BEA435" w14:textId="0872F7E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AE3CED" w14:textId="3D9DCF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64285E" w14:textId="6A2020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C6D5093" w14:textId="6D81E3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0FE7E520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B72F90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C870E2" w14:textId="2AEEA0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9F8B28" w14:textId="1F9290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AA5D84" w14:textId="54B4BC3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D25E94" w14:textId="34A589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833480" w14:textId="4D9640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81D915" w14:textId="18239B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71D883" w14:textId="291F847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8C0A49" w14:textId="392A9E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734D30" w14:textId="330AC9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650CE4" w14:textId="3FDF35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CAC7A98" w14:textId="710C430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44B68FEF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E4DB02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6C86FE" w14:textId="7E745A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836D2D" w14:textId="50ADB8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004C4F" w14:textId="339CFB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7C615E" w14:textId="2855F5B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B037EC" w14:textId="04C0F2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E64B4" w14:textId="792DBE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4A0C8E" w14:textId="6AF47C1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D08225" w14:textId="404980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1DA81F" w14:textId="5EC842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C78F91" w14:textId="43B977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ADB9381" w14:textId="3D2EBA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065CD01C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ABC960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D421A0" w14:textId="44BEFCC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1AA881" w14:textId="6DF3BA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BF2B3E" w14:textId="3A4E5A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EA9CDA" w14:textId="6AF34C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901AEE" w14:textId="12CE70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65FE17" w14:textId="14CB80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D1AC45" w14:textId="5E1D22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CAACE8" w14:textId="1ECE74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5811F5" w14:textId="7163255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B59707" w14:textId="039BC6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86FDC22" w14:textId="0A2D5F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627231F8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1A867C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A26AE7" w14:textId="09AEF2A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EBF471" w14:textId="17A0DC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0D4255" w14:textId="1147154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B681F5" w14:textId="6F0942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A46DFE" w14:textId="514B06A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1C88E1" w14:textId="464BBA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BC1740" w14:textId="6234BA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D4C13A" w14:textId="1BE2F8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0592C7" w14:textId="6D5E24E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DCCBC9" w14:textId="4FB9AE9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B82C2A5" w14:textId="216AE0F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02367B95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1F3E50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A58FD7" w14:textId="1C4654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8BE63A" w14:textId="513119B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0BFE9C" w14:textId="63B44D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3381B7" w14:textId="16FB23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3F131" w14:textId="3B80C9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48C8FB" w14:textId="56B13D7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531968" w14:textId="68902B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2648D" w14:textId="7DD4CC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D850C8" w14:textId="67C135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A00782" w14:textId="7A37F4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B4CF3EB" w14:textId="4FBDAF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7</w:t>
            </w:r>
          </w:p>
        </w:tc>
      </w:tr>
      <w:tr w:rsidR="00F039A5" w:rsidRPr="00732AE4" w14:paraId="0FEB0158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F2FA45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BFC989" w14:textId="3AFCE0D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A38555" w14:textId="124A8D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3ECB52" w14:textId="512113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0AE088" w14:textId="7CE77B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548FC9" w14:textId="57837F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1CC558" w14:textId="6AC873C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CBAB11" w14:textId="270DF49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6E8CCF" w14:textId="5D6CAB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1CAEAE" w14:textId="2D002A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65F5A4" w14:textId="7A7DB89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B8D89C4" w14:textId="441EAD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5643CE4A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59F37F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3355B4" w14:textId="67F7C5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6B92BD" w14:textId="2756A78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E926EB" w14:textId="4264BA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86B913" w14:textId="2D4F16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76CE1F" w14:textId="4E1078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CE21EC" w14:textId="68FB27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85073" w14:textId="0621CE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330CF8" w14:textId="59F871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853A9E" w14:textId="2B30CA4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26A5E7" w14:textId="09CC3B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AB754FA" w14:textId="7B0C57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30628382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24DD41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CD21DB" w14:textId="2377A2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98C9AC" w14:textId="3FAF1D1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7D804F" w14:textId="3BFC1F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B032B5" w14:textId="525AD0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964C0E" w14:textId="00F06C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F08A21" w14:textId="22792F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EFF40C" w14:textId="1E198EA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7244F4" w14:textId="558323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CC2140" w14:textId="22FD8F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248192" w14:textId="7488B1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28B9867" w14:textId="3B01D8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2B7DE883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E5BCEC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182C6A" w14:textId="50EAC96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6CB7F9" w14:textId="5A3CF95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DAA0A8" w14:textId="70373E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51EE4D" w14:textId="125912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2FCC54" w14:textId="7E2A5D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BE8084" w14:textId="3A4493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55252A" w14:textId="73DBC3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7F9499" w14:textId="50DE9D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749157" w14:textId="074A78E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F895D7" w14:textId="4F0C03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C992DC6" w14:textId="1AE146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27A2BD30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84DAC6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DCAC55" w14:textId="4F6544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CC37D0" w14:textId="7AF4F3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85CEA6" w14:textId="222D383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5596F6" w14:textId="3BD310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8D4158" w14:textId="2B2008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10AEF9" w14:textId="06E790C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1576C7" w14:textId="7CA9EC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7A6E7B" w14:textId="1DE770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ED5BBF" w14:textId="52DEFE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E579FD" w14:textId="4FCDBE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585C350" w14:textId="230518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37FB3C21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940AE4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6AE3D0" w14:textId="159B8F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B26C5D" w14:textId="0BCBBE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F428C5" w14:textId="2269CA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CCC025" w14:textId="4F77F5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F41639" w14:textId="481DF7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0546D3" w14:textId="40B7E84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7AD662" w14:textId="6A57F6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7F543F" w14:textId="4B87BC1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CFB998" w14:textId="3146EC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0FEBB6" w14:textId="08F88F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0D289BF" w14:textId="42A9FA2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366F80D8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C3E8C5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9BA579" w14:textId="0DEFC4D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27FD0E" w14:textId="425FA8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23E3B9" w14:textId="6AD4DC4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E3D752" w14:textId="0312E3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C83795" w14:textId="06BD44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094451" w14:textId="25FA7F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8EB490" w14:textId="160C8C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B1C9B0" w14:textId="7A7AC5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932274" w14:textId="52E56D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9D9ADA" w14:textId="46B61C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94A6772" w14:textId="53799F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7AA4F036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EAE9ED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102C58" w14:textId="7BE71D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81F33A" w14:textId="6C6B3F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5CC7F2" w14:textId="697CA61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6F5A84" w14:textId="6DFDC1B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F05E5B" w14:textId="3AFD43C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60B22F" w14:textId="211DE9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A088D9" w14:textId="1382AE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AEA328" w14:textId="175B2A9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B60375" w14:textId="1F7ED4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AF75C0" w14:textId="5FB2C7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D44FCDA" w14:textId="688AE0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592C0C5F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4A0509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4065D5" w14:textId="32C1C0D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8F5FF8" w14:textId="4E0EDB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615A6D" w14:textId="2B190B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D6DD52" w14:textId="7ACE16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F5557A" w14:textId="4F4EDB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DCF61F" w14:textId="1F4D22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DAE411" w14:textId="6D41E41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6C5417" w14:textId="13D757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E2D01F" w14:textId="474BC9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56FFF8" w14:textId="4190BA9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2A6843D" w14:textId="6852F7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7378E6F7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9E38E2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D12862" w14:textId="51FBBE4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073CF9" w14:textId="41BFF10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BB0295" w14:textId="7B8E72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5EFE13" w14:textId="22D3697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45E0C5" w14:textId="2380C5E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CC8C14" w14:textId="1E341A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26C30B" w14:textId="4FEBC74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154681" w14:textId="2348B4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3E7D9B" w14:textId="374C02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658CBB" w14:textId="7A1411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4D4D195" w14:textId="6EDEB10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34523489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041878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F8C178" w14:textId="703A58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2315BA" w14:textId="095848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054F78" w14:textId="1AEAA0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C692B3" w14:textId="362E3A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F6AA48" w14:textId="267553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EF4A0C" w14:textId="7E0B3C4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F8898D" w14:textId="101413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C19BDF" w14:textId="6D2CFB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8595F4" w14:textId="71C2B6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D6603F" w14:textId="55E192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93729FA" w14:textId="49B235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771B4FBD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0B6480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F53F34" w14:textId="54B55F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869CDD" w14:textId="4D0EB5D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3C7E35" w14:textId="486234C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C2B2BC" w14:textId="7A8F509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4FBD52" w14:textId="6713A7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EE9A1" w14:textId="78150E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F57C1C" w14:textId="5AD7B0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A727F8" w14:textId="1F8A13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B54137" w14:textId="0F1A1B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93B8F2" w14:textId="77AFBB1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F2AC6DA" w14:textId="2BA9D5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47FBAD5E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DCF0ED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79B183" w14:textId="2D7514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9BD338" w14:textId="7F9871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02E302" w14:textId="165225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CBB180" w14:textId="6874A41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6532F3" w14:textId="5DC800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6057A4" w14:textId="5CC1D8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0EF8E0" w14:textId="1395F1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6E4D58" w14:textId="7A5413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99E3A3" w14:textId="067F5E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BEC6AB" w14:textId="5F655A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7D881E2" w14:textId="4E408F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27DD43E7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D36C92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CF2352" w14:textId="1DC9C78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8AF84C" w14:textId="60F80B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6470F3" w14:textId="26D025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4DDF22" w14:textId="1A29DC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7618C9" w14:textId="530F55A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A18D0A" w14:textId="0E5705E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ACB769" w14:textId="3B891A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051DDF" w14:textId="15B916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57CEFA" w14:textId="78A5D0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AC13ED" w14:textId="0C4C84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855366" w14:textId="6E78F8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462A09AE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E82B23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lastRenderedPageBreak/>
              <w:t>3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FB8B6C" w14:textId="31DBEA9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2084EE" w14:textId="5CC353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985801" w14:textId="4C60D1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750B62" w14:textId="395A8A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429374" w14:textId="6192CB2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1FB5DD" w14:textId="578856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90A844" w14:textId="2464D9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940F65" w14:textId="4BF680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1F7599" w14:textId="4AA778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EF5B9B" w14:textId="15C4DF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E9A07CD" w14:textId="3CD101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2F69D8BE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5C2399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294156" w14:textId="39267A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BC390A" w14:textId="143497F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E50255" w14:textId="40B5F6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975E94" w14:textId="1FC4596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143C97" w14:textId="4AA6C4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654B1E" w14:textId="7ACC19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FF84B6" w14:textId="03027C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92E02E" w14:textId="117FAA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AF290B" w14:textId="69B7FEA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C646CA" w14:textId="52B0BB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9968B46" w14:textId="610DB3F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3AF1A385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AACC27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AD6072" w14:textId="65BDD9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59A9A4" w14:textId="3F4A39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CDC335" w14:textId="1D9F2B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C69ECB" w14:textId="7E60143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C6CA14" w14:textId="46F54D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4356AE" w14:textId="4BBAD7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611CF8" w14:textId="59E0E3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A0FBB5" w14:textId="237A29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E52FA3" w14:textId="209B94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6154D0" w14:textId="0BA74B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2FF65D0" w14:textId="2C1658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9</w:t>
            </w:r>
          </w:p>
        </w:tc>
      </w:tr>
      <w:tr w:rsidR="00F039A5" w:rsidRPr="00732AE4" w14:paraId="2DF6CEF0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31AFFA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CF924D" w14:textId="70527E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2C5084" w14:textId="27CB5A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19A8CE" w14:textId="3F4D59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6D99F0" w14:textId="157D3DC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B76163" w14:textId="00B750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1FB43C" w14:textId="13A3EF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522E26" w14:textId="132483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C150AB" w14:textId="7ADBBA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407EA5" w14:textId="5A9583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476791" w14:textId="34F42F0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A5D0789" w14:textId="16BD4E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7C0CECF9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06DA18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DBB2A8" w14:textId="778202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61AA6D" w14:textId="51B8D6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D3F7CE" w14:textId="3B0181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D67C5E" w14:textId="43D08E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6DF685" w14:textId="330A7B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971407" w14:textId="3423F2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E7FD7F" w14:textId="62243F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F4F0BE" w14:textId="23B2B6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C46963" w14:textId="1A1B0B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0BD5EE" w14:textId="1A829C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C1AD292" w14:textId="1FA890E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4E14766B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6EC06A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C88B7C" w14:textId="20CB0D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9C0B2E" w14:textId="28DF90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65DCB8" w14:textId="23A463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D16619" w14:textId="74886B5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468C3F" w14:textId="308A37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F2B73" w14:textId="4183F0E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B2AE18" w14:textId="7DBCAA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CDCE53" w14:textId="49EE63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710671" w14:textId="597AA5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10F10C" w14:textId="512BF5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2FC2496" w14:textId="1E76B6E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1657AAB7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20FBE5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04DBEE" w14:textId="4B5274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75FD47" w14:textId="355617F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823FAC" w14:textId="42E1F7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D169C6" w14:textId="71F05A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D3A4ED" w14:textId="2CC5C9D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6AE353" w14:textId="3ADE07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FCF13" w14:textId="72D6F43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D809A2" w14:textId="3B62D3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F65DE5" w14:textId="596009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7D166C" w14:textId="54607D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5D20D5D" w14:textId="14B5CC6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3C742DB4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C3CE0C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8747C0" w14:textId="1D7026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D838FD" w14:textId="727639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0F0A25" w14:textId="3C8DE4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04E4D1" w14:textId="2A7680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CAE252" w14:textId="1F19D6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926B2" w14:textId="3D5027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2E82BD" w14:textId="46FC59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5A3ABD" w14:textId="59FF36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8C59B3" w14:textId="2EE694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59F73A" w14:textId="5ED5B2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76E45AF" w14:textId="471DBF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4EEB5309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00A382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18B08B" w14:textId="5B50EB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399AD0" w14:textId="4A750D9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F500FF" w14:textId="079857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33EB89" w14:textId="7A54CE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DFC9BF" w14:textId="2279985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4BA291" w14:textId="2DD502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A86A05" w14:textId="5FDD9A4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F81764" w14:textId="53749C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A5F513" w14:textId="3BADDDA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B7B804" w14:textId="181DCF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01B35CA" w14:textId="4AA493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6D188DFA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4DD532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CB61DF" w14:textId="26C814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68106" w14:textId="64B79B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40BB4B" w14:textId="72DB6C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5DE650" w14:textId="66CCF7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59827F" w14:textId="603C0B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F03083" w14:textId="7A9B9CB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81B40F" w14:textId="3ED7FBC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56C34" w14:textId="7EE235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74EF0A" w14:textId="472157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033EE7" w14:textId="6520EAA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9910FD1" w14:textId="3AD672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00970503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20BB3D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FF4167" w14:textId="4FED48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7D07C0" w14:textId="5D03289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9F29FD" w14:textId="5D3A38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1AB590" w14:textId="1D9A21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B4294F" w14:textId="3D01E0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A186EE" w14:textId="0C0B1F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21A05" w14:textId="21CCAE3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6D2F8B" w14:textId="444320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C5DFE8" w14:textId="5E4F6A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2B9D27" w14:textId="27B41D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2389AC9" w14:textId="43EE523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0DEA7F19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CA7FE7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D9BB74" w14:textId="28D3E3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F91421" w14:textId="63DA5D3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85F84D" w14:textId="4B3815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93724B" w14:textId="4195F58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949CA8" w14:textId="30F90B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4ACB12" w14:textId="5D3F82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5D5D0F" w14:textId="687DEA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C7FB77" w14:textId="41924D3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06D71A" w14:textId="24A9D8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76D63C" w14:textId="22E961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305BB2E" w14:textId="6E3CF6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138F795D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81A9C1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E28C60" w14:textId="33BC2C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3001F0" w14:textId="55033D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C71D78" w14:textId="7854A6C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C250CB" w14:textId="628E929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A27189" w14:textId="129A2E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EA5CED" w14:textId="400346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FBC6DE" w14:textId="58B61F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08F32A" w14:textId="5DF3DA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6554CB" w14:textId="6F1A252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72D4FA" w14:textId="5910030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4614B38" w14:textId="56506C9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718F95C2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22FAC5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F37159" w14:textId="6663E4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506B2F" w14:textId="2133B4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2C9A41" w14:textId="578F76C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268195" w14:textId="35CC3C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462664" w14:textId="774591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3BAE82" w14:textId="42EB3C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A28573" w14:textId="55792D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E6468C" w14:textId="24C36D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2D446C" w14:textId="784D80E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A6BBB9" w14:textId="5057D6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77C95E7" w14:textId="54C7BF1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68637093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C71215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182BB9" w14:textId="0DF9F71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51FF05" w14:textId="4989409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1401B" w14:textId="317FB7C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504C1" w14:textId="0BB9F5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C43BC0" w14:textId="78076A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351435" w14:textId="4F9CB9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551ED4" w14:textId="4A7888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8C823C" w14:textId="0D2132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6CFBC2" w14:textId="4D9407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0311A6" w14:textId="42F064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C8F4C7" w14:textId="1B4133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039FD864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9E2A20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6EAC3B" w14:textId="2F6649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D20410" w14:textId="023004C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F2AF3B" w14:textId="07336E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3946F7" w14:textId="5B27DC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647E71" w14:textId="233F11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53BA0D" w14:textId="459258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154816" w14:textId="1A4E52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7B32C8" w14:textId="49C1C3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5804BD" w14:textId="297B2A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BA9796" w14:textId="752B3A8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F560F8F" w14:textId="1670A1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2E0ECDBF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63D15F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80BA4A" w14:textId="79DFA4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7771A4" w14:textId="13C30D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4F625E" w14:textId="3CE86DC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D760E" w14:textId="3BC7C2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26E2FC" w14:textId="7978FC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DEA69B" w14:textId="3183235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AA3F9A" w14:textId="0EF073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56F919" w14:textId="398962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9F06BA" w14:textId="6696DD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D1F4D3" w14:textId="44C59B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DAA01AA" w14:textId="6BD9A0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343B0DE3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8F7DCF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E41179" w14:textId="16EA89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7F1576" w14:textId="3EAD7C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674D25" w14:textId="209AF7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077942" w14:textId="7421806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C39358" w14:textId="44482F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F883EB" w14:textId="20546A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E985E5" w14:textId="6177E8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C26C84" w14:textId="501D5E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CA0B5A" w14:textId="11C5864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2237DC" w14:textId="61BC7E6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C5EDA8" w14:textId="1749E28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3619FAA6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8909EB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25F034" w14:textId="088415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7CE24B" w14:textId="4E4750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022433" w14:textId="20FA0E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3380E9" w14:textId="341812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E52FF4" w14:textId="1A8285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6D7E28" w14:textId="1C5A09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8D8830" w14:textId="452A88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AE9A77" w14:textId="0BCC27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6898D3" w14:textId="321920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BBCF70" w14:textId="08F0A2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11CE09" w14:textId="128CEB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77784FFB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1DB181C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CD8AF6" w14:textId="4332A8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58D204" w14:textId="0965B0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7DA458" w14:textId="1D2EE85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1682FC" w14:textId="2B9362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ABCE2B" w14:textId="503BE0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11328B" w14:textId="242748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CCE00E" w14:textId="121185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BC3F97" w14:textId="4537FF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E08123" w14:textId="105F78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C6EA2B" w14:textId="399648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F122DE9" w14:textId="5565A1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5E755A31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DA158A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D1E97D" w14:textId="36FE94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F72173" w14:textId="5FA4A1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CB05BA" w14:textId="49CA8A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A79F50" w14:textId="7A2226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97ABE2" w14:textId="0B2DAD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A9E58D" w14:textId="7270EB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D83427" w14:textId="710C8A1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55A585" w14:textId="091B092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BBA1C7" w14:textId="6D3ABA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3A2D8D" w14:textId="011041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F26765" w14:textId="67BCBF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0B7BE9FE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5711F51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F49E1D" w14:textId="4F1C3A8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62BD2A" w14:textId="08FEE26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FFCD0C" w14:textId="35415A1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6A2891" w14:textId="272942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A30908" w14:textId="74EEB9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9E6740" w14:textId="0550B7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BD8F1" w14:textId="04A817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EE7575" w14:textId="3F8EF6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1CF685" w14:textId="6A99AA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2A579C" w14:textId="242558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6FC8EC" w14:textId="47D169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4B5B505E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BCC6A4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14DCD5" w14:textId="47D187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68D170" w14:textId="4C5069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378B67" w14:textId="43EA1ED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EBE6D5" w14:textId="07AD21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0328F6" w14:textId="17D9C3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725F5" w14:textId="182D95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7F182" w14:textId="27CB9D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8E956" w14:textId="49714A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2C4B4E" w14:textId="1A56A86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51B89E" w14:textId="098623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B24519A" w14:textId="7A1BEA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1A7CB7AE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92714A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50BAE3" w14:textId="1C0B6F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1E7D58" w14:textId="7DBF52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BB5B81" w14:textId="2FCA6D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B24918" w14:textId="03D1E7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AAE068" w14:textId="26A8BA6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6FC296" w14:textId="320418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88AEF0" w14:textId="62231B6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ABFABC" w14:textId="77DE20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BEFE6D" w14:textId="1F9918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336674" w14:textId="4F5EAC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1EE353A" w14:textId="7DFCE6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655922B3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D9F5E3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EFD57" w14:textId="6A2AE3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79A867" w14:textId="0A5AFFB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3E614B" w14:textId="601096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2746F8" w14:textId="777CAE9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DA984B" w14:textId="0542B26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116D5C" w14:textId="6AC38B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9D1C7E" w14:textId="6ACBF5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5ADED8" w14:textId="2DA3C7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23F2D6" w14:textId="7F2A27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27EAF1" w14:textId="0F4CD3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66CC1F2" w14:textId="11511CE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6354E3BB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79527A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1F93BB" w14:textId="6FCDF3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7320C8" w14:textId="4B0CEA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BD8D2C" w14:textId="499DB91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DD95D8" w14:textId="42D2F1F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CA5689" w14:textId="31994A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66A228" w14:textId="60C06C9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67B0F3" w14:textId="511252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FC1AA4" w14:textId="46FD08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96E08A" w14:textId="74499E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30FB9B" w14:textId="4751EE9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2312B3E" w14:textId="2D3ACD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170887C5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AB16F0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1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FE11B4" w14:textId="43FAEA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F9E0EA" w14:textId="0BFD05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361F2A" w14:textId="04C3A0F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5663E7" w14:textId="600412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436000" w14:textId="17523D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C693A0" w14:textId="4902E1F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1A40BC" w14:textId="0EA36D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323D73" w14:textId="2EB3D2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6C0D64" w14:textId="4392EF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4A7A0B" w14:textId="76E7A6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38B1C5" w14:textId="2FFE4FD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386073D0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3D4D4E3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2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BDAA25" w14:textId="4A4AB9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3524A8" w14:textId="2FB023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CC2B5A" w14:textId="13614C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A8123C" w14:textId="16BE79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D0490E" w14:textId="24420D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8FA64F" w14:textId="150104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EBE0DE" w14:textId="6304DB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1E7904" w14:textId="4C6214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157C86" w14:textId="69BC25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56F3FF" w14:textId="71F90C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DDB7D3E" w14:textId="7A6838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49EF46D4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747C68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99272D" w14:textId="0B3DA6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80D146" w14:textId="5730E5B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E941CC" w14:textId="09EA4C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8E0102" w14:textId="7C90C6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C971A9" w14:textId="590938C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1A2241" w14:textId="51D332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A10ADA" w14:textId="2E3348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2A34F9" w14:textId="007710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3EFDE3" w14:textId="72B367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9EC79A" w14:textId="679E65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25C4C7E" w14:textId="42B3F6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9</w:t>
            </w:r>
          </w:p>
        </w:tc>
      </w:tr>
      <w:tr w:rsidR="00F039A5" w:rsidRPr="00732AE4" w14:paraId="3C27DCDC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B7D10A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F598A3" w14:textId="0D01EA6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ED6C52" w14:textId="1D8B12D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616E16" w14:textId="7B5F9C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C93C34" w14:textId="1DF54A6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175442" w14:textId="6634E0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0838C1" w14:textId="15875C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75F03F" w14:textId="04F2C1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8E7A33" w14:textId="6FFFED5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F2E426" w14:textId="48420A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2755C2" w14:textId="289361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119FB0" w14:textId="3909B66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5754FA3B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6050A70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25BAB3" w14:textId="44A81E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782D1B" w14:textId="0096E51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675AF8" w14:textId="37DF9E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19C72B" w14:textId="18E03E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FA85D4" w14:textId="6DCFF1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ECDB3F" w14:textId="5D6C850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A3F9CB" w14:textId="27387F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B2CEE3" w14:textId="3D8FFF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B7DB1D" w14:textId="5839C8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5DE304" w14:textId="3BE024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CDAF77A" w14:textId="20F050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33B559D6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2108D6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6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0CF4A6" w14:textId="3E5C30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122427" w14:textId="71B0A6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01A737" w14:textId="20E9D40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78AF34" w14:textId="457735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E65DCB" w14:textId="0946BB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A910FC" w14:textId="799C95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FD5E06" w14:textId="073275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0CFB26" w14:textId="35D78B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0BBB05" w14:textId="29047BC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127CF7" w14:textId="2C0D16A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E50FAE0" w14:textId="0D2AAF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033A69CA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4F44475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711A2A" w14:textId="3991248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057D05" w14:textId="103239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9A18C3" w14:textId="71E574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B4B28D" w14:textId="0AA76AF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32B087" w14:textId="53C081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AAF4B2" w14:textId="1B30C1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7A3FB4" w14:textId="387B51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EAE415" w14:textId="6DF5F9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3CF808" w14:textId="107B2A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04353B" w14:textId="600D91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7AE89C" w14:textId="038E32D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571A7985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72F917F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8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183CD0" w14:textId="01403E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E1D440" w14:textId="18B779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98692D" w14:textId="51BB053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07B997" w14:textId="0EC435E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67B252" w14:textId="1853FC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30ACD0" w14:textId="691A60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6263CD" w14:textId="33EFDB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9BB12D" w14:textId="13BCFB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E8CF02" w14:textId="53F819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5A5A64" w14:textId="6FE442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4A7FED" w14:textId="22CAEF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4EB4B727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2DB4B5A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9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AA0624" w14:textId="5E64C5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A3C36" w14:textId="5AEFFF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A4D91A" w14:textId="441723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29B375" w14:textId="46B336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65077" w14:textId="643B65B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D9D195" w14:textId="55BAC6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49E744" w14:textId="795811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3A0700" w14:textId="429626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2B6909" w14:textId="1542C0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69568A" w14:textId="3CDDAF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3299E8F" w14:textId="1F9642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1980951F" w14:textId="77777777" w:rsidTr="00920422">
        <w:trPr>
          <w:trHeight w:val="315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center"/>
            <w:hideMark/>
          </w:tcPr>
          <w:p w14:paraId="05E33FE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0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16D6CE" w14:textId="627EBA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3B99E4" w14:textId="32B31FA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8B9FCF" w14:textId="1CD2B2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7EBC31" w14:textId="5A12AD4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065E2B" w14:textId="198E35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578490" w14:textId="7FA4EF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858CB6" w14:textId="7590EE8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73FA74" w14:textId="541AB3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C3A43" w14:textId="1F55464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33FB92" w14:textId="25770D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470B13" w14:textId="633DA3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bookmarkEnd w:id="10"/>
    </w:tbl>
    <w:p w14:paraId="74E58918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</w:pPr>
    </w:p>
    <w:p w14:paraId="24C95ED2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3CAA5DBB" w14:textId="458DC83A" w:rsidR="00BE0B78" w:rsidRPr="00F039A5" w:rsidRDefault="004E05C9" w:rsidP="004E05C9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rFonts w:eastAsia="Times New Roman" w:cs="Times New Roman"/>
          <w:color w:val="auto"/>
          <w:sz w:val="24"/>
          <w:szCs w:val="24"/>
          <w:lang w:val="id-ID" w:eastAsia="en-ID"/>
        </w:rPr>
        <w:lastRenderedPageBreak/>
        <w:t xml:space="preserve">Data </w:t>
      </w:r>
      <w:r w:rsidR="00BE0B78" w:rsidRPr="00F039A5">
        <w:rPr>
          <w:rFonts w:eastAsia="Times New Roman" w:cs="Times New Roman"/>
          <w:color w:val="auto"/>
          <w:sz w:val="24"/>
          <w:szCs w:val="24"/>
          <w:lang w:val="en-ID" w:eastAsia="en-ID"/>
        </w:rPr>
        <w:t xml:space="preserve">Keselamatan dan Kesehatan Kerja </w:t>
      </w:r>
      <w:r w:rsidR="00BE0B78" w:rsidRPr="00F039A5">
        <w:rPr>
          <w:color w:val="auto"/>
          <w:sz w:val="24"/>
          <w:szCs w:val="24"/>
          <w:lang w:val="en-ID"/>
        </w:rPr>
        <w:t>(X1)</w:t>
      </w:r>
    </w:p>
    <w:tbl>
      <w:tblPr>
        <w:tblW w:w="9133" w:type="dxa"/>
        <w:jc w:val="center"/>
        <w:tblLook w:val="04A0" w:firstRow="1" w:lastRow="0" w:firstColumn="1" w:lastColumn="0" w:noHBand="0" w:noVBand="1"/>
      </w:tblPr>
      <w:tblGrid>
        <w:gridCol w:w="135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763"/>
      </w:tblGrid>
      <w:tr w:rsidR="00F039A5" w:rsidRPr="00732AE4" w14:paraId="7A9532BB" w14:textId="77777777" w:rsidTr="00920422">
        <w:trPr>
          <w:trHeight w:val="315"/>
          <w:jc w:val="center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vAlign w:val="center"/>
            <w:hideMark/>
          </w:tcPr>
          <w:p w14:paraId="6EDA9D88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77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3DA5900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Keselamatan dan Kesehatan Kerja (X1)</w:t>
            </w:r>
          </w:p>
        </w:tc>
      </w:tr>
      <w:tr w:rsidR="00F039A5" w:rsidRPr="00732AE4" w14:paraId="79E3B90B" w14:textId="77777777" w:rsidTr="00920422">
        <w:trPr>
          <w:trHeight w:val="315"/>
          <w:jc w:val="center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C8390D" w14:textId="77777777" w:rsidR="00BE0B78" w:rsidRPr="00732AE4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4419126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26A2816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D90A031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05E6D97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19F0204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C1D03DC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029CF70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F07BE38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71975EF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6CE3AF3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1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0B8500C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732AE4" w14:paraId="6F3D7F64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03ECF4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A2F9C2" w14:textId="3BC792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548A4E" w14:textId="7243C39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4A8B81" w14:textId="2CB2BC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D6C467" w14:textId="5FE58D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399CE1" w14:textId="047BD3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442827" w14:textId="1D7612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C50D6C" w14:textId="55C133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A0DD5A" w14:textId="6FE311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58757F" w14:textId="751E33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A084FF" w14:textId="22BD60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C1AE7DB" w14:textId="5619D4C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618231B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54D206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E1F49B" w14:textId="380456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718D36" w14:textId="197514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434595" w14:textId="3BACD2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D12D5C" w14:textId="701239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C60028" w14:textId="0636C3C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00E149" w14:textId="7E0125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CF96F2" w14:textId="0D0D226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DE8B31" w14:textId="4BEE65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8EC95E" w14:textId="13AC1D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CFEA92" w14:textId="4D05F2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666D18E" w14:textId="783DC8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74307D25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ABA208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7DEBB3" w14:textId="754764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C80F03" w14:textId="4EE8F3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F4CFE5" w14:textId="59C109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D82396" w14:textId="5D915E9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DA0F74" w14:textId="2CE5F7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8FA670" w14:textId="0D6081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F0F39A" w14:textId="4A61CD1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BE1769" w14:textId="250546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950763" w14:textId="565CDC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493E8D" w14:textId="437C5A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DF17C0B" w14:textId="14AF7D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159F75D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33DFBC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F04379" w14:textId="2B6DC1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597EC8" w14:textId="2C9EB81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6198F2" w14:textId="6008240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355109" w14:textId="335A7E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7286EF" w14:textId="31A0A9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AF4F4D" w14:textId="7BA4DB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81F398" w14:textId="7E7E9E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6AF806" w14:textId="5AA39E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B99D93" w14:textId="51F7E1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DEEE5D" w14:textId="2D83FB4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E6B4E16" w14:textId="3B4C12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4BCF29A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178766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62F0DC" w14:textId="708123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BEFE8A" w14:textId="2549B8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37CD13" w14:textId="18401F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C31CAF" w14:textId="6F117E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3023B0" w14:textId="0D3D2B1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D60707" w14:textId="7EAA27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D88D8E" w14:textId="60B3C0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BB5DA5" w14:textId="6AFBE2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0473B6" w14:textId="5C3DF1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D7CEC0" w14:textId="4F6852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223A073" w14:textId="7022FC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55024C3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57CD4C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FB1D6D" w14:textId="094160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A4973E" w14:textId="2C12D1F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B0BA8" w14:textId="690EF9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0ADAB7" w14:textId="7E97E91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75582D" w14:textId="24D532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C48AF2" w14:textId="220AC5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131C29" w14:textId="124B8A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2C3E36" w14:textId="7714C2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5B9E6C" w14:textId="726842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D95201" w14:textId="24C48DC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62BAFC2" w14:textId="237F73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4B326695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32B04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A2370A" w14:textId="6B805F1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2655E5" w14:textId="36CC7C5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BA152D" w14:textId="5DCA51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CB10CD" w14:textId="35B689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505DD1" w14:textId="36D641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2BF07E" w14:textId="54906E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B5FC40" w14:textId="43F047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9ADB00" w14:textId="73E5FC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D047DF" w14:textId="590945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620AAE" w14:textId="53C423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A4098CA" w14:textId="26918F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5C11F4C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7963CD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A9E938" w14:textId="394C69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64B148" w14:textId="438833E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F1E9E0" w14:textId="5B3B6B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A62499" w14:textId="119028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D6BC8D" w14:textId="6274C4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0C4530" w14:textId="349E36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725B7" w14:textId="3497B2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FED12B" w14:textId="3AB6EE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AB49D7" w14:textId="16F1593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3CBA88" w14:textId="43F898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2CCF64F" w14:textId="33051A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05BCE07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7E7C24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158ED6" w14:textId="65CF01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158E8B" w14:textId="5184B25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0A4C6E" w14:textId="6AB9CB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2DAF1" w14:textId="74ADCFA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365E96" w14:textId="4B0563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D79740" w14:textId="28B810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D26EB5" w14:textId="386943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EDE45A" w14:textId="39613D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5E3F4A" w14:textId="627247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AED79E" w14:textId="553FC5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92AB28" w14:textId="0A77099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79B46AE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9FB30C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8A56EB" w14:textId="13B6DFF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356A68" w14:textId="69BAA3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400D7E" w14:textId="381F5C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528267" w14:textId="261D8C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6164FD" w14:textId="56A859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6C00E5" w14:textId="1372BE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6B39DD" w14:textId="33F6136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97C9F9" w14:textId="0253D8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2C2482" w14:textId="65AA23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815AE8" w14:textId="4B0F9B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6893B4B" w14:textId="30BACB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341A111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9755A9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21EBE9" w14:textId="091E19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64304C" w14:textId="62B2594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9DA79C" w14:textId="6F1928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33B08A" w14:textId="332095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085FB1" w14:textId="040D0E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4C0707" w14:textId="03E2045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B68FF5" w14:textId="10CC2B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BD5995" w14:textId="03BC47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229015" w14:textId="6901A8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FE4AAD" w14:textId="7FAA76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F83888B" w14:textId="49841B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5089740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70E7BF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B6A00D" w14:textId="6C20BDA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26ED16" w14:textId="3F1928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624114" w14:textId="433C5F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677F2B" w14:textId="7E1877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868BD4" w14:textId="0BB13A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AF43EC" w14:textId="290B9B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CD6A9C" w14:textId="3D46FA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FAD27" w14:textId="670188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2279C5" w14:textId="40CD48D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A67B25" w14:textId="1E7146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BCF0897" w14:textId="7ABB3A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7C69361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4341A9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EDC11E" w14:textId="7BB8A95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166BB2" w14:textId="764625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2E76AA" w14:textId="7C1311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8B19EB" w14:textId="02A2DE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6E351E" w14:textId="3D2B95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F8BDB3" w14:textId="4C1007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927B41" w14:textId="1DFDDF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8F56C9" w14:textId="2F6865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0145B2" w14:textId="530A74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DB8DFC" w14:textId="5334A6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BE2F1F5" w14:textId="25DEA7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0E778A60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B4E0F5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AE57FD" w14:textId="69B9C9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725C5A" w14:textId="176787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4DC190" w14:textId="79D2D0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07751F" w14:textId="27A784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250EDC" w14:textId="609B83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B7FDA4" w14:textId="491A2E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8A4FD3" w14:textId="0C7F3E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2523EC" w14:textId="087E75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DFFF81" w14:textId="767E5F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59F1D8" w14:textId="69194B3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69FE096" w14:textId="0A67F1C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55C42FF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B043AF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5741D8" w14:textId="50B2FC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85B7B7" w14:textId="7D8E27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E59C74" w14:textId="5193E1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AFF816" w14:textId="312C753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CD5E0E" w14:textId="119A07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9DEE85" w14:textId="5D2F62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D416F8" w14:textId="7DD5FF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81F9D7" w14:textId="15BBE4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5A8D78" w14:textId="6436307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F1D856" w14:textId="0DED1D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905275E" w14:textId="5C9323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4012D1A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271097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8437C7" w14:textId="13CD91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5C8D35" w14:textId="505F1E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A201C5" w14:textId="6C106B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2AC267" w14:textId="4CEBAB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70A91B" w14:textId="0814DE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1459C8" w14:textId="239D87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C539DA" w14:textId="6D52B1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494521" w14:textId="187042A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EDA9CE" w14:textId="25BAFC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97FAC1" w14:textId="117A8A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D7BC3C8" w14:textId="2512AF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03B69C6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D01F99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CFF9DB" w14:textId="58E721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B119A8" w14:textId="35F375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32065E" w14:textId="57F2AD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2B10CC" w14:textId="13E755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305B58" w14:textId="2CB4AE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2D14EA" w14:textId="2A90916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881599" w14:textId="0725E6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B15816" w14:textId="541987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8D251A" w14:textId="7280DA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D51982" w14:textId="544F2CA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4405982" w14:textId="7C719D8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2506067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F9BF76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6E591E" w14:textId="2DB4EB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5DD107" w14:textId="10C52F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28E092" w14:textId="77B9E4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3C1183" w14:textId="31749D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78AB94" w14:textId="61BD70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5B1033" w14:textId="3B9E4D6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8960A6" w14:textId="430D5B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4D9E57" w14:textId="728349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C047DE" w14:textId="31B6EA0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920ECE" w14:textId="513CD0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B4EB1C1" w14:textId="2519B2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30AEBB1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331E1E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B47EB6" w14:textId="65DDD29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6DE8A8" w14:textId="09E4B5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833505" w14:textId="2601ED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95DF4E" w14:textId="32FBF3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A468AF" w14:textId="06B8A8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50E800" w14:textId="752CAD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12D74" w14:textId="4E1826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9992BB" w14:textId="0F83FD6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EF6BD" w14:textId="559DF0F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6C6C3A" w14:textId="273176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380D66B" w14:textId="2F9C70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35FB27A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A4C0A5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359329" w14:textId="1F921A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5B406C" w14:textId="431FF6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C32F60" w14:textId="3C4719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FD3BEF" w14:textId="0E96D9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1134B" w14:textId="4C2DC41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7E0B6B" w14:textId="12C9936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890CA6" w14:textId="5A28D4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B6EAAF" w14:textId="6B7966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562620" w14:textId="2B5F85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01587E" w14:textId="0A8B1F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1AC9C75" w14:textId="16542E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7</w:t>
            </w:r>
          </w:p>
        </w:tc>
      </w:tr>
      <w:tr w:rsidR="00F039A5" w:rsidRPr="00732AE4" w14:paraId="1335959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F2DABE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299704" w14:textId="36898E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9327EE" w14:textId="56267A4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6FA722" w14:textId="1D2D7A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6B9CBD" w14:textId="74C79E2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68F341" w14:textId="290C1D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48AA01" w14:textId="50C393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AEB457" w14:textId="7A0DDB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494E7C" w14:textId="00A62F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54E5EE" w14:textId="028B10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05B11A" w14:textId="2BF8EC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16823E4" w14:textId="0787D2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5</w:t>
            </w:r>
          </w:p>
        </w:tc>
      </w:tr>
      <w:tr w:rsidR="00F039A5" w:rsidRPr="00732AE4" w14:paraId="7F8991D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9B9227F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6D102F" w14:textId="00B159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129315" w14:textId="2EB67F8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A17112" w14:textId="2A4749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7B9901" w14:textId="0BD6E8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A9908F" w14:textId="4E9218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1B8594" w14:textId="55D388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E0717C" w14:textId="2F2B63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6E590B" w14:textId="2EA7D30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5AE146" w14:textId="77577F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8128F3" w14:textId="72C3F2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20CC90B" w14:textId="622F63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40E4CCD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BAE00E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65CFE0" w14:textId="4EFA78F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E48711" w14:textId="79FED0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1E3D9E" w14:textId="3F8631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2E90D8" w14:textId="1A17C1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777C06" w14:textId="1C7607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DA594" w14:textId="7716BB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260FD5" w14:textId="3E2086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3A3BF6" w14:textId="00E265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1B478D" w14:textId="086F5A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94B760" w14:textId="32DC89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C4BBED5" w14:textId="519758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4536D4E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494322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558D6F" w14:textId="361DE7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1FD828" w14:textId="343806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B44188" w14:textId="647044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2F7CB" w14:textId="41F5CF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28E41D" w14:textId="0E3721D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C3FD4F" w14:textId="741A5E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D99232" w14:textId="32B181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CA617A" w14:textId="5ECF788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0A72F1" w14:textId="584F1E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E8576D" w14:textId="6E4442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6EBC33" w14:textId="4BAA2A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5B26CE7C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393979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2B2943" w14:textId="5A3159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DACC08" w14:textId="324CBB4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D1F679" w14:textId="44B919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E92FD6" w14:textId="0C12A41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DD1835" w14:textId="422D4F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F67FA6" w14:textId="5F4D29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8BC758" w14:textId="2E4559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6B2BC0" w14:textId="358264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7A21BE" w14:textId="666318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6D4A51" w14:textId="02B44C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4C8EC86" w14:textId="59D662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629E6A3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ACC43F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590BB1" w14:textId="1095F81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224391" w14:textId="645AC9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86E958" w14:textId="09EFCE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B29C5F" w14:textId="4FE0F9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25ECB0" w14:textId="04E04DD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F5DF4D" w14:textId="2C17F8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844BC3" w14:textId="2EA6BD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5B59EC" w14:textId="4DC0722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9583A7" w14:textId="6AE8F5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E8A477" w14:textId="061753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8FA3A60" w14:textId="47E58F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626E230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25D84B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B8436F" w14:textId="4CBFA3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FFB798" w14:textId="6EEC88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32F386" w14:textId="0331E7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B52316" w14:textId="2C9BD3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0FE0CE" w14:textId="70FE82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300233" w14:textId="6EDCD6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D11D50" w14:textId="292556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5E8E81" w14:textId="1873BB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8DE239" w14:textId="2AEFB8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2C8C1B" w14:textId="4990F4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207DB1F" w14:textId="59075BC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4E9F5F4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641C90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CA38C9" w14:textId="0A58AD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F13AAE" w14:textId="06FEF0D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64FFE0" w14:textId="7D6978A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B905F8" w14:textId="5247CD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6F3E0" w14:textId="27B4F7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66D115" w14:textId="648A14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0045F" w14:textId="2048D22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648003" w14:textId="24B2BB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8FC236" w14:textId="77C9FA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1A8AA0" w14:textId="1A88EC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C450361" w14:textId="11F158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275A93F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316113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A015B9" w14:textId="72E892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6E1566" w14:textId="5F4E02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37D6EC" w14:textId="4EBE1F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3D1904" w14:textId="6ED015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F57CE8" w14:textId="3FD735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C58A93" w14:textId="3E3A13F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620F61" w14:textId="551C92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F4DE3E" w14:textId="442ADD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FEE0D7" w14:textId="3B75F4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047CA9" w14:textId="37378A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22F303E" w14:textId="68D4B6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7DAA7B0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8EC261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7EA170" w14:textId="43584FC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043866" w14:textId="2DF8B3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F4A4DC" w14:textId="38FE75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652C84" w14:textId="14FB0D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699E51" w14:textId="7E41A5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EB6584" w14:textId="3786E7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A23580" w14:textId="4D7031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EB19FD" w14:textId="641C50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50B204" w14:textId="2D393E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CA0949" w14:textId="08262E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0D31A73" w14:textId="3BDDE1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7B8CCFD0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03E9FC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853072" w14:textId="4A15A8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A06F5E" w14:textId="3BF53A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DD167A" w14:textId="49C40E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B44267" w14:textId="015FEC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643B77" w14:textId="57F807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4A1A19" w14:textId="615043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D81111" w14:textId="5F3B61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1386CE" w14:textId="040E61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274735" w14:textId="36B15E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E382D6" w14:textId="4D906A3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91F29A1" w14:textId="3847D9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3278515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40D65F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0D4A88" w14:textId="377BB0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F13E24" w14:textId="1F2F9B6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E9B2EF" w14:textId="0068D9D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825C15" w14:textId="517AD64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362A1" w14:textId="707AC68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BB7B87" w14:textId="311EC0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7EB6FF" w14:textId="03BA5D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3F1D04" w14:textId="1F9693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490E20" w14:textId="6EADCF0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AFBC23" w14:textId="1CEC7A4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4D174BD" w14:textId="371B4F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050F87A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CD4AEC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40CE2D" w14:textId="2DB4A9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324054" w14:textId="06D560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DAC841" w14:textId="42EB3DD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415B7A" w14:textId="55AF5A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5F2671" w14:textId="4339AA8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52B610" w14:textId="164FE6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1F44C7" w14:textId="123813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9E4C47" w14:textId="0C56AC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E10C4C" w14:textId="741A46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A1848B" w14:textId="2F219B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866A688" w14:textId="3760A7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08801DD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FD4AA4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9522A2" w14:textId="120323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E8D92" w14:textId="1D7168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6A0962" w14:textId="22BB3BE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F6CB4B" w14:textId="03F6A0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E1DC28" w14:textId="277571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C7B131" w14:textId="5F96F2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E5634B" w14:textId="3CD8A3D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1EFA74" w14:textId="5E1275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7B158B" w14:textId="0530B0C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F67ACB" w14:textId="37FA2F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4D19CFB" w14:textId="140DD0C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0BD9DCD0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60617C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CAF022" w14:textId="710EF3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6AFCBA" w14:textId="659E73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6E4423" w14:textId="0AC0A3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38C104" w14:textId="1B5213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51892C" w14:textId="36C6088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084B34" w14:textId="664215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39EB26" w14:textId="103571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EE1CD" w14:textId="6D5962C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295CDF" w14:textId="192F8D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DCCA53" w14:textId="50641C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14AC0F8" w14:textId="2B9ADA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4E37F67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FF8CE8F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192A3A" w14:textId="6EC4B6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75CA97" w14:textId="0B9682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E9BC53" w14:textId="280C12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EAA235" w14:textId="722998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5D8DDE" w14:textId="40C01C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18437D" w14:textId="2510CF8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E1C19D" w14:textId="10F667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CD8E82" w14:textId="57DF24D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E0EF56" w14:textId="269553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4A957A" w14:textId="49B9D79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1553DFD" w14:textId="798FBD1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21541C0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3F8029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lastRenderedPageBreak/>
              <w:t>3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88F568" w14:textId="1A55753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3B95B5" w14:textId="5B7EAD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EB3591" w14:textId="25DE5D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72DC55" w14:textId="5EBF65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7B8EDC" w14:textId="6F98007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244990" w14:textId="35571F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2709A1" w14:textId="6A5ED5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A94A0A" w14:textId="53299F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8A58B2" w14:textId="7EE710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797031" w14:textId="0183B8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D1E53D" w14:textId="353A1F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62B15D8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2C4A56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09CD89" w14:textId="11DEEB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1EE34D" w14:textId="30011C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02D558" w14:textId="35A370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BF58AC" w14:textId="5A21FD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B9B82C" w14:textId="650A981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DB22DC" w14:textId="6278BA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D53893" w14:textId="4CA85F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E83366" w14:textId="72593B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089B49" w14:textId="64585F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3A0115" w14:textId="2D65A88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4859FF" w14:textId="2FFFD0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10FA016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95E18B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E67341" w14:textId="03E846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E0517D" w14:textId="00D3BC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A31030" w14:textId="55F1B1A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B0CADD" w14:textId="3438B1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6380C9" w14:textId="7E0FA6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508CA3" w14:textId="3977F8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303F87" w14:textId="4A835A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01F09D" w14:textId="2C254B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789751" w14:textId="2DC4B6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51E7ED" w14:textId="6EACA8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93B3F59" w14:textId="70BAD7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63EBEF8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2150F4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F90E55" w14:textId="4AF876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A7BB67" w14:textId="38F198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CD472C" w14:textId="276F33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3013E9" w14:textId="7015B2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78C2F0" w14:textId="0B7904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DB3D3E" w14:textId="3CB99A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C93504" w14:textId="377136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03847D" w14:textId="0D4296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FE856E" w14:textId="4E9BF7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519484" w14:textId="508590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5BB77B3" w14:textId="2EF73F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29FD9F9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D50342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ECB107" w14:textId="5E48C8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5027B1" w14:textId="2937646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0F9C72" w14:textId="4D1337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1B806" w14:textId="7533EF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2DACB4" w14:textId="64668C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4725CC" w14:textId="4D3589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81C39F" w14:textId="19E49C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3A93AA" w14:textId="7246F0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3F9FA0" w14:textId="268981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DB7FD0" w14:textId="042EEE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AC31B5C" w14:textId="1775F9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2ED5E104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1E057C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93FA55" w14:textId="23EB69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F75996" w14:textId="193681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349DA5" w14:textId="5B20A3A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9087BA" w14:textId="0E33D3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B3BAAC" w14:textId="754B83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0D12A1" w14:textId="6CF39F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908288" w14:textId="5936EE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C5F4B" w14:textId="2B6045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08974" w14:textId="275552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75EC60" w14:textId="0F4321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BF9F26C" w14:textId="1D6FAB3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76A69DC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E2630B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28BE24" w14:textId="600712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13521C" w14:textId="0A6CDFD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41A65B" w14:textId="0DD31B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97D503" w14:textId="76DBC7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D3B9C5" w14:textId="6889E8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8A80B4" w14:textId="0DAAB2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82D77" w14:textId="687B88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75114A" w14:textId="663E38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24FC4E" w14:textId="7BFB82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00D8F" w14:textId="7AC4C4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944FCE4" w14:textId="69AED0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5D66DA4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FFCB2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21C514" w14:textId="726F49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925A5F" w14:textId="326C2C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A1BAA3" w14:textId="7AEE53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81EE09" w14:textId="23F8226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959B9F" w14:textId="014CCE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80001F" w14:textId="7AA321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918B89" w14:textId="5F4E5E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A304A7" w14:textId="5C83BD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F63422" w14:textId="44FAA3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3B08C4" w14:textId="5E6143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DCC3054" w14:textId="547682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7780B69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DD0FF3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DB622D" w14:textId="61811D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5254F4" w14:textId="315246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91F11A" w14:textId="3C5AD7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DB51D5" w14:textId="040D41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DF14B3" w14:textId="0B9890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29D2F8" w14:textId="76EEFC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F59ED" w14:textId="495664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799DCF" w14:textId="12555F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A7D754" w14:textId="7045A2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FC9626" w14:textId="3A80C3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A18E11C" w14:textId="78C822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38FB7185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FE9299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CD620" w14:textId="30E5C1A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DF6EC7" w14:textId="7942CFA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A9AA61" w14:textId="132505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F9F5DF" w14:textId="0E3F6D0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5A536B" w14:textId="3245C2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3ED676" w14:textId="394E89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B63540" w14:textId="1508CC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259D90" w14:textId="0D87BA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1A5177" w14:textId="2AFD37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B405E3" w14:textId="4F58073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452D67E" w14:textId="7F19D4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08F5B19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13EDBA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7E45F5" w14:textId="1CE8AEF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4E6DC5" w14:textId="258E30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D5E706" w14:textId="5AD42E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C9D75" w14:textId="1913DD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0167E5" w14:textId="2A23EF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FBA696" w14:textId="3F9A8B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32C5FE" w14:textId="26EA64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E2AAFF" w14:textId="090BDB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C6A6B7" w14:textId="26FCF6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F6AF85" w14:textId="5188BB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BB85085" w14:textId="05998F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9</w:t>
            </w:r>
          </w:p>
        </w:tc>
      </w:tr>
      <w:tr w:rsidR="00F039A5" w:rsidRPr="00732AE4" w14:paraId="704426B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A9EAC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A1C697" w14:textId="6F27B3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4C5BF4" w14:textId="610C25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709C52" w14:textId="2A1318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29D939" w14:textId="39AEC0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7F149B" w14:textId="001B57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466149" w14:textId="33ED06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0F2BB2" w14:textId="27217D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0C475F" w14:textId="4AD019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1ADD27" w14:textId="2C6F6EB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A3129D" w14:textId="49F717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90DC4D0" w14:textId="275A06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646F9C45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18F364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22AB0B" w14:textId="43B6028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08AFFF" w14:textId="388AE6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549756" w14:textId="43B7D6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3EA5F2" w14:textId="7EBDBD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70F761" w14:textId="501B01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CEFC23" w14:textId="370378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AB9186" w14:textId="1B3B7C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FA8E1B" w14:textId="541850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2A8623" w14:textId="43E72C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68CEF1" w14:textId="16B1BE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CD7F8C6" w14:textId="3BE3641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79F8E06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8CAE2D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6C97BD" w14:textId="1D84AA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05F466" w14:textId="0598E3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7D8C27" w14:textId="5563F5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767641" w14:textId="76BF1E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A39467" w14:textId="1CEF80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80DF67" w14:textId="2B1DE0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073DCC" w14:textId="3439D2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DA961D" w14:textId="294F85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BD8DFB" w14:textId="6ACCD8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FCBFE9" w14:textId="4FA3F7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25B0C70" w14:textId="606CC42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4F57A56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BC5C6B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64DEE7" w14:textId="47AEDF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C812E5" w14:textId="1ABEDDE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899FE6" w14:textId="27529C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C82A0D" w14:textId="27493C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01F2FC" w14:textId="3FA887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D3AB93" w14:textId="3F6B68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6A142C" w14:textId="1690E0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94B9CB" w14:textId="4F0656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A88A79" w14:textId="413460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D502D3" w14:textId="116CCE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9DA1B57" w14:textId="1632F5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4E4E5D3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71679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9FD968" w14:textId="3BF1C8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6444A0" w14:textId="45B233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A9596E" w14:textId="606C92B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D8D0B7" w14:textId="4045BC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CBCAB5" w14:textId="4E4F915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2C4D81" w14:textId="5D885F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A64034" w14:textId="53D4B0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F9EBC5" w14:textId="21967B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D6DF73" w14:textId="25119F4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47146B" w14:textId="30189E8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CE73E4F" w14:textId="3B8616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2DF709A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F5A5B2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790AE" w14:textId="22192F1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262ECF" w14:textId="3B2F9C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DEC5F7" w14:textId="2CA0624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5D7DDA" w14:textId="1FE83CC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B20E68" w14:textId="2B6F79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DF6913" w14:textId="6E98D9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CEC7B5" w14:textId="78D6DA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D0415F" w14:textId="659BE3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68B273" w14:textId="287238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92D6EB" w14:textId="40DD33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94BDA00" w14:textId="010100C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5F636EE5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93AAC8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994DA" w14:textId="1E873A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D058EC" w14:textId="44E089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F01486" w14:textId="751930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503AC3" w14:textId="626EC12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EB1BC3" w14:textId="4DF606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94E846" w14:textId="726C37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9F9694" w14:textId="3C9648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607ABF" w14:textId="6C6C223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518FBB" w14:textId="0B69BC3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03E86D" w14:textId="7266B6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9F88DC4" w14:textId="6975B22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2A9639A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4A2271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C2D71A" w14:textId="63419E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2E54C" w14:textId="675EDE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E3812E" w14:textId="3D82E6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DFA31F" w14:textId="61C9BF8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8194D6" w14:textId="13C5C1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378E89" w14:textId="248A6C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6411D5" w14:textId="6D733C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0D0014" w14:textId="78E8E8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C8E818" w14:textId="1A3C34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7C989D" w14:textId="12B0FDF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AF7AC35" w14:textId="2B0CD3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0B9216C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02FAC8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FB0C4B" w14:textId="262B6F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134AC5" w14:textId="6B6C447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286A3D" w14:textId="338A75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09DF8" w14:textId="61C6958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391DF0" w14:textId="1A6272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3E814B" w14:textId="4DD6E1A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F2CC87" w14:textId="479C30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9D05F3" w14:textId="4DEFB8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FA09E0" w14:textId="0091ADF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59C4F9" w14:textId="6FCBFBF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E63BD5" w14:textId="7F8D98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254C0DA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E806CD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DC55D0" w14:textId="7631C1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D4E101" w14:textId="6DE4A4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C8D867" w14:textId="7782B4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22B69F" w14:textId="6C5ABE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C4A503" w14:textId="704EB4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FB4739" w14:textId="166B65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E82C1A" w14:textId="31154B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F0A57A" w14:textId="18F044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0936D2" w14:textId="548A34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892015" w14:textId="55154E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8A0A0F7" w14:textId="2D7D3E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4D0B4CA0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1B59FE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C45CFF" w14:textId="38D2C20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309B0D" w14:textId="0869B1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B8F13A" w14:textId="59DC8E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0B1E0D" w14:textId="7D4DA2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8CCCB7" w14:textId="265A557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9642DA" w14:textId="728DE9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8F6BC7" w14:textId="494AB9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269AAE" w14:textId="52BCAA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08DE3A" w14:textId="2AE18E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4228D1" w14:textId="2A192C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524BA48" w14:textId="22CCC2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6CBF690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587624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12011" w14:textId="2442217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C81ED0" w14:textId="180AF2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530E79" w14:textId="770EA6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5EE3A4" w14:textId="080CFF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4FE073" w14:textId="75C217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626C66" w14:textId="31FF5C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E56FFA" w14:textId="2C86EE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05AB74" w14:textId="4F7C07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8F4E9D" w14:textId="6434A72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C7D631" w14:textId="52FD47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5710AFD" w14:textId="59ACEC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58B1475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62DC2B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9463F7" w14:textId="59FA56D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CBC103" w14:textId="73E1B2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B87878" w14:textId="3487986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F2481E" w14:textId="50EF85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C58D67" w14:textId="0FE951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CE858D" w14:textId="04D98F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E669F6" w14:textId="296852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7BBFE2" w14:textId="2239B2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7D1FCF" w14:textId="1A768D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3A38D0" w14:textId="512E60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FA28411" w14:textId="7B3C1E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23538B9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40B5D5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082F3D" w14:textId="4C6BF82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091B30" w14:textId="651D068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64ED16" w14:textId="258F5E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E82700" w14:textId="081AD4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2D2C2E" w14:textId="085B16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0499E1" w14:textId="296C9E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903D47" w14:textId="471B65A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8BC667" w14:textId="0117EE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472FC4" w14:textId="0E3398C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003D95" w14:textId="6C7829B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474CA1" w14:textId="58E50B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4072FD9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71FD8A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C87275" w14:textId="65EEE1C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DBFE3F" w14:textId="1858B5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B58796" w14:textId="1E486A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1F5106" w14:textId="5B292C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740A41" w14:textId="559CF91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BA267F" w14:textId="020D22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63A989" w14:textId="4CF8249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BA69D" w14:textId="66A04A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E3B792" w14:textId="2E65C0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060A0B" w14:textId="109221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5BC3611" w14:textId="512A8A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63577130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676AA4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6E156A" w14:textId="67FD3D5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387E3D" w14:textId="792687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4FD83B" w14:textId="563288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722C0" w14:textId="6B9CF01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6D1F5A" w14:textId="7EB392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58A66D" w14:textId="4A0BD5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F55833" w14:textId="430367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4563A2" w14:textId="749D18D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0C2628" w14:textId="49CF67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207A03" w14:textId="34B4CB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8F5A8BE" w14:textId="16E974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47737AA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C9E3B6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5A50CF" w14:textId="1521F0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DB0658" w14:textId="5218DF9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8F1C16" w14:textId="1F47CB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3541B9" w14:textId="204867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2725DA" w14:textId="14C455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E41F9F" w14:textId="4B00E66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9DE151" w14:textId="7C9343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D9B001" w14:textId="388010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41C617" w14:textId="24041D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59553E" w14:textId="4CFE4ED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7281327" w14:textId="532289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5C39C65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43587C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6A3BB" w14:textId="6F09C0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E3E686" w14:textId="641DFC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0F4EE3" w14:textId="6D6019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523ABF" w14:textId="1AD228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A49AE2" w14:textId="0B70259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6C6B6" w14:textId="685E94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9222A3" w14:textId="0F7B93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479E0F" w14:textId="12D5CA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876CEF" w14:textId="2EC92AA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6ACB3D" w14:textId="76769D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03C8C3" w14:textId="3F8972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9</w:t>
            </w:r>
          </w:p>
        </w:tc>
      </w:tr>
      <w:tr w:rsidR="00F039A5" w:rsidRPr="00732AE4" w14:paraId="3FA48AE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F7BE2C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B7FC4E" w14:textId="16F739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571A86" w14:textId="256115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A14685" w14:textId="18756D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1B2CDD" w14:textId="6C0916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94FE3E" w14:textId="33BE1C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EA4FD7" w14:textId="1F4833B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05B13E" w14:textId="2FF49E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6D629A" w14:textId="565FC61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6C87EF" w14:textId="333E4B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A7BB6F" w14:textId="77D99E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3CE6279" w14:textId="729912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5C9BA2E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672B78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F7CBE7" w14:textId="757357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561B2F" w14:textId="650213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5DB1BD" w14:textId="1BC0F8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788D6E" w14:textId="550DF45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D692C5" w14:textId="1362FF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C9794A" w14:textId="57FD1C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3EF109" w14:textId="242E61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B1C880" w14:textId="2256E1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65B55C" w14:textId="7A2206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EB629D" w14:textId="066F04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B32F2DC" w14:textId="6C1B4A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69E2B96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9C4A47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E59C47" w14:textId="6E11D8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A93B16" w14:textId="3DBC65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4CBF63" w14:textId="7F8332A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5737AB" w14:textId="673B75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FF7AF5" w14:textId="6F0957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1CC8B2" w14:textId="545C211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4C1746" w14:textId="6D6EA4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25C4A1" w14:textId="48ADB7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F5130F" w14:textId="4B5491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E8CD43" w14:textId="066DB0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61760A1" w14:textId="3920607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407611C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9F0B2F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0E66D3" w14:textId="2A21EA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8B963A" w14:textId="723039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0F0649" w14:textId="3F1338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7108D9" w14:textId="5F6B9E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6D16A5" w14:textId="3EB34F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0A790D" w14:textId="0004913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D2E202" w14:textId="4A43BE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352AFC" w14:textId="23DCE9B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BEF199" w14:textId="6CFF899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472B35" w14:textId="224D69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1518C09" w14:textId="0ECE737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5D4FC5BA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C95F23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78F9EB" w14:textId="2131503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18AE73" w14:textId="7BDE09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E931D7" w14:textId="1028A2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29EA8F" w14:textId="01F798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18478A" w14:textId="1296EC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7D5FF0" w14:textId="42FD485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D635C2" w14:textId="09CC48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D91677" w14:textId="7D0B36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3F958A" w14:textId="32303FA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58C5D2" w14:textId="0006F5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7A9EF57" w14:textId="260D0D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</w:tbl>
    <w:p w14:paraId="58616AB4" w14:textId="77777777" w:rsidR="00BE0B78" w:rsidRPr="00F039A5" w:rsidRDefault="00BE0B78" w:rsidP="00BE0B78">
      <w:pPr>
        <w:spacing w:line="240" w:lineRule="auto"/>
        <w:rPr>
          <w:b/>
          <w:color w:val="auto"/>
          <w:szCs w:val="24"/>
        </w:rPr>
      </w:pPr>
    </w:p>
    <w:p w14:paraId="2C475814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603BBF0B" w14:textId="6FE56D04" w:rsidR="00BE0B78" w:rsidRPr="00F039A5" w:rsidRDefault="004E05C9" w:rsidP="004E05C9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rFonts w:eastAsia="Times New Roman" w:cs="Times New Roman"/>
          <w:color w:val="auto"/>
          <w:sz w:val="24"/>
          <w:szCs w:val="24"/>
          <w:lang w:val="id-ID" w:eastAsia="en-ID"/>
        </w:rPr>
        <w:lastRenderedPageBreak/>
        <w:t xml:space="preserve">Data </w:t>
      </w:r>
      <w:r w:rsidR="00BE0B78" w:rsidRPr="00F039A5">
        <w:rPr>
          <w:rFonts w:eastAsia="Times New Roman" w:cs="Times New Roman"/>
          <w:color w:val="auto"/>
          <w:sz w:val="24"/>
          <w:szCs w:val="24"/>
          <w:lang w:val="en-ID" w:eastAsia="en-ID"/>
        </w:rPr>
        <w:t xml:space="preserve">Shift Kerja </w:t>
      </w:r>
      <w:r w:rsidR="00BE0B78" w:rsidRPr="00F039A5">
        <w:rPr>
          <w:color w:val="auto"/>
          <w:sz w:val="24"/>
          <w:szCs w:val="24"/>
          <w:lang w:val="en-ID"/>
        </w:rPr>
        <w:t>(X2)</w:t>
      </w:r>
    </w:p>
    <w:tbl>
      <w:tblPr>
        <w:tblW w:w="9133" w:type="dxa"/>
        <w:jc w:val="center"/>
        <w:tblLook w:val="04A0" w:firstRow="1" w:lastRow="0" w:firstColumn="1" w:lastColumn="0" w:noHBand="0" w:noVBand="1"/>
      </w:tblPr>
      <w:tblGrid>
        <w:gridCol w:w="135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763"/>
      </w:tblGrid>
      <w:tr w:rsidR="00F039A5" w:rsidRPr="00732AE4" w14:paraId="66451F25" w14:textId="77777777" w:rsidTr="00920422">
        <w:trPr>
          <w:trHeight w:val="315"/>
          <w:jc w:val="center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vAlign w:val="center"/>
            <w:hideMark/>
          </w:tcPr>
          <w:p w14:paraId="6F1CE574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77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29B98E3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Shift Kerja (X2)</w:t>
            </w:r>
          </w:p>
        </w:tc>
      </w:tr>
      <w:tr w:rsidR="00F039A5" w:rsidRPr="00732AE4" w14:paraId="55AF4950" w14:textId="77777777" w:rsidTr="00920422">
        <w:trPr>
          <w:trHeight w:val="315"/>
          <w:jc w:val="center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C8B0C0" w14:textId="77777777" w:rsidR="00BE0B78" w:rsidRPr="00732AE4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2317537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E6A930C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9982BEB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DD9BA2E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4C82817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DB6C8BB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83F879F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842C8DC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520818D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16F20F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2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A5122C2" w14:textId="77777777" w:rsidR="00BE0B78" w:rsidRPr="00732AE4" w:rsidRDefault="00BE0B78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732AE4" w14:paraId="5ED7FDC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09C5DE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CC1B19" w14:textId="6358D3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386B4B" w14:textId="61B4FB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78F497" w14:textId="7714FF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4BFE41" w14:textId="7B8AAD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65BC56" w14:textId="1233F4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F6F5F9" w14:textId="6E2456E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473D47" w14:textId="0325B6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06B53D" w14:textId="58C4FE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63ED4E" w14:textId="186B7F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93A4D3" w14:textId="6EF7FF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727042C" w14:textId="3B038A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1303110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F3077F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76238E" w14:textId="11E15D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3ED19B" w14:textId="0DC02C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FC0B0A" w14:textId="2089BA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404F69" w14:textId="5EBAFDC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331B47" w14:textId="46A644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AA4C1C" w14:textId="739396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36A3D1" w14:textId="000904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375401" w14:textId="75045A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9E845A" w14:textId="430B06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48504E" w14:textId="191132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63D917B" w14:textId="43BFCA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4155D25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7B0D7E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570EF5" w14:textId="2FBB55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E5B1A1" w14:textId="40CBB1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DC6B84" w14:textId="616040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1594B9" w14:textId="44A600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F75B05" w14:textId="2F7BBA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6B922E" w14:textId="38BB5F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D3AD80" w14:textId="073BA3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3E995" w14:textId="15F9CE5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14CA0D" w14:textId="2B6E94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983529" w14:textId="4C5661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E3C109A" w14:textId="28DA450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12A49DF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472364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984ABB" w14:textId="5896DC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7D015" w14:textId="2EA689E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76A20E" w14:textId="46061F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33A044" w14:textId="73F008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983EDA" w14:textId="5A93BA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AFE520" w14:textId="7064B0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F5AB61" w14:textId="61E39A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BC8F44" w14:textId="7399188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D0F42E" w14:textId="534E8A9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343F55" w14:textId="0726DE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36E89AE" w14:textId="792DF2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3</w:t>
            </w:r>
          </w:p>
        </w:tc>
      </w:tr>
      <w:tr w:rsidR="00F039A5" w:rsidRPr="00732AE4" w14:paraId="0A62817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04D110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941762" w14:textId="72C95C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51E783" w14:textId="31E898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2B6F6C" w14:textId="4320DC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5E4C1E" w14:textId="5EC031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9AD21F" w14:textId="0E2C27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7BC415" w14:textId="4EF064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1E24C9" w14:textId="775B94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75ED9E" w14:textId="0F4FC3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297B86" w14:textId="01FCD7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749533" w14:textId="5BDD4F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8CB758" w14:textId="54507A4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7222D7D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00C70B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4C0951" w14:textId="2E703A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0E7286" w14:textId="226F13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4C36CC" w14:textId="1A5A89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DF322F" w14:textId="1E65B9B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951B80" w14:textId="3F919F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4CE307" w14:textId="50B145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AE621A" w14:textId="3BB5CA6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F66221" w14:textId="482262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1F47EF" w14:textId="6A29B23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175B4A" w14:textId="5CA719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C15F9F3" w14:textId="1197EF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208EFFB4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DBF109F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ED828B" w14:textId="0CB8CA4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B60614" w14:textId="283532F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142992" w14:textId="1BF08B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8BACFD" w14:textId="762CB3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7855C8" w14:textId="2BEE8B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7F947A" w14:textId="796092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6FD659" w14:textId="08D895F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7EFFDB" w14:textId="77FD2A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A4124" w14:textId="466665E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11A79F" w14:textId="61611C6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6583250" w14:textId="658C479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15D3CC6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8F471A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B92EFF" w14:textId="51A2EB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4CB4DF" w14:textId="72366AC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C38663" w14:textId="2CAB7F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07405B" w14:textId="4A36146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3CCC55" w14:textId="17BA795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77BA95" w14:textId="67CE77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3DE0EF" w14:textId="76BD8D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EB25DC" w14:textId="60DDBC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185E7C" w14:textId="35A1135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ED94A9" w14:textId="7F7099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E6CFA86" w14:textId="1DB104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1DE8FBD5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9568B6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2FAAEB" w14:textId="2AFDE2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CB671" w14:textId="68F27F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AFC1F4" w14:textId="3A03F8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B06A42" w14:textId="45697B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E93DCB" w14:textId="7AB82E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F46A17" w14:textId="06EBE0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6C9EC" w14:textId="2210A2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CD4D36" w14:textId="73363E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17C871" w14:textId="0318AF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7156E4" w14:textId="650B5A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91F3960" w14:textId="7FA434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3</w:t>
            </w:r>
          </w:p>
        </w:tc>
      </w:tr>
      <w:tr w:rsidR="00F039A5" w:rsidRPr="00732AE4" w14:paraId="241927F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E11D9B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D947CC" w14:textId="598FC1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A4378C" w14:textId="7B0C293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F3D8E9" w14:textId="1C9755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D567F2" w14:textId="74B4A3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0167C9" w14:textId="50EB26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75EB0" w14:textId="6836E4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F86984" w14:textId="1CDBA6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F4D626" w14:textId="3187B4A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C870E8" w14:textId="3E2A855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A04CEC" w14:textId="0049710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3B3CF02" w14:textId="1C821C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4</w:t>
            </w:r>
          </w:p>
        </w:tc>
      </w:tr>
      <w:tr w:rsidR="00F039A5" w:rsidRPr="00732AE4" w14:paraId="1A7C000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41EF6F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F5191A" w14:textId="4687218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D0DD46" w14:textId="491E4F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C5B6AC" w14:textId="2AD8D2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FDC238" w14:textId="5B1409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10C11A" w14:textId="2ABF5B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CCC55B" w14:textId="0A25882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BC15C5" w14:textId="5CE50D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9BD4A5" w14:textId="5A40A6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39B2FC" w14:textId="7D31F4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941688" w14:textId="0089AB9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13146F5" w14:textId="3C8802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0</w:t>
            </w:r>
          </w:p>
        </w:tc>
      </w:tr>
      <w:tr w:rsidR="00F039A5" w:rsidRPr="00732AE4" w14:paraId="2543F1BA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21A741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E3BAB7" w14:textId="48CE98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7EF911" w14:textId="38C023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25BAF3" w14:textId="3E303E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81B17B" w14:textId="5BE24A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826DD0" w14:textId="1360F6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BB8BE4" w14:textId="09E92A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F2A708" w14:textId="51003B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FECBD4" w14:textId="10E535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DE497A" w14:textId="443DF9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B58F68" w14:textId="1899518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14B6A90" w14:textId="4CD8AF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  <w:tr w:rsidR="00F039A5" w:rsidRPr="00732AE4" w14:paraId="54BCE7F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A9D372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589633" w14:textId="2FE237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86F89F" w14:textId="146A5FA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FCBA4A" w14:textId="4FE57C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836A25" w14:textId="31F3FE4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8BEF4C" w14:textId="786EDB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6818FD" w14:textId="4FE3268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938EC7" w14:textId="5849E0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D96593" w14:textId="2535CD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1A86DA" w14:textId="1C294DD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B439DA" w14:textId="779B33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1C462D" w14:textId="18148B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3DC2756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E1CC53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C7269F" w14:textId="67349B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2198F9" w14:textId="6836AB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F661EC" w14:textId="145454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176FED" w14:textId="0232BB3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DC518" w14:textId="6F4595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EEF612" w14:textId="5B7902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62EDE6" w14:textId="4C57F1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4D76D4" w14:textId="64C907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D4A0E5" w14:textId="0F2335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2D5106" w14:textId="54CA8E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C8A393B" w14:textId="79BA95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7FE1331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81F02F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C215C1" w14:textId="061473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C933EE" w14:textId="59A7F5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D9E861" w14:textId="1B92FC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B4D6E9" w14:textId="70F97E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A58448" w14:textId="2E71CE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D09D9D" w14:textId="5F1CB1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3B799D" w14:textId="6AD2F7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B52CF7" w14:textId="3A5EC5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8ACAA8" w14:textId="60BAD3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8D8172" w14:textId="7A4523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4ABDA43" w14:textId="4980BB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35CA3B1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D72428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6F76BC" w14:textId="6A9D6D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AD29B" w14:textId="348B52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DE42A6" w14:textId="5FE710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AFB8F0" w14:textId="3E69EE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6B8D7" w14:textId="00DCA2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DC814" w14:textId="2B60AD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F1750A" w14:textId="36EC46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23EF4D" w14:textId="215AEE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A041AD" w14:textId="388E5F2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04687B" w14:textId="48E665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5292056" w14:textId="49D711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0CEDC8A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A48BB0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3B5900" w14:textId="5AC97CE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D238F4" w14:textId="7EC8AD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DFCE51" w14:textId="73A50D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FAE5EB" w14:textId="1E0A29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53692D" w14:textId="06E7A96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F6A01C" w14:textId="005AEFA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95E4A" w14:textId="3BA95A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530A22" w14:textId="6B0B33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B89E9B" w14:textId="27B9C2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A97BA5" w14:textId="1C5F78F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9F952E5" w14:textId="15B0344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0E2F282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938522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B3F8E2" w14:textId="23D384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5FCCB8" w14:textId="04895F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3D87C8" w14:textId="252AB6D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8EF4CC" w14:textId="72B546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521ABD" w14:textId="2F5E61A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D89C54" w14:textId="52D55D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F209ED" w14:textId="5E5F68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73808B" w14:textId="0D2E75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173E39" w14:textId="4A540B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BACF93" w14:textId="153A1C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4B9FD17" w14:textId="716D5F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4CD52D7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224675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9D4229" w14:textId="0BE30CE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FFD24B" w14:textId="207385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337851" w14:textId="0AE617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9B72A6" w14:textId="3824AA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8A1F20" w14:textId="71A1F09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D8D9C8" w14:textId="6C96D1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278840" w14:textId="70F1F7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A2DABD" w14:textId="0DA5257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AE562E" w14:textId="1399FF4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2D1487" w14:textId="15E3D6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F795595" w14:textId="60ADDE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7A0CFE8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93DFD2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24BF18" w14:textId="09397E7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C3C8F7" w14:textId="7DB66B4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01B659" w14:textId="5A3E9C3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BD4FAC" w14:textId="2EFCF6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A63D11" w14:textId="39920F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81AF3C" w14:textId="335F96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2C6685" w14:textId="752D5D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65A800" w14:textId="685E928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EADDDF" w14:textId="0F28F7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4E84A2" w14:textId="31A3204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B4325C7" w14:textId="5A1A3A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7</w:t>
            </w:r>
          </w:p>
        </w:tc>
      </w:tr>
      <w:tr w:rsidR="00F039A5" w:rsidRPr="00732AE4" w14:paraId="6373186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F8EA7C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C7C353" w14:textId="3B452F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9D4A47" w14:textId="684014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375AD6" w14:textId="7D6D4E0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A4A3CE" w14:textId="65576A6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2CC411" w14:textId="65993D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6A9CC9" w14:textId="42EA28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0DB857" w14:textId="2C22BF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65BBF8" w14:textId="4C28E57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E8F52F" w14:textId="57F823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12C89D" w14:textId="657CAF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CA7263E" w14:textId="7B67DE6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092D9E4B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17CE9D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238139" w14:textId="5ACB42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13050" w14:textId="42D0526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474746" w14:textId="4CF51B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863CF1" w14:textId="721A691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DCD4C6" w14:textId="7A3F05E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DB86FE" w14:textId="5ED33C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D6C107" w14:textId="68B668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B7DBAC" w14:textId="38C743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731CD2" w14:textId="4F8633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2554C4" w14:textId="6A8091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331D10C" w14:textId="616580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396C1FA4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61E4A0F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0BFEBC" w14:textId="0DEFFB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38519B" w14:textId="4A9AB9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9F82F3" w14:textId="2CD372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6F5D60" w14:textId="46E439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DEF16" w14:textId="3C7858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A9F635" w14:textId="6FF4AC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573994" w14:textId="18993B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48B2F1" w14:textId="498149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0588A9" w14:textId="7FF461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58B5AE" w14:textId="5D4CEA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13E9878" w14:textId="6ADF48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8</w:t>
            </w:r>
          </w:p>
        </w:tc>
      </w:tr>
      <w:tr w:rsidR="00F039A5" w:rsidRPr="00732AE4" w14:paraId="00CAA85C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406AD9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3D8F76" w14:textId="12E640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B5580A" w14:textId="265523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FF5DFD" w14:textId="2B45A4E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C56B07" w14:textId="29D4B0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A7ED9E" w14:textId="5F8D86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53ACD4" w14:textId="5368D5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1A001A" w14:textId="77D0E4E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82E366" w14:textId="23E978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AA6EF" w14:textId="4EC4CF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C2E15C" w14:textId="6F5F82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A4C6BA7" w14:textId="3E11D4E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513D839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9A977D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6813BA" w14:textId="4D20C88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C9C606" w14:textId="7DB9C87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BEACF8" w14:textId="5B4D87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FE894D" w14:textId="485CD1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E61554" w14:textId="2BDBEB5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D26DB" w14:textId="2EDF41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589CC3" w14:textId="45D89C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82D2C2" w14:textId="220949A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DC484C" w14:textId="595A5F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CE740F" w14:textId="7B1F21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8474562" w14:textId="745039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5C970D0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FEDFA2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A313F2" w14:textId="44C0136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0F9F7" w14:textId="17B64E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24468" w14:textId="47EDB7A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C73527" w14:textId="05AA41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4EFE3F" w14:textId="6F8D83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7C91FF" w14:textId="22F8F8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F9DF0B" w14:textId="445478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E890E" w14:textId="77AA8C9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0CB2AD" w14:textId="64E040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2F99D4" w14:textId="0A2921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42CFA9C" w14:textId="6706F43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0CBDBC9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9DC055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C67442" w14:textId="10D38C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670002" w14:textId="1EB50B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784CA1" w14:textId="227BFC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2098BA" w14:textId="098AB5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8FE20C" w14:textId="296B14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DFD553" w14:textId="0BFCD5E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07D1BC" w14:textId="7DA79D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05C115" w14:textId="2252C8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CD2DC7" w14:textId="5CE42C1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61FB8B" w14:textId="387BBB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EFBCB94" w14:textId="7DE28A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6</w:t>
            </w:r>
          </w:p>
        </w:tc>
      </w:tr>
      <w:tr w:rsidR="00F039A5" w:rsidRPr="00732AE4" w14:paraId="13582B9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5F7CB4F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3F7E39" w14:textId="76D768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DA3976" w14:textId="40E0E8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DB14F3" w14:textId="0F4FA3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BF60C7" w14:textId="7D3EDF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09C78" w14:textId="700D3D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AF69E8" w14:textId="4705AA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7EB99B" w14:textId="3F76C7D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A33E5B" w14:textId="4ADDCB5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9C1B19" w14:textId="39CDA31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87974" w14:textId="20F679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7E83C25" w14:textId="2AAC97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1A5F4B1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88CF2A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45F6B8" w14:textId="3A29C4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16A299" w14:textId="6F6FB23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68926F" w14:textId="2B155F6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697C5" w14:textId="6DF977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B94CB1" w14:textId="165C649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BFD9E7" w14:textId="718AC3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71DD9" w14:textId="7369A2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E1111A" w14:textId="3683BF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A1BA4" w14:textId="775000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E32C88" w14:textId="53344D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43041F7" w14:textId="1892847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61E9414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CF96B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D554D4" w14:textId="47EF6E9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240FE6" w14:textId="47726F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82BDF2" w14:textId="0C31F02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BDF37B" w14:textId="72D6A8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32BE95" w14:textId="2FFE1C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C60836" w14:textId="428E27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35CE4C" w14:textId="627B18D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7E273" w14:textId="2774FB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70907" w14:textId="4DD785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2234AC" w14:textId="6028F1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44B903E" w14:textId="1DD662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7256DD24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C797DA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D67975" w14:textId="44971C1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FE7F22" w14:textId="741C9A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5FF81E" w14:textId="085F46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BE7CA7" w14:textId="4A20E3B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C0DFC4" w14:textId="6ACD7C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555EE3" w14:textId="682C9A8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25E788" w14:textId="1231EB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027AC" w14:textId="202113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6EAE1A" w14:textId="2FEF64D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19F344" w14:textId="0DFC78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39626AF" w14:textId="29A5C6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3B0916C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96E988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F3768" w14:textId="57C26CE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5D76FB" w14:textId="58D7AB6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A7219" w14:textId="64D7B3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E7E6C0" w14:textId="420A9B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8C1A09" w14:textId="2C0D03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CF8D48" w14:textId="0A3A104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6BDDF8" w14:textId="708EC9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2F52A1" w14:textId="30DC154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81B4AA" w14:textId="0628B1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FCD737" w14:textId="62357A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5D943C1" w14:textId="38ABC70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10ECDA1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6BCD8E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DA816A" w14:textId="30FFDD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A3BBBD" w14:textId="62F244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621CB" w14:textId="033847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2B444F" w14:textId="2109457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86331" w14:textId="7BBB88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321623" w14:textId="6470A14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87ED32" w14:textId="4FE796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A35EA5" w14:textId="029216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72C4B8" w14:textId="3980F9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F1AC72" w14:textId="23F862A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97176F0" w14:textId="0AEE9A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402FE54A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978470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48BB3E" w14:textId="7EA84D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4171B" w14:textId="19C150C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3761FE" w14:textId="28442B5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B7186D" w14:textId="5A40AFE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30EE8F" w14:textId="7EA838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3C9912" w14:textId="169830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C93F6D" w14:textId="678A37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3040E" w14:textId="3C8229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0F3D31" w14:textId="6874DD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AB4BCF" w14:textId="665512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E87F0DA" w14:textId="68BD846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08513E6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87C18B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CD9767" w14:textId="498D3A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35F940" w14:textId="4A1502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A7D3E1" w14:textId="231DB9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785174" w14:textId="465AA7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D9AC80" w14:textId="1ECD1C6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BB90C8" w14:textId="3DC783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ADF9D0" w14:textId="2A00DE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555A09" w14:textId="7E6847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6BCAF6" w14:textId="01865B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5601FB" w14:textId="1A7512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E96C004" w14:textId="184E577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5968884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FD302C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E6994" w14:textId="107D97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53214" w14:textId="3D31AA1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1EDE8B" w14:textId="355656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4C3397" w14:textId="4C38F3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641170" w14:textId="3FDAC76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FD972F" w14:textId="4721CD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9DA0F8" w14:textId="76E23C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51B17" w14:textId="6034BF1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D28C3" w14:textId="6294D1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F1676D" w14:textId="023A6D9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919AF58" w14:textId="168A45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45CE217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A40E64F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lastRenderedPageBreak/>
              <w:t>3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D0285C" w14:textId="519309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A92C16" w14:textId="10E05D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0D1998" w14:textId="0A7957F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9B8847" w14:textId="6C30173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C7DE24" w14:textId="0BF852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A1D675" w14:textId="5089B19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AD1600" w14:textId="4D6F8EE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31F37E" w14:textId="4BCB11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6D50E" w14:textId="48699C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86157" w14:textId="16B53D3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7FB112A" w14:textId="41FAEF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9</w:t>
            </w:r>
          </w:p>
        </w:tc>
      </w:tr>
      <w:tr w:rsidR="00F039A5" w:rsidRPr="00732AE4" w14:paraId="4051948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FE6CEB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940477" w14:textId="52B67D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7C0A7E" w14:textId="3DE703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AB65A0" w14:textId="627797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6B3DF" w14:textId="20FD63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0F3885" w14:textId="33EA5A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F81D3D" w14:textId="40A6A42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65540" w14:textId="53F524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81328D" w14:textId="7E8D8C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7CFB7B" w14:textId="174251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85042" w14:textId="663D44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BBE51F" w14:textId="577370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72D2E67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4BBD6B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28CB87" w14:textId="02BD64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14B17E" w14:textId="36CC99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E9F221" w14:textId="6230E86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AE782" w14:textId="0950A4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902219" w14:textId="75CCC1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78D194" w14:textId="4B15DF4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0CF2F6" w14:textId="212316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D172D2" w14:textId="5A2A0F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2EEFFB" w14:textId="1A9D44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B9363E" w14:textId="1E6050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C62BBFD" w14:textId="6FEBED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39</w:t>
            </w:r>
          </w:p>
        </w:tc>
      </w:tr>
      <w:tr w:rsidR="00F039A5" w:rsidRPr="00732AE4" w14:paraId="099D199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FDFA84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6EE20" w14:textId="48F7754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2A2F05" w14:textId="585ADD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5AB426" w14:textId="30F6976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BDEDC5" w14:textId="7F1C142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5781D8" w14:textId="733EEB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1D2F28" w14:textId="4FDF34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A6FCC1" w14:textId="40F1AA3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3B4F41" w14:textId="121C21F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5C53F8" w14:textId="5C5042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0E2563" w14:textId="0E10F1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9BD2E12" w14:textId="3B0C3FF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6C262B5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AEC9B4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0D4384" w14:textId="5FFEC9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E3E144" w14:textId="4C84835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45BE07" w14:textId="12AEC28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97E198" w14:textId="5568569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B64FE6" w14:textId="1ECE60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23EF90" w14:textId="6E648E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AA4C50" w14:textId="22A9C8E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3E9392" w14:textId="668C693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B02147" w14:textId="33ADE23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F98772" w14:textId="30CB18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4CDF46A" w14:textId="7A793C7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0F8F2CE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F5AC371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87721" w14:textId="1810EB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CF05DA" w14:textId="5C1C2B9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20665F" w14:textId="3FC129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040CBF" w14:textId="706D978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69EB1C" w14:textId="375B12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6D3DFA" w14:textId="3BD327A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EF917D" w14:textId="2EA5C75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AD3F67" w14:textId="28DDA7A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6627D6" w14:textId="5A768B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131947" w14:textId="10DF717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2BD9F26" w14:textId="67111B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572A956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2BB5BD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DFAA0" w14:textId="16684A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44B194" w14:textId="3A0A8B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5D695B" w14:textId="4189AB4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9FCC29" w14:textId="597D18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67FD5C" w14:textId="2F1B8F0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FA2AB" w14:textId="4F4A0B8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03159" w14:textId="66AA198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31D1CA" w14:textId="26A2532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49FD8A" w14:textId="3C5D6D8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9068BA" w14:textId="673F331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70EA05C" w14:textId="7E973CB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5FAC3E9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7B2822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382E65" w14:textId="0B01FA8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58A7D1" w14:textId="65F4B4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2ACF92" w14:textId="77CA14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69FB4B" w14:textId="1E745F5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DA2B6A" w14:textId="717B06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C039B5" w14:textId="17BAA09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729112" w14:textId="6DAF80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441D9" w14:textId="00E61D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CEE14B" w14:textId="17007AD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A5F4AE" w14:textId="08750A4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FA88968" w14:textId="0D1752E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5C0553A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DE9D83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9442C" w14:textId="52D3CCE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5925D3" w14:textId="2268BA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CE153" w14:textId="26D457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2D068C" w14:textId="3B36F0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60D0B8" w14:textId="45A6451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3414F7" w14:textId="16B4E11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150459" w14:textId="342CEF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54A225" w14:textId="3AD9A8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DD6126" w14:textId="4B164D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E4C460" w14:textId="31B357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F4E5AFC" w14:textId="482F273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359298E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367334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268C5F" w14:textId="5400C25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E3FC18" w14:textId="3C2CA7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4AE78E" w14:textId="18300FA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A20D53" w14:textId="06D5D2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E601B9" w14:textId="540538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DCBE25" w14:textId="6748DC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77642A" w14:textId="7133B5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4A7E1E" w14:textId="67CC21C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D51D17" w14:textId="1D37C6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9CD2D" w14:textId="7FC8D61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4D11EAD" w14:textId="56CA9D3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47E36C9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00CFC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2EDFED" w14:textId="35FDB42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16582" w14:textId="60F5E5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B000F8" w14:textId="547196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2214A5" w14:textId="249FA9B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EBCCF" w14:textId="1C3DBB1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1E13E3" w14:textId="073F991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EDB843" w14:textId="2DE07CC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C2E983" w14:textId="18203A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851425" w14:textId="276301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6282D7" w14:textId="1C42E1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242632D" w14:textId="4CDFF4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5</w:t>
            </w:r>
          </w:p>
        </w:tc>
      </w:tr>
      <w:tr w:rsidR="00F039A5" w:rsidRPr="00732AE4" w14:paraId="751ED2F7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AC8F1D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F36715" w14:textId="46A2F1A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6424E" w14:textId="741DD7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EA9496" w14:textId="37D3EF8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5307B3" w14:textId="5899BB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5B2344" w14:textId="1CC5AD0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6494E3" w14:textId="668C3A1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B0903E" w14:textId="2C9E507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9A9B2C" w14:textId="5080B3B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3FE28B" w14:textId="747BB4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E2B620" w14:textId="48CE02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271DC57" w14:textId="2234338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1</w:t>
            </w:r>
          </w:p>
        </w:tc>
      </w:tr>
      <w:tr w:rsidR="00F039A5" w:rsidRPr="00732AE4" w14:paraId="2D55EE22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A903402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280851" w14:textId="47AAB5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D3F23B" w14:textId="7B08F86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007D01" w14:textId="222D7A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C8525A" w14:textId="45B221C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0C0901" w14:textId="5DC652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C2620E" w14:textId="1C61042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385BC5" w14:textId="50E886A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25869B" w14:textId="0381DF7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A9EAC3" w14:textId="286711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FF775" w14:textId="15042A5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1E51B51" w14:textId="5BD9BA7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196FB51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9D63E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0F18D8" w14:textId="4AD3B6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38F495" w14:textId="371AD5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0BB0FF" w14:textId="1B8D2A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9221AB" w14:textId="11960F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2280B3" w14:textId="44E52C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B03C3B" w14:textId="26E743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0357D0" w14:textId="1118F5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C78C4" w14:textId="059AED0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C1C582" w14:textId="2382FAE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C2B896" w14:textId="72E165C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D301A59" w14:textId="4C0B9EE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463F4490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D8312F6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7B5EE0" w14:textId="74DAC7C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F3ACCA" w14:textId="082ECCF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88D10" w14:textId="06794D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8863D3" w14:textId="76ABD0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6A544A" w14:textId="385C3D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309565" w14:textId="45A11AC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DFF691" w14:textId="508D73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02FF54" w14:textId="5D829D7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0A0D83" w14:textId="76E0F5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B525D2" w14:textId="2F3E58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E78AADB" w14:textId="05C2C3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106C962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4361A3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98518D" w14:textId="1BD6CF5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7D5016" w14:textId="1ADD72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7628DE" w14:textId="3C7CC64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0AB46D" w14:textId="19CF481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B88307" w14:textId="400E74D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877DAE" w14:textId="05A498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D69C2" w14:textId="168A65A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FF0088" w14:textId="566A970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C43F11" w14:textId="5231B05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B44AF7" w14:textId="574661D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9ACACC4" w14:textId="4224D2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585EF0B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0C9EDF4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BA668F" w14:textId="199EA92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FD4947" w14:textId="76CB796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F0EDA7" w14:textId="76FE69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D9F6BD" w14:textId="191D37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DB7DAF" w14:textId="10E544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19849" w14:textId="4674F6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EC1012" w14:textId="1011D3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315D6E" w14:textId="16F38A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DA051B" w14:textId="18093F9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27C81" w14:textId="35D82E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56F42B5" w14:textId="418C71F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6D5F5EC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D46A4CE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2D4F60" w14:textId="43FC077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4AD5DE" w14:textId="36B71CB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FB5DC4" w14:textId="29D4C8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92A47" w14:textId="632C49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E7CC38" w14:textId="351A9E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265CB" w14:textId="593E2CB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81AB4" w14:textId="41477C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052BD4" w14:textId="6E7A177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6F45F3" w14:textId="5CE2B5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DB3E44" w14:textId="0047990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DF07903" w14:textId="55C5451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4C60D25E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EC3C75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C346B9" w14:textId="0BF8E7D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CF342" w14:textId="66E1F7F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8D12D4" w14:textId="05F2C40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181F6A" w14:textId="4D571FB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79FB86" w14:textId="22680A1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33199" w14:textId="0C57FC0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82A654" w14:textId="266D8D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3C626" w14:textId="53EA01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456D48" w14:textId="5357E8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E35F3" w14:textId="6E6F86C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9E8A077" w14:textId="47928AF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8</w:t>
            </w:r>
          </w:p>
        </w:tc>
      </w:tr>
      <w:tr w:rsidR="00F039A5" w:rsidRPr="00732AE4" w14:paraId="2B5EF41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973318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F9F33" w14:textId="5BEAC7C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CB1FE1" w14:textId="58FEFC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929EA1" w14:textId="491C3C5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DC608D" w14:textId="5B4467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70E7CC" w14:textId="6A399C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797093" w14:textId="3F431D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E08DB9" w14:textId="0CC33A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A9AF46" w14:textId="389D14E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B5EBB2" w14:textId="7D38330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1FD3BF" w14:textId="700B054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30B1630" w14:textId="71D5B44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3A0BD33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4C63F10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6E318F" w14:textId="2E71F90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7038C1" w14:textId="656AAD3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E1D0D" w14:textId="48853CD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ED6CDC" w14:textId="3A7B5C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763EC3" w14:textId="29A87D4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52AF02" w14:textId="3FDB32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10B658" w14:textId="572024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3026E8" w14:textId="07182D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1836C" w14:textId="45A4192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2BAADC" w14:textId="4365CA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E46B7F4" w14:textId="3325E2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27A6ACB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2B210E8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3F9C21" w14:textId="4F75C9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555D9B" w14:textId="74C9F9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F4BEF3" w14:textId="0369548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4E6097" w14:textId="7ADC41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DC8BD8" w14:textId="6EB8FF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DDB93" w14:textId="4A28A8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0D64DB" w14:textId="14D95A3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2DFDB" w14:textId="7165C46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B2942D" w14:textId="682C322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EB3DFD" w14:textId="028DE05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EB60339" w14:textId="17E309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6</w:t>
            </w:r>
          </w:p>
        </w:tc>
      </w:tr>
      <w:tr w:rsidR="00F039A5" w:rsidRPr="00732AE4" w14:paraId="2B82121F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03C26C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A821F1" w14:textId="7BE1BC9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2AF43D" w14:textId="1E0D8F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E8B242" w14:textId="0935D29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0B6F9B" w14:textId="70DCE8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C58126" w14:textId="65C2552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F86199" w14:textId="6B4A0CF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51FC4" w14:textId="12E132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60A5B5" w14:textId="6468D99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C1BBD7" w14:textId="2570747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4FEB96" w14:textId="663191D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0DDA72" w14:textId="16B4A1F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4</w:t>
            </w:r>
          </w:p>
        </w:tc>
      </w:tr>
      <w:tr w:rsidR="00F039A5" w:rsidRPr="00732AE4" w14:paraId="55BA3383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7FDE669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7D17FF" w14:textId="2AB5ADA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0E60E9" w14:textId="16D30F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A8AB3B" w14:textId="39FAC7D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BDAF15" w14:textId="64D1FC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F27865" w14:textId="66CF4E4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018445" w14:textId="39F9D21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C3324" w14:textId="3FFE1C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82D162" w14:textId="1285A6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76643" w14:textId="2C5F24D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0ABAA9" w14:textId="5915C4B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CA7A037" w14:textId="3328948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14FBD331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356FC5C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1C321C" w14:textId="36D7803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BB2A19" w14:textId="045DE6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4AD753" w14:textId="217356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33679C" w14:textId="60BD9C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1AD16B" w14:textId="6534E4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E0D88E" w14:textId="3922505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E07B87" w14:textId="746FEF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FCFDF" w14:textId="05390F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067227" w14:textId="790A4D2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5641B2" w14:textId="1B3FDC7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9232980" w14:textId="7BFA8E2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6388B530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BE1C16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C5C557" w14:textId="562BAFA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307F89" w14:textId="64FF6D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9977F3" w14:textId="3617647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9B5C34" w14:textId="3A761B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2CEFD6" w14:textId="5FFE319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F9C062" w14:textId="35C070C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56342A" w14:textId="32B43C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1BEA74" w14:textId="4777F33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E2AA6" w14:textId="5FBA2C8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B6F93A" w14:textId="044BA6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883CE29" w14:textId="65487D1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40F091B4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E9BD86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A3C84" w14:textId="28F4EDA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805DE8" w14:textId="574DB58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9F71D6" w14:textId="5B3A973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DEEF71" w14:textId="71C743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948D93" w14:textId="0466833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84433" w14:textId="6BC5443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2D45DA" w14:textId="09D73E1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DD7033" w14:textId="2175A3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260A40" w14:textId="39176A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641C28" w14:textId="524B0B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D98FB62" w14:textId="241528D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9</w:t>
            </w:r>
          </w:p>
        </w:tc>
      </w:tr>
      <w:tr w:rsidR="00F039A5" w:rsidRPr="00732AE4" w14:paraId="736A0A76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8127B95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BF120" w14:textId="5ACD6E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E24FA" w14:textId="161E3B4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DD682D" w14:textId="20D5CF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F292FE" w14:textId="45810D2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FDCB80" w14:textId="02E39B3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74D44E" w14:textId="70C6705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016FE7" w14:textId="07D067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2EDA44" w14:textId="6120F0DF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784B61" w14:textId="47C58F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F09890" w14:textId="0128927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A199B5C" w14:textId="0C86BCC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19C784DD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6203C3D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B3D53D" w14:textId="28054CA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086046" w14:textId="6E5A7BA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623278" w14:textId="20464A63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372C05" w14:textId="43A0875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A06A33" w14:textId="0073EF9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16EAB6" w14:textId="7ABC34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72D32" w14:textId="2147283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CDB248" w14:textId="41DF7DC2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3D22D7" w14:textId="35E84DE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6E4BCC" w14:textId="2C0142E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25ECC11" w14:textId="4770634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6087B90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640E037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E64DDC" w14:textId="3D9E2A1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45CD63" w14:textId="77C2434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E507FD" w14:textId="729C8D4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703127" w14:textId="7AE3DDF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1A8081" w14:textId="12C62C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0BED0" w14:textId="57AA303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650542" w14:textId="37089C2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878AB3" w14:textId="605A51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E0A0B6" w14:textId="0405532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23BFC" w14:textId="5B52D9A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441288" w14:textId="1474AC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50</w:t>
            </w:r>
          </w:p>
        </w:tc>
      </w:tr>
      <w:tr w:rsidR="00F039A5" w:rsidRPr="00732AE4" w14:paraId="1784CA48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1D248A3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39822A" w14:textId="5AFCBE1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433CC8" w14:textId="2D14559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7F8EFD" w14:textId="00252DC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D3A94" w14:textId="2D5AA2B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DD2239" w14:textId="0920CB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76B21C" w14:textId="4A1A9D0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9BA7FF" w14:textId="7A06A6D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88DAF3" w14:textId="6C3BD17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452AE" w14:textId="4DDF74C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248BBE" w14:textId="1090F40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A11CA24" w14:textId="23EF822C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3</w:t>
            </w:r>
          </w:p>
        </w:tc>
      </w:tr>
      <w:tr w:rsidR="00F039A5" w:rsidRPr="00732AE4" w14:paraId="1E81E859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C50E1BB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097E7" w14:textId="3661979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005203" w14:textId="5901723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6EF72" w14:textId="27888E11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2C9E4A" w14:textId="3CBED7F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C1475D" w14:textId="0070555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DB8365" w14:textId="70866A9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4C6D8A" w14:textId="6FB49625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133BA6" w14:textId="7DF10D1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E41417" w14:textId="23900AB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E38674" w14:textId="67F8D75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CA9F0A5" w14:textId="506A06E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15D37CAA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8BB624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B6A76B" w14:textId="0E97FE7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419B7F" w14:textId="780A3C0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F738FF" w14:textId="3BADAABD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524AA8" w14:textId="107BF88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06D578" w14:textId="7EFAA4D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3811AE" w14:textId="7092BCB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B216E" w14:textId="485EDF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E59B1" w14:textId="7AAB2096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93C83E" w14:textId="120E10B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5F6EC" w14:textId="40A4A1B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18E9413" w14:textId="06DBA8E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2</w:t>
            </w:r>
          </w:p>
        </w:tc>
      </w:tr>
      <w:tr w:rsidR="00F039A5" w:rsidRPr="00732AE4" w14:paraId="6CC74B4A" w14:textId="77777777" w:rsidTr="00920422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D623E7A" w14:textId="77777777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03BB6A" w14:textId="33EBF9E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39BD54" w14:textId="7EDE7458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21280B" w14:textId="37224FFA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9F062" w14:textId="3A62F4F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57B6E5" w14:textId="015CD56B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103A1E" w14:textId="61741EF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928350" w14:textId="3ED5EE29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C47BEA" w14:textId="301E71D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D29067" w14:textId="1B010704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FABBCC" w14:textId="1176DEC0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6036F08" w14:textId="184C2B5E" w:rsidR="00920422" w:rsidRPr="00732AE4" w:rsidRDefault="00920422" w:rsidP="0092042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2"/>
              </w:rPr>
              <w:t>47</w:t>
            </w:r>
          </w:p>
        </w:tc>
      </w:tr>
    </w:tbl>
    <w:p w14:paraId="34A0375E" w14:textId="77777777" w:rsidR="00BE0B78" w:rsidRPr="00F039A5" w:rsidRDefault="00BE0B78" w:rsidP="00BE0B78">
      <w:pPr>
        <w:tabs>
          <w:tab w:val="left" w:pos="1701"/>
        </w:tabs>
        <w:rPr>
          <w:b/>
          <w:color w:val="auto"/>
          <w:szCs w:val="24"/>
        </w:rPr>
      </w:pPr>
    </w:p>
    <w:p w14:paraId="0178D0C4" w14:textId="77777777" w:rsidR="00BE0B78" w:rsidRPr="00F039A5" w:rsidRDefault="00BE0B78" w:rsidP="00BE0B78">
      <w:pPr>
        <w:tabs>
          <w:tab w:val="left" w:pos="1701"/>
        </w:tabs>
        <w:rPr>
          <w:b/>
          <w:bCs/>
          <w:color w:val="auto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43A2687C" w14:textId="513F72A9" w:rsidR="00BE0B78" w:rsidRPr="00F039A5" w:rsidRDefault="004E05C9" w:rsidP="004E05C9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rFonts w:eastAsia="Times New Roman" w:cs="Times New Roman"/>
          <w:color w:val="auto"/>
          <w:sz w:val="24"/>
          <w:szCs w:val="24"/>
          <w:lang w:val="id-ID" w:eastAsia="en-ID"/>
        </w:rPr>
        <w:lastRenderedPageBreak/>
        <w:t xml:space="preserve">Data </w:t>
      </w:r>
      <w:r w:rsidR="00BE0B78" w:rsidRPr="00F039A5">
        <w:rPr>
          <w:rFonts w:eastAsia="Times New Roman" w:cs="Times New Roman"/>
          <w:color w:val="auto"/>
          <w:sz w:val="24"/>
          <w:szCs w:val="24"/>
          <w:lang w:val="en-ID" w:eastAsia="en-ID"/>
        </w:rPr>
        <w:t xml:space="preserve">Komunikasi Interpersonal </w:t>
      </w:r>
      <w:r w:rsidR="00BE0B78" w:rsidRPr="00F039A5">
        <w:rPr>
          <w:color w:val="auto"/>
          <w:sz w:val="24"/>
          <w:szCs w:val="24"/>
          <w:lang w:val="en-ID"/>
        </w:rPr>
        <w:t>(X3)</w:t>
      </w:r>
    </w:p>
    <w:tbl>
      <w:tblPr>
        <w:tblW w:w="9133" w:type="dxa"/>
        <w:jc w:val="center"/>
        <w:tblLook w:val="04A0" w:firstRow="1" w:lastRow="0" w:firstColumn="1" w:lastColumn="0" w:noHBand="0" w:noVBand="1"/>
      </w:tblPr>
      <w:tblGrid>
        <w:gridCol w:w="135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763"/>
      </w:tblGrid>
      <w:tr w:rsidR="00F039A5" w:rsidRPr="00732AE4" w14:paraId="571822E1" w14:textId="77777777" w:rsidTr="0066309E">
        <w:trPr>
          <w:trHeight w:val="315"/>
          <w:jc w:val="center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vAlign w:val="center"/>
            <w:hideMark/>
          </w:tcPr>
          <w:p w14:paraId="2E4643AA" w14:textId="77777777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No Responden</w:t>
            </w:r>
          </w:p>
        </w:tc>
        <w:tc>
          <w:tcPr>
            <w:tcW w:w="7783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89E971D" w14:textId="24443A56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Komunikasi Interpersonal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 xml:space="preserve"> (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)</w:t>
            </w:r>
          </w:p>
        </w:tc>
      </w:tr>
      <w:tr w:rsidR="00F039A5" w:rsidRPr="00732AE4" w14:paraId="3FD53A0B" w14:textId="77777777" w:rsidTr="0066309E">
        <w:trPr>
          <w:trHeight w:val="315"/>
          <w:jc w:val="center"/>
        </w:trPr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EE86E" w14:textId="77777777" w:rsidR="00920422" w:rsidRPr="00732AE4" w:rsidRDefault="00920422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527A3DE" w14:textId="5FED1790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CC668AC" w14:textId="1A69080B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2AA4D0D" w14:textId="544B9E31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A5AB8E6" w14:textId="56503A0B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5742CD8" w14:textId="5B291B47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4E9136B" w14:textId="0081F3C0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C9AA526" w14:textId="46852BFB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3BE5BE6" w14:textId="408CAC9B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8D87020" w14:textId="3007CE4E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2527947" w14:textId="40F00432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X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  <w:lang w:val="id-ID"/>
              </w:rPr>
              <w:t>3</w:t>
            </w: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1038A16" w14:textId="77777777" w:rsidR="00920422" w:rsidRPr="00732AE4" w:rsidRDefault="00920422" w:rsidP="0066309E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Total</w:t>
            </w:r>
          </w:p>
        </w:tc>
      </w:tr>
      <w:tr w:rsidR="00F039A5" w:rsidRPr="00732AE4" w14:paraId="5A6BB67D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2209FD8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A1183A" w14:textId="32169E8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2B6588" w14:textId="466DCEF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E2BA92" w14:textId="720A3D5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1C344D" w14:textId="5BCAC79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0F4FD4" w14:textId="7C42241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765A67" w14:textId="13FC69B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76C17E" w14:textId="58896FA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E9A85D" w14:textId="6579175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ECBB00" w14:textId="653409F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CE9FDA" w14:textId="658EBE8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2D75885" w14:textId="623F1D4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17815331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144C0E2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A89862" w14:textId="4FE1732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EAD239" w14:textId="0537EB2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8FC0D4" w14:textId="151F44F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E562F9" w14:textId="2FFB092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12E21F" w14:textId="7BDE50D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7975E3" w14:textId="2F9E74D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AC48E7" w14:textId="0FAE80F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58BAD" w14:textId="6F2D149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7C49CF" w14:textId="5214A71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85B7F" w14:textId="4F2A8E4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54AF40C" w14:textId="69CA7A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2</w:t>
            </w:r>
          </w:p>
        </w:tc>
      </w:tr>
      <w:tr w:rsidR="00F039A5" w:rsidRPr="00732AE4" w14:paraId="24F9D0F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76148AE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2E18CC" w14:textId="1964ECB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7A1EED" w14:textId="10B94B0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015B9E" w14:textId="02EAB8E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2476FE" w14:textId="6082B63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F5C9C2" w14:textId="7E1F740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4A0F5D" w14:textId="3A4BBF7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3C2E3D" w14:textId="14D3287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6B0A0" w14:textId="3D2244D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2DB7E" w14:textId="50BC725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5B43DE" w14:textId="4E2B6EC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A478658" w14:textId="7A518CE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1</w:t>
            </w:r>
          </w:p>
        </w:tc>
      </w:tr>
      <w:tr w:rsidR="00F039A5" w:rsidRPr="00732AE4" w14:paraId="7B83938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ED3267F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788C89" w14:textId="263628E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B438AA" w14:textId="45CCDCB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EEA3E1" w14:textId="45C7D95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11CB94" w14:textId="0153E44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BBA243" w14:textId="0251495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4CD8B5" w14:textId="22AED7C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224EAE" w14:textId="5DF94E5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312229" w14:textId="5B03519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F8428E" w14:textId="18F4DF9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1E1C41" w14:textId="29A665A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A2EABD9" w14:textId="001F257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1</w:t>
            </w:r>
          </w:p>
        </w:tc>
      </w:tr>
      <w:tr w:rsidR="00F039A5" w:rsidRPr="00732AE4" w14:paraId="3B1A9BF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1C05B66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7EFD25" w14:textId="350B232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C24AE9" w14:textId="583D54B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0AEA6" w14:textId="581A1BD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F9069E" w14:textId="5378F24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7FE665" w14:textId="78D7C28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B66212" w14:textId="266A91D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DD1AEA" w14:textId="371BB30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5E5CB2" w14:textId="4E1CC81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1702C2" w14:textId="1710118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D1D478" w14:textId="31E3771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0D0F383" w14:textId="68B1578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2</w:t>
            </w:r>
          </w:p>
        </w:tc>
      </w:tr>
      <w:tr w:rsidR="00F039A5" w:rsidRPr="00732AE4" w14:paraId="69106052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6DF29FB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5A3955" w14:textId="02D2953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563FBB" w14:textId="4262939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D7B835" w14:textId="6A8453C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C2A9D6" w14:textId="6C2445A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FA55C1" w14:textId="703280C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B88CE0" w14:textId="0C69575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015D51" w14:textId="1D3D831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65D480" w14:textId="68CBCDC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9617CF" w14:textId="1B5045C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1C037E" w14:textId="282479F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8BEC175" w14:textId="054082F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28D59D2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44C1A2F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5423B" w14:textId="3C810D3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1AC461" w14:textId="353F17E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EC62C7" w14:textId="1941A15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964636" w14:textId="226501D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1037E6" w14:textId="723CC90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3D2175" w14:textId="0F3E91B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397A77" w14:textId="503949B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1C15E6" w14:textId="08C8751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80FD55" w14:textId="059A7C0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838B7B" w14:textId="16EA3D4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08AD336" w14:textId="64D7255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1</w:t>
            </w:r>
          </w:p>
        </w:tc>
      </w:tr>
      <w:tr w:rsidR="00F039A5" w:rsidRPr="00732AE4" w14:paraId="5EEB82D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5FBAA08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B6B0D9" w14:textId="6E53F2F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AB5AA8" w14:textId="013DE9E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C1D977" w14:textId="0C8DB1D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C07C94" w14:textId="23B214F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780524" w14:textId="50E295D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6A2BF0" w14:textId="28A3B30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248BC1" w14:textId="337282E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121E5D" w14:textId="62675B4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23B8EB" w14:textId="706C977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79CEC2" w14:textId="1D907ED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DFDDBF2" w14:textId="0FC8D98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55427027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C086215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A77487" w14:textId="58A0E55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2E4207" w14:textId="7FAB8F7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7B800" w14:textId="4D21F69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4A86FB" w14:textId="405038E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2920C1" w14:textId="0E9004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A5039" w14:textId="40C5BB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4478D1" w14:textId="084C81E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DBC929" w14:textId="588E0B4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0FE90" w14:textId="70194D7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F2BDE5" w14:textId="1A43E94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96BBD1B" w14:textId="1767A7B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1</w:t>
            </w:r>
          </w:p>
        </w:tc>
      </w:tr>
      <w:tr w:rsidR="00F039A5" w:rsidRPr="00732AE4" w14:paraId="34FA5BC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D55C9C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EC1B6" w14:textId="4549549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A3278" w14:textId="1B1E1C4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1EE6C8" w14:textId="3F1FA25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88618C" w14:textId="7248907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12F7FF" w14:textId="1F63E44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C0DE10" w14:textId="73A3BB7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13B8EB" w14:textId="5D7A35D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A9F68C" w14:textId="2CDE243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644E46" w14:textId="3B4964A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B9F1B" w14:textId="62A3BA8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7B3BA2F" w14:textId="516F7A6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6</w:t>
            </w:r>
          </w:p>
        </w:tc>
      </w:tr>
      <w:tr w:rsidR="00F039A5" w:rsidRPr="00732AE4" w14:paraId="72E53F11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3A02F80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4AF02E" w14:textId="610CF4E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ECF4C4" w14:textId="57B4E3E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76FE2A" w14:textId="377C4E5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014782" w14:textId="2FC2F69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210D30" w14:textId="1209074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039E70" w14:textId="4D79528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E20AC6" w14:textId="4BE317D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C430D5" w14:textId="7F10E46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925297" w14:textId="6949C1E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774465" w14:textId="15C4F17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A87B2DA" w14:textId="253799F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66E53C70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FB16244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13A48B" w14:textId="533C081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9C3A2C" w14:textId="69DD0AF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705D02" w14:textId="3ACB9D1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AD0A50" w14:textId="7B628D1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71912E" w14:textId="2A470B9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DB5DB0" w14:textId="2DF7F45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A609D1" w14:textId="1E57F50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D391CF" w14:textId="000244A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8D87D8" w14:textId="506E41A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A1348C" w14:textId="2933EAE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469B8DA" w14:textId="3785F4B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63649B32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34C8C34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AB4F81" w14:textId="26EC341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15CC94" w14:textId="1C065E7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56038A" w14:textId="60E710E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D27A56" w14:textId="11C3B92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ABE75F" w14:textId="3502D5A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D7EED7" w14:textId="4FB89FB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F2AB50" w14:textId="26F5D46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A2E39E" w14:textId="141AAF8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031025" w14:textId="11706F3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8F3CEB" w14:textId="221ED15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4210FB6" w14:textId="625561E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8</w:t>
            </w:r>
          </w:p>
        </w:tc>
      </w:tr>
      <w:tr w:rsidR="00F039A5" w:rsidRPr="00732AE4" w14:paraId="5D2DE11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5A2C474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575035" w14:textId="43F7D4B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ACF8B0" w14:textId="026F253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CD6674" w14:textId="0D96A92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E06D45" w14:textId="59C30A3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CD6F1" w14:textId="121DC2A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EC487" w14:textId="159213E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634F4" w14:textId="23E5BC3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4A3A2C" w14:textId="0745B9A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A69967" w14:textId="68ADB46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7E214" w14:textId="7068A2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C88F50D" w14:textId="6C10DB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6</w:t>
            </w:r>
          </w:p>
        </w:tc>
      </w:tr>
      <w:tr w:rsidR="00F039A5" w:rsidRPr="00732AE4" w14:paraId="51AEFD49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4221D3B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C83866" w14:textId="39FBB68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288455" w14:textId="699FB70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69A4A4" w14:textId="46E648A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E19D8" w14:textId="5983EE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924D61" w14:textId="4DC2239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AF813D" w14:textId="1FC312D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FDFCDD" w14:textId="15DB64C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DAA64A" w14:textId="6CED7D9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2A5666" w14:textId="466BB5B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416803" w14:textId="4F6D0E2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C401694" w14:textId="0249565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6</w:t>
            </w:r>
          </w:p>
        </w:tc>
      </w:tr>
      <w:tr w:rsidR="00F039A5" w:rsidRPr="00732AE4" w14:paraId="4928761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137CB56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8078B6" w14:textId="4AB3165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A3A91F" w14:textId="075B8AF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9BDD48" w14:textId="4079EF5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4F6E3" w14:textId="4391CC2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00333C" w14:textId="759352F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BA7DA8" w14:textId="1F08057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736F59" w14:textId="2768B0E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837096" w14:textId="26C9421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8320BB" w14:textId="2944F5E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B7189" w14:textId="4BD6DB5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68F792D" w14:textId="36C3F94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0</w:t>
            </w:r>
          </w:p>
        </w:tc>
      </w:tr>
      <w:tr w:rsidR="00F039A5" w:rsidRPr="00732AE4" w14:paraId="29759FDD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047E3F1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00713D" w14:textId="6117EEC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04FF17" w14:textId="2389636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BAC53B" w14:textId="7055EAB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2D6B42" w14:textId="31A1AF7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78A283" w14:textId="77D0C2E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FF45D8" w14:textId="65CFD99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274989" w14:textId="37D80E1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3CCCFB" w14:textId="21A0F62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90AC92" w14:textId="69605EF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3952C1" w14:textId="492E627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628774E" w14:textId="7F5A20D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6D749DAB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082A16D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7798A8" w14:textId="484DB6A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283880" w14:textId="235A1B4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0C6DAD" w14:textId="5F2E2EE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D86442" w14:textId="197B75C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8B0CB8" w14:textId="3574ECC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3D964" w14:textId="0DE7055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67B667" w14:textId="5F145E1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CD8EE4" w14:textId="5CB7DBF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EFBC3D" w14:textId="4AB7382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529EE" w14:textId="047B774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9F66B06" w14:textId="68793D4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8</w:t>
            </w:r>
          </w:p>
        </w:tc>
      </w:tr>
      <w:tr w:rsidR="00F039A5" w:rsidRPr="00732AE4" w14:paraId="3B78F3FD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DD196D1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1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93A6C4" w14:textId="2C08771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719B0D" w14:textId="4A6859E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560023" w14:textId="0EEFCE3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502452" w14:textId="353DF80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8E1CF5" w14:textId="2787326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F99B33" w14:textId="4F40714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C3D635" w14:textId="7D159D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FD9190" w14:textId="5B2F20F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C600C7" w14:textId="0CBDDAF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18A65D" w14:textId="14DBED1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7B30FFB" w14:textId="06E0F5F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6EB4293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A3508A7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99BD0B" w14:textId="280B4A2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F628AF" w14:textId="4D9638F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83ABAD" w14:textId="65E0420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5DC71D" w14:textId="25BB8FA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AC9761" w14:textId="7AC68AB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3810D3" w14:textId="5826DF2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EA250E" w14:textId="1D643D4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9C389E" w14:textId="5B47BD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34EE86" w14:textId="2EC907C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AF5E72" w14:textId="4F89440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8C73E76" w14:textId="7AE66AC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1</w:t>
            </w:r>
          </w:p>
        </w:tc>
      </w:tr>
      <w:tr w:rsidR="00F039A5" w:rsidRPr="00732AE4" w14:paraId="1138CCEB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09E99A6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792748" w14:textId="7630543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4D4EA" w14:textId="53DDA60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C8F417" w14:textId="457F81F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490374" w14:textId="4E09998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163E99" w14:textId="01086B7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6C5C09" w14:textId="35B1738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1380B0" w14:textId="6FFC380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3CBB5A" w14:textId="7BEDF51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EC3641" w14:textId="7CA2D71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EA04D3" w14:textId="6C505AE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5C7E8BF" w14:textId="224358D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37F1D5F6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B1A0BA4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3D7C3A" w14:textId="44048B6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39B41" w14:textId="19FF703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F7F2D1" w14:textId="2273157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2B0C7A" w14:textId="44B7B1A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8A61E9" w14:textId="1A0EBF3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DB0D52" w14:textId="54B831C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9AEF48" w14:textId="3ADABE2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DA9DF5" w14:textId="37B47E6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EAA323" w14:textId="0BF1DF8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81351A" w14:textId="50C7F07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6DF19EA" w14:textId="75E8420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787D0D29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3AA21CC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DF6A5F" w14:textId="427CF0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00A17E" w14:textId="2E9F3AE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403696" w14:textId="7BB1068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7B1433" w14:textId="4369D4D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C2BE2B" w14:textId="40818E6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066910" w14:textId="036637B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F964CD" w14:textId="22C6213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9CEC15" w14:textId="695A58C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19B2C6" w14:textId="6A423EF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EC4B44" w14:textId="00C7454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2105AEC" w14:textId="424EF8B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8</w:t>
            </w:r>
          </w:p>
        </w:tc>
      </w:tr>
      <w:tr w:rsidR="00F039A5" w:rsidRPr="00732AE4" w14:paraId="38243A57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06EE0CB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2B22C" w14:textId="5A5F28A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6A2784" w14:textId="03F94A2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7AAB26" w14:textId="7AEDACF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04B37D" w14:textId="259CE97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667E5A" w14:textId="1A7AD7E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A2886" w14:textId="50BD3F7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C170C0" w14:textId="408DDA8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0F47F3" w14:textId="6FF88CB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7F2B9" w14:textId="3E4788D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375496" w14:textId="6DE975C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9B4CCDE" w14:textId="39F4BD5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6CA880D2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0DEDF57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2AEE3C" w14:textId="57F523B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267A3" w14:textId="1E171A4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4EAB03" w14:textId="25E1604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0360EA" w14:textId="57A4A52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A9CE25" w14:textId="3B33187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5632D0" w14:textId="26069E8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E83972" w14:textId="67C4CD7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F082C4" w14:textId="4E51AE4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D53D19" w14:textId="1C12AFE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959BC8" w14:textId="68D1C11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E862E3C" w14:textId="304B24E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8</w:t>
            </w:r>
          </w:p>
        </w:tc>
      </w:tr>
      <w:tr w:rsidR="00F039A5" w:rsidRPr="00732AE4" w14:paraId="78EF148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762EE01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515DA0" w14:textId="6CF8354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81A4FB" w14:textId="3C45E87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A31390" w14:textId="02C5F68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32681D" w14:textId="1D95A61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D0CA20" w14:textId="66B4F71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E6D9D5" w14:textId="0C613B0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3FA0AA" w14:textId="134CBFD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035CE5" w14:textId="7CBCF52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0F8D70" w14:textId="292D523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B1F022" w14:textId="1876B02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356184C" w14:textId="71DC012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2</w:t>
            </w:r>
          </w:p>
        </w:tc>
      </w:tr>
      <w:tr w:rsidR="00F039A5" w:rsidRPr="00732AE4" w14:paraId="530CACB0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6F3F8C8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9BD3DE" w14:textId="23EEF96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1BC2DD" w14:textId="146187D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0F829B" w14:textId="054071E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126AEC" w14:textId="17FB6CA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9CA7D0" w14:textId="2CEAD04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DECCBA" w14:textId="21E5E28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0C034" w14:textId="6EDA9F5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BA736A" w14:textId="736B75D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EA9242" w14:textId="198365F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F9C544" w14:textId="5B8C651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511B2FF" w14:textId="4926795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3</w:t>
            </w:r>
          </w:p>
        </w:tc>
      </w:tr>
      <w:tr w:rsidR="00F039A5" w:rsidRPr="00732AE4" w14:paraId="3832F2A1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849C3CA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8ECC8" w14:textId="4C6A258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08AAC" w14:textId="3506C60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64D667" w14:textId="74AD66A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82193D" w14:textId="04FD32E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F219C" w14:textId="47091E4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893F74" w14:textId="6BD097D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54208F" w14:textId="2DED3F8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71B225" w14:textId="265399B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BDEA8" w14:textId="7A8B9F9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298E44" w14:textId="3D9630A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0437D84" w14:textId="2A71ACD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2300C538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592D921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2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A08DDF" w14:textId="46E94BA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6F7768" w14:textId="7496BC7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44B0FC" w14:textId="7A31E56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6BC71" w14:textId="5E33F88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80F7E" w14:textId="386A75C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3749CF" w14:textId="25BCDA1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177FC2" w14:textId="34AE89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8D3588" w14:textId="712111E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4B6637" w14:textId="248FD8A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9D3495" w14:textId="3EC94DA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4F7017C" w14:textId="2265EBE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42D28F09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F9AC0A5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DD68D6" w14:textId="2AA2A05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0BACFD" w14:textId="553DEB0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F8382E" w14:textId="19B9329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0277B" w14:textId="4EC4B01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4793BE" w14:textId="6936780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BB5BE" w14:textId="425E937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780C11" w14:textId="4BB37EF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73E469" w14:textId="6A5DE1C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0E49EA" w14:textId="7AAED6E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367193" w14:textId="3EF0A89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1AFDD89" w14:textId="3A8A5B6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9</w:t>
            </w:r>
          </w:p>
        </w:tc>
      </w:tr>
      <w:tr w:rsidR="00F039A5" w:rsidRPr="00732AE4" w14:paraId="40A0AD78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2C623F0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5D7599" w14:textId="1706915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752607" w14:textId="47E7821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40C445" w14:textId="4D48948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B649DB" w14:textId="1550185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3C38A3" w14:textId="393E648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55BC94" w14:textId="67892EC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303ACD" w14:textId="3F3674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4CBDC9" w14:textId="6B4ED6E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19B6C4" w14:textId="4DC15AE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854282" w14:textId="6AC390E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355761A" w14:textId="10FE456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2</w:t>
            </w:r>
          </w:p>
        </w:tc>
      </w:tr>
      <w:tr w:rsidR="00F039A5" w:rsidRPr="00732AE4" w14:paraId="63D9DF23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F2BAF41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EF4892" w14:textId="3107FBD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C001E5" w14:textId="3B34AF4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15ADF2" w14:textId="44C836B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BEEB37" w14:textId="7A77528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526FB4" w14:textId="78349D3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4143F" w14:textId="7546071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D99624" w14:textId="6985E8A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61DA71" w14:textId="10E281D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05E22B" w14:textId="567D949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C2392D" w14:textId="6ABE7D4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A185DF9" w14:textId="55964C5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1</w:t>
            </w:r>
          </w:p>
        </w:tc>
      </w:tr>
      <w:tr w:rsidR="00F039A5" w:rsidRPr="00732AE4" w14:paraId="3B5F09F3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8523F12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4A6AF5" w14:textId="136F9AC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F6158B" w14:textId="44DAD67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A5357D" w14:textId="6551451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01B487" w14:textId="64D4042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77A11F" w14:textId="580FFDC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6CE253" w14:textId="6BE565B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336F9B" w14:textId="76B6DA1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4D64E7" w14:textId="3891160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24B25B" w14:textId="0667F87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DB2EFE" w14:textId="324ABDE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8A6A043" w14:textId="52024DD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2</w:t>
            </w:r>
          </w:p>
        </w:tc>
      </w:tr>
      <w:tr w:rsidR="00F039A5" w:rsidRPr="00732AE4" w14:paraId="7A240350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80D806D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04A492" w14:textId="1BB397F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2A601C" w14:textId="7CA2DE2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B601AA" w14:textId="7ABDFD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6ABB62" w14:textId="1550D8A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A39CA3" w14:textId="06B0080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BCBA43" w14:textId="453B24F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4253C9" w14:textId="5068519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952FBE" w14:textId="43F7524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55712E" w14:textId="27810B5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E3AD94" w14:textId="54447DE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886E5A0" w14:textId="5D41C3E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1</w:t>
            </w:r>
          </w:p>
        </w:tc>
      </w:tr>
      <w:tr w:rsidR="00F039A5" w:rsidRPr="00732AE4" w14:paraId="61EF476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2A00C3F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02B436" w14:textId="20C0916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C867F7" w14:textId="466FB28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493B3C" w14:textId="5557F78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7231BB" w14:textId="288C0D8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EAB0F8" w14:textId="539C650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93F25D" w14:textId="582EFB4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C58C37" w14:textId="0C7C7A3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A0D6D3" w14:textId="403AC2A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E2302" w14:textId="2290952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71F311" w14:textId="3536AD4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F86D03C" w14:textId="1350437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7</w:t>
            </w:r>
          </w:p>
        </w:tc>
      </w:tr>
      <w:tr w:rsidR="00F039A5" w:rsidRPr="00732AE4" w14:paraId="7842747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393A17F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A765DF" w14:textId="536F894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FBE298" w14:textId="1C92546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0BF1A" w14:textId="2BD58B5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203924" w14:textId="67F22B3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3CD4BF" w14:textId="26CDD75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BA85D8" w14:textId="26AF492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AD7CDE" w14:textId="5AC25C3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9C42D6" w14:textId="5BADE48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D050C" w14:textId="6222036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77A07B" w14:textId="6C664E8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A548A17" w14:textId="12ACBE1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3</w:t>
            </w:r>
          </w:p>
        </w:tc>
      </w:tr>
      <w:tr w:rsidR="00F039A5" w:rsidRPr="00732AE4" w14:paraId="5CEEFF8D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87BBAF9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lastRenderedPageBreak/>
              <w:t>3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C0BB19" w14:textId="62375EA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D68359" w14:textId="13FBEE4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79E24C" w14:textId="1FB6CF3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EB45D7" w14:textId="5DC1385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E326D7" w14:textId="38914C2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55E8DD" w14:textId="1B23CC8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32958" w14:textId="35A46E0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E6049D" w14:textId="780E962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4BC763" w14:textId="24A4744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2CFE53" w14:textId="1871BFA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B259C6E" w14:textId="4E5046D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0</w:t>
            </w:r>
          </w:p>
        </w:tc>
      </w:tr>
      <w:tr w:rsidR="00F039A5" w:rsidRPr="00732AE4" w14:paraId="011A6C58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7CEAB06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83E71D" w14:textId="266F113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460686" w14:textId="6E3D86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7504FE" w14:textId="228755F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D5499" w14:textId="76E287A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B340A1" w14:textId="01AD896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C35288" w14:textId="2D08C2B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41F06B" w14:textId="6820DF0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B0F783" w14:textId="70D931E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1430BC" w14:textId="690E511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9E7576" w14:textId="48359E6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0D0F8D" w14:textId="68BD569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0</w:t>
            </w:r>
          </w:p>
        </w:tc>
      </w:tr>
      <w:tr w:rsidR="00F039A5" w:rsidRPr="00732AE4" w14:paraId="0BBE1185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DBB1075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3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7343F4" w14:textId="0360158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02B8CA" w14:textId="43447BD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77EC5B" w14:textId="64A643E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B34A21" w14:textId="23149B4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2FC37C" w14:textId="72F5C52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6B2A4F" w14:textId="127728B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4316BA" w14:textId="1AC5E32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CBCB7E" w14:textId="4268376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4A663B" w14:textId="678477D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40CDE3" w14:textId="7CC386E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02738E2" w14:textId="362FA49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9</w:t>
            </w:r>
          </w:p>
        </w:tc>
      </w:tr>
      <w:tr w:rsidR="00F039A5" w:rsidRPr="00732AE4" w14:paraId="15E3187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5B2BF82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69ADCE" w14:textId="2D9F908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3D6791" w14:textId="15E780F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BAF433" w14:textId="5FC9E6D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73027" w14:textId="240C25D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3F2A07" w14:textId="74FF8C4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3C0A90" w14:textId="7ADAB9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6DFCBE" w14:textId="081654E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85FB57" w14:textId="15C41BB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07E4D1" w14:textId="6CA993D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E1DFD9" w14:textId="4A4E8B3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5555678" w14:textId="03F5830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7920FE1D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42F624E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DB1D94" w14:textId="42CB71D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0AAF67" w14:textId="2751931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F7C6D3" w14:textId="21F50A2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9386A2" w14:textId="4D307F7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A0E9F6" w14:textId="13F02F2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3C7EE5" w14:textId="1A1F80F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DD1332" w14:textId="3119D90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656AF" w14:textId="2696792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A8322B" w14:textId="7E799E7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99771C" w14:textId="6BA2A57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E7B3EB2" w14:textId="338B918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6</w:t>
            </w:r>
          </w:p>
        </w:tc>
      </w:tr>
      <w:tr w:rsidR="00F039A5" w:rsidRPr="00732AE4" w14:paraId="527964F9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1C19B5F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72304C" w14:textId="16DA271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B3DAEE" w14:textId="525E724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E2CF07" w14:textId="0CAE49C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2D0EF8" w14:textId="0C37E88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A40841" w14:textId="298AB44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DD5605" w14:textId="3A83750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39BE55" w14:textId="419A603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7856A" w14:textId="21237CE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D618BC" w14:textId="5AAD047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7FCD58" w14:textId="58D3835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DF59C48" w14:textId="7E289EF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7</w:t>
            </w:r>
          </w:p>
        </w:tc>
      </w:tr>
      <w:tr w:rsidR="00F039A5" w:rsidRPr="00732AE4" w14:paraId="6AC3B89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623972D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6B5058" w14:textId="6EAF839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6263F" w14:textId="0DC3FED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26167A" w14:textId="487D253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392D20" w14:textId="61D748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4E031" w14:textId="0502207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99A126" w14:textId="537FCF3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C8177B" w14:textId="16CD066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399A15" w14:textId="785878C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D8EDA6" w14:textId="4BAF027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21C0DE" w14:textId="155BBB9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0F0A3AB" w14:textId="589EB36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0</w:t>
            </w:r>
          </w:p>
        </w:tc>
      </w:tr>
      <w:tr w:rsidR="00F039A5" w:rsidRPr="00732AE4" w14:paraId="2A564C32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18DE8D9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2AC52A" w14:textId="0D18989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AD1AC" w14:textId="01EAB4E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AA7F3D" w14:textId="4314284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E01323" w14:textId="78B31E1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B0698" w14:textId="501635D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8F019" w14:textId="0FBAA3D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2FEB16" w14:textId="0B7912B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5A9C82" w14:textId="2BF4D14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330830" w14:textId="314A908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CDCE90" w14:textId="7EE63D7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67A3BD5" w14:textId="4226E0E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3</w:t>
            </w:r>
          </w:p>
        </w:tc>
      </w:tr>
      <w:tr w:rsidR="00F039A5" w:rsidRPr="00732AE4" w14:paraId="361D2B1D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BB5F0A2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DD41DB" w14:textId="5FDD6E7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44194" w14:textId="60300BB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4AE80" w14:textId="474C8C7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670EEA" w14:textId="1E30D03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B3D323" w14:textId="01A44F2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B7E564" w14:textId="303CABD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81AF3" w14:textId="5794895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EAC27" w14:textId="083B3C4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FF1FC6" w14:textId="4A5BD0C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72ACF8" w14:textId="4D86D9F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E628F38" w14:textId="5DE61E4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6</w:t>
            </w:r>
          </w:p>
        </w:tc>
      </w:tr>
      <w:tr w:rsidR="00F039A5" w:rsidRPr="00732AE4" w14:paraId="6EDB5223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80BD439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D95CA3" w14:textId="7006446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C38918" w14:textId="76E2AF4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6F3A2F" w14:textId="32F40DF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17D618" w14:textId="551FFA1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7D3953" w14:textId="65FA9AC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0D007E" w14:textId="2DE79A1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D8A55C" w14:textId="21515CC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4C8E1F" w14:textId="5490593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F4EA9E" w14:textId="1CD5D07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D98172" w14:textId="05F75E0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A47C848" w14:textId="749F729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0</w:t>
            </w:r>
          </w:p>
        </w:tc>
      </w:tr>
      <w:tr w:rsidR="00F039A5" w:rsidRPr="00732AE4" w14:paraId="1D7AA5A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6EEAFCB4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ED661F" w14:textId="1A5A6C8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73A047" w14:textId="40A70CB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D8CF02" w14:textId="2DE42F7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8A6C73" w14:textId="6B81E59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6F40C2" w14:textId="43FAFC0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14292B" w14:textId="178E7DF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7C3688" w14:textId="525798D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44C611" w14:textId="62D5B47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F38AA" w14:textId="1A9614C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DDBE54" w14:textId="61E8DC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6DB7DEC" w14:textId="1D43D3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0</w:t>
            </w:r>
          </w:p>
        </w:tc>
      </w:tr>
      <w:tr w:rsidR="00F039A5" w:rsidRPr="00732AE4" w14:paraId="393F485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5327049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0A47DB" w14:textId="7A2B60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738442" w14:textId="4438D1F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A5C0CC" w14:textId="3CE9E9B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256BB" w14:textId="60892E2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263140" w14:textId="7537A45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3C64FA" w14:textId="1DEA989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FAA70E" w14:textId="3D79DB3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E7B4ED" w14:textId="2C496C4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14D712" w14:textId="0385498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8B8177" w14:textId="5581366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EF28758" w14:textId="118340C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363971F4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BC7C1F8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4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692B0C" w14:textId="2924B34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A55109" w14:textId="35EA0A9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22B2C3" w14:textId="479C82C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30E3A3" w14:textId="2CA7502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99EDB5" w14:textId="55A41A3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411E95" w14:textId="3F40F46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3F0E33" w14:textId="67C60C4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108CBA" w14:textId="7429630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F37904" w14:textId="0EEA424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63FD4" w14:textId="2D37E7F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97B9CC2" w14:textId="6066635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2CBD98B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D56F50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1C2974" w14:textId="76240ED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6F155E" w14:textId="10DD644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9382E7" w14:textId="4DD756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11A3E6" w14:textId="4DF2D7F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C96913" w14:textId="6A14E76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D0D26D" w14:textId="182A559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254EE1" w14:textId="7A8D5D2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4FD8D0" w14:textId="3E52F30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3DA3EA" w14:textId="264AAEA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627B0" w14:textId="7FB3338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DED896A" w14:textId="6AF828E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4E755EB5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098DCA9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5DEA5" w14:textId="1C4D2A3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4B099B" w14:textId="3F10923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BC3DFC" w14:textId="6E609CD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A2A95F" w14:textId="3BFD973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86FBD" w14:textId="0F8B4BD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F3716A" w14:textId="03D9C67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52BB7C" w14:textId="1ABE506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EF64EF" w14:textId="4D10C4F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FFD2FC" w14:textId="27EB2A1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4DBCD4" w14:textId="0CE6D19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B51DC18" w14:textId="5620DC9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2</w:t>
            </w:r>
          </w:p>
        </w:tc>
      </w:tr>
      <w:tr w:rsidR="00F039A5" w:rsidRPr="00732AE4" w14:paraId="625A53A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7BF255E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0931EF" w14:textId="1B88802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CD6CCD" w14:textId="2D2F81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D3B92E" w14:textId="7813FD1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740934" w14:textId="25A6293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91F485" w14:textId="7393D95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5E69FC" w14:textId="2371813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14AFF4" w14:textId="58F8753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AF0173" w14:textId="234AD4C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D78281" w14:textId="7C0C280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B64DA8" w14:textId="2373F15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1CDE1C0" w14:textId="057DC18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51C60509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E48CDEB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108172" w14:textId="642DBB5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2BA6C" w14:textId="1CF40D3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F68A11" w14:textId="476D05F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1B76EE" w14:textId="44E6F06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AE709C" w14:textId="53F439C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22FCF1" w14:textId="7A24968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4E9573" w14:textId="3DC079D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C825D5" w14:textId="64063C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603A0A" w14:textId="71787CF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9F6D6C" w14:textId="035E71F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0358F44" w14:textId="1AA2E17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6</w:t>
            </w:r>
          </w:p>
        </w:tc>
      </w:tr>
      <w:tr w:rsidR="00F039A5" w:rsidRPr="00732AE4" w14:paraId="65DE27C7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4BC0250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B17AF3" w14:textId="24C3051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6857B" w14:textId="157013A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FBAB48" w14:textId="7CFFA41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E6BCB3" w14:textId="7B327C8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E20D2C" w14:textId="71802CE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02B45" w14:textId="1265998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8F18D" w14:textId="0D1B578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C76EE3" w14:textId="14F627F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F5CAF0" w14:textId="12A6400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7362D" w14:textId="1926EA9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1661FC9" w14:textId="393A5C5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8</w:t>
            </w:r>
          </w:p>
        </w:tc>
      </w:tr>
      <w:tr w:rsidR="00F039A5" w:rsidRPr="00732AE4" w14:paraId="5139A85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6A8DB42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F01DE9" w14:textId="133DF1C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B8508F" w14:textId="7E7FAD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F73A6A" w14:textId="372E5AF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88E4C1" w14:textId="1172446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BC7756" w14:textId="0790E7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3AF30F" w14:textId="4360212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8B77F6" w14:textId="5394126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861FB0" w14:textId="0E0E7CF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7A7E93" w14:textId="081A81A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56ACDC" w14:textId="697C084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2325D7F" w14:textId="4C4940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4FA0997C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2BFC6F05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3BE2FE" w14:textId="420F158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7FEB63" w14:textId="2F40C99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7608E3" w14:textId="4B8D70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3FB0BA" w14:textId="527E751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6B9541" w14:textId="5EA7035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49B59C" w14:textId="254DC79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C8D0BB" w14:textId="4D81191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FC4C1B" w14:textId="53D9430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008E29" w14:textId="30FAFF1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5A9988" w14:textId="7EFC797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FC0B9B0" w14:textId="16A24E2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7</w:t>
            </w:r>
          </w:p>
        </w:tc>
      </w:tr>
      <w:tr w:rsidR="00F039A5" w:rsidRPr="00732AE4" w14:paraId="44CBF63A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F2D1053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D817AB" w14:textId="2C72C0C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10DAF5" w14:textId="30853CE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ACA8B1" w14:textId="3A3D88B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07746" w14:textId="3D9E3BB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7CA4A0" w14:textId="44A3542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C4730E" w14:textId="7E5C769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EAD44" w14:textId="5CDE1CD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C9C0A0" w14:textId="06318EC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F996F" w14:textId="192DF72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DE12F7" w14:textId="521E04B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8A46D4" w14:textId="72E26FA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38BD8E86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FB1E649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DC68D8" w14:textId="771BD3F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AEF6A5" w14:textId="6DA585E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38D90E" w14:textId="0F4F142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EBC201" w14:textId="5E8AA95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7E8AFD" w14:textId="5762B32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A6D197" w14:textId="274F233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38B37" w14:textId="2140E9E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C06C0A" w14:textId="0862D4B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D71CF" w14:textId="483BCF6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3D22F" w14:textId="0574FAF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FA359EB" w14:textId="74B90E4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7060CD52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B1171C9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5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471452" w14:textId="0525387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361A3" w14:textId="3FA608A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256783" w14:textId="2DD42C3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00B008" w14:textId="5AE0F0D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6DF986" w14:textId="1C54AC2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0A629E" w14:textId="4C872DB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763889" w14:textId="7DACEA4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63EAC3" w14:textId="72C8A6D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321295" w14:textId="48D8058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FAC81" w14:textId="3D87F33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489AA8D" w14:textId="1FF7059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8</w:t>
            </w:r>
          </w:p>
        </w:tc>
      </w:tr>
      <w:tr w:rsidR="00F039A5" w:rsidRPr="00732AE4" w14:paraId="51C46752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CB1A46C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FD90C9" w14:textId="4A91730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A848C8" w14:textId="3FFAFA0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FD11BA" w14:textId="6160E34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9DC3CA" w14:textId="5A32553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6D1792" w14:textId="121C5B3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DF7D5" w14:textId="31F125C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97E46" w14:textId="5375273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BDF960" w14:textId="16F0D06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14CFB0" w14:textId="0A22D2A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70577E" w14:textId="114CE9C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6D984B2" w14:textId="655F322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494C1CC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76BC99A4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1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5F1526" w14:textId="49F3810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BB344A" w14:textId="260F909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D1BA6B" w14:textId="112C559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E99C45" w14:textId="5661564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1CF795" w14:textId="45B9237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52D3EB" w14:textId="030289B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98881B" w14:textId="5C2BCE9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AA5451" w14:textId="2E6EA66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717F77" w14:textId="3862242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3E27B" w14:textId="7BC7107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284520A" w14:textId="166DA83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9</w:t>
            </w:r>
          </w:p>
        </w:tc>
      </w:tr>
      <w:tr w:rsidR="00F039A5" w:rsidRPr="00732AE4" w14:paraId="40060207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7F9D625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98EB9D" w14:textId="5652E33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9392EC" w14:textId="17252B8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7813A4" w14:textId="0F8EE87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96655A" w14:textId="7A37633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BB0151" w14:textId="67C886F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2E4F2C" w14:textId="0FEFDC9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A04784" w14:textId="5F58072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E46872" w14:textId="65D8017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87C0EC" w14:textId="61267B9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00D99B" w14:textId="4EAB841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2A8C7CF" w14:textId="37FA02C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6</w:t>
            </w:r>
          </w:p>
        </w:tc>
      </w:tr>
      <w:tr w:rsidR="00F039A5" w:rsidRPr="00732AE4" w14:paraId="3D0717A0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188985D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A0F1D" w14:textId="66EB1CA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329185" w14:textId="1000222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0567D1" w14:textId="43E7BBC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6CA839" w14:textId="6259698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7E70BF" w14:textId="6552A9F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B8014B" w14:textId="239C3C2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164CAC" w14:textId="5B88519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885130" w14:textId="36D9EC2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9F99C5" w14:textId="39E0165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AF3A7" w14:textId="2C182A3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4C24CBF" w14:textId="730EFA9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6</w:t>
            </w:r>
          </w:p>
        </w:tc>
      </w:tr>
      <w:tr w:rsidR="00F039A5" w:rsidRPr="00732AE4" w14:paraId="67F74ED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4221F9A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2345EA" w14:textId="0B5A52D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DFC39" w14:textId="12514B1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01E4DB" w14:textId="2D6B173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B590B5" w14:textId="62362FF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7D3FDB" w14:textId="72E6AF2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076EB4" w14:textId="7A9754B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2EC76F" w14:textId="20CCC33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A5B135" w14:textId="78C010B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8C2DD3" w14:textId="0086D94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C6BCE2" w14:textId="32F69D9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3492403" w14:textId="4B42070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28D60539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15999B4E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E7AE17" w14:textId="1E7CB3E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0E8F63" w14:textId="267D76B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9F7313" w14:textId="40C780E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E7CE3" w14:textId="3BD716A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D9FA43" w14:textId="315BDA9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62C877" w14:textId="781656B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B134E8" w14:textId="4C0A852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475A2E" w14:textId="404E3DD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5B95DE" w14:textId="0F708CC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912291" w14:textId="0D16143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6E7E201" w14:textId="27F99FE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2</w:t>
            </w:r>
          </w:p>
        </w:tc>
      </w:tr>
      <w:tr w:rsidR="00F039A5" w:rsidRPr="00732AE4" w14:paraId="3235D69D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359332C6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6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0FB250" w14:textId="337E7D3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38A5D7" w14:textId="3CE08C3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3F0FD6" w14:textId="27B67D8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4F3958" w14:textId="0DC435D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57AC14" w14:textId="772CD7C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713D35" w14:textId="4D2B080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5C7BD" w14:textId="6D240A1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0C5AF3" w14:textId="05D47BE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A0C72" w14:textId="459D829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8C4808" w14:textId="4CDA3A1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EB433D9" w14:textId="16770A1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9</w:t>
            </w:r>
          </w:p>
        </w:tc>
      </w:tr>
      <w:tr w:rsidR="00F039A5" w:rsidRPr="00732AE4" w14:paraId="1501DB6E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6770326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7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C0B8E6" w14:textId="35DE84E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821F34" w14:textId="1178F9F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F3EAF4" w14:textId="4BF1106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895D0B" w14:textId="44B85F46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35700" w14:textId="602A3AA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D52FA" w14:textId="1E60D8F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94E83D" w14:textId="73CF241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9E0E1A" w14:textId="0D606AE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FE027" w14:textId="302E99E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96F071" w14:textId="43A3B58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392E256" w14:textId="63FE7DA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5</w:t>
            </w:r>
          </w:p>
        </w:tc>
      </w:tr>
      <w:tr w:rsidR="00F039A5" w:rsidRPr="00732AE4" w14:paraId="432E13C6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034BCACE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8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AFEB06" w14:textId="230716C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802C6" w14:textId="62B23DCA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EF3C3F" w14:textId="79A1F56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E72052" w14:textId="5F0D440D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F9EB0" w14:textId="4A21093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07A8EC" w14:textId="65B4695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E8172F" w14:textId="33BB118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CE61C9" w14:textId="46C3965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8A223A" w14:textId="2FE9E60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4FEC7B" w14:textId="4C73942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72FE341" w14:textId="018E56A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4</w:t>
            </w:r>
          </w:p>
        </w:tc>
      </w:tr>
      <w:tr w:rsidR="00F039A5" w:rsidRPr="00732AE4" w14:paraId="26DB7831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59B960A1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69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BCE831" w14:textId="763594D8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246243" w14:textId="01A5C9C1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A829A" w14:textId="4E74B1A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D114C1" w14:textId="5204D10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15FC8A" w14:textId="4D001E8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861E77" w14:textId="32A66A73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4B7706" w14:textId="1FBD00DF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21F913" w14:textId="48F5A4DB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5D03DB" w14:textId="4203F25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6993A4" w14:textId="20CDBA7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E51E56D" w14:textId="423A8E3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6</w:t>
            </w:r>
          </w:p>
        </w:tc>
      </w:tr>
      <w:tr w:rsidR="00F039A5" w:rsidRPr="00732AE4" w14:paraId="1908D5B2" w14:textId="77777777" w:rsidTr="0066309E">
        <w:trPr>
          <w:trHeight w:val="315"/>
          <w:jc w:val="center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center"/>
            <w:hideMark/>
          </w:tcPr>
          <w:p w14:paraId="4C9EB15D" w14:textId="7777777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eastAsia="Times New Roman" w:cs="Times New Roman"/>
                <w:b/>
                <w:bCs/>
                <w:color w:val="auto"/>
                <w:szCs w:val="24"/>
              </w:rPr>
              <w:t>70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071426" w14:textId="2BD34C02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9CEE10" w14:textId="7C0C235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65CA2F" w14:textId="2162231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0A35E8" w14:textId="1E9A4FF7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C2CE09" w14:textId="42A3BB19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7176B" w14:textId="1E61860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FA5025" w14:textId="6E9110F5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E160FB" w14:textId="356894FC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521FE0" w14:textId="1001C694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DB20A" w14:textId="422CC77E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AC3EA86" w14:textId="288EE610" w:rsidR="002F0675" w:rsidRPr="00732AE4" w:rsidRDefault="002F0675" w:rsidP="002F067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732AE4">
              <w:rPr>
                <w:rFonts w:cs="Times New Roman"/>
                <w:color w:val="auto"/>
                <w:sz w:val="20"/>
                <w:szCs w:val="20"/>
              </w:rPr>
              <w:t>33</w:t>
            </w:r>
          </w:p>
        </w:tc>
      </w:tr>
    </w:tbl>
    <w:p w14:paraId="488F237B" w14:textId="77777777" w:rsidR="00BE0B78" w:rsidRPr="00F039A5" w:rsidRDefault="00BE0B78" w:rsidP="00BE0B78">
      <w:pPr>
        <w:tabs>
          <w:tab w:val="left" w:pos="1701"/>
        </w:tabs>
        <w:rPr>
          <w:b/>
          <w:bCs/>
          <w:color w:val="auto"/>
        </w:rPr>
        <w:sectPr w:rsidR="00BE0B78" w:rsidRPr="00F039A5" w:rsidSect="00712EFB">
          <w:pgSz w:w="11907" w:h="16840" w:code="9"/>
          <w:pgMar w:top="2268" w:right="1701" w:bottom="1701" w:left="2268" w:header="720" w:footer="720" w:gutter="0"/>
          <w:cols w:space="708"/>
          <w:docGrid w:linePitch="360"/>
        </w:sectPr>
      </w:pPr>
    </w:p>
    <w:p w14:paraId="724F79FF" w14:textId="3F071D36" w:rsidR="004E05C9" w:rsidRPr="00F039A5" w:rsidRDefault="00A92E69" w:rsidP="00A92E69">
      <w:pPr>
        <w:pStyle w:val="Keterangan"/>
        <w:rPr>
          <w:color w:val="auto"/>
          <w:sz w:val="24"/>
          <w:szCs w:val="24"/>
          <w:lang w:val="id-ID"/>
        </w:rPr>
      </w:pPr>
      <w:bookmarkStart w:id="11" w:name="_Toc147341519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6</w:t>
      </w:r>
      <w:r w:rsidRPr="00F039A5">
        <w:rPr>
          <w:color w:val="auto"/>
          <w:sz w:val="24"/>
          <w:szCs w:val="24"/>
        </w:rPr>
        <w:fldChar w:fldCharType="end"/>
      </w:r>
      <w:r w:rsidRPr="00F039A5">
        <w:rPr>
          <w:color w:val="auto"/>
          <w:sz w:val="24"/>
          <w:szCs w:val="24"/>
          <w:lang w:val="id-ID"/>
        </w:rPr>
        <w:t xml:space="preserve"> </w:t>
      </w:r>
      <w:r w:rsidR="00BE0B78" w:rsidRPr="00F039A5">
        <w:rPr>
          <w:color w:val="auto"/>
          <w:sz w:val="24"/>
          <w:szCs w:val="24"/>
          <w:lang w:val="en-ID"/>
        </w:rPr>
        <w:t>T</w:t>
      </w:r>
      <w:r w:rsidR="004E05C9" w:rsidRPr="00F039A5">
        <w:rPr>
          <w:color w:val="auto"/>
          <w:sz w:val="24"/>
          <w:szCs w:val="24"/>
          <w:lang w:val="id-ID"/>
        </w:rPr>
        <w:t>ransformasi data MSI</w:t>
      </w:r>
      <w:bookmarkEnd w:id="11"/>
    </w:p>
    <w:p w14:paraId="7CF94C13" w14:textId="029BD0DD" w:rsidR="00BE0B78" w:rsidRPr="00F039A5" w:rsidRDefault="004E05C9" w:rsidP="004E05C9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id-ID"/>
        </w:rPr>
        <w:t xml:space="preserve">Data </w:t>
      </w:r>
      <w:r w:rsidR="00BE0B78" w:rsidRPr="00F039A5">
        <w:rPr>
          <w:color w:val="auto"/>
          <w:sz w:val="24"/>
          <w:szCs w:val="24"/>
          <w:lang w:val="en-ID"/>
        </w:rPr>
        <w:t>Kinerja Karyawan (Y)</w:t>
      </w:r>
    </w:p>
    <w:tbl>
      <w:tblPr>
        <w:tblW w:w="8556" w:type="dxa"/>
        <w:jc w:val="center"/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911"/>
        <w:gridCol w:w="1043"/>
      </w:tblGrid>
      <w:tr w:rsidR="00F039A5" w:rsidRPr="00F039A5" w14:paraId="1211AD07" w14:textId="77777777" w:rsidTr="002F0675">
        <w:trPr>
          <w:trHeight w:val="330"/>
          <w:jc w:val="center"/>
        </w:trPr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E869F2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Succesive Interval</w:t>
            </w:r>
          </w:p>
        </w:tc>
        <w:tc>
          <w:tcPr>
            <w:tcW w:w="7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3511E7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7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FC8C1B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97D9B3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878576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17ED1C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F04515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96FE68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9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AADC6E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D76384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</w:tr>
      <w:tr w:rsidR="00F039A5" w:rsidRPr="00F039A5" w14:paraId="7F1EEEF0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79293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1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EF19C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7D034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B2F42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4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0E50C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5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FD0C0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85C52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A9852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25629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9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02A9A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Y.10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F2944" w14:textId="1F00CA4D" w:rsidR="00BE0B78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/>
              </w:rPr>
              <w:t>TOTAL</w:t>
            </w:r>
          </w:p>
        </w:tc>
      </w:tr>
      <w:tr w:rsidR="00F039A5" w:rsidRPr="00F039A5" w14:paraId="317F3FD8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C17A33" w14:textId="606853C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9F108" w14:textId="1D62D9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20BF6F" w14:textId="744D456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5CE528" w14:textId="536BA6B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D01596" w14:textId="63E81D9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D8DE1C" w14:textId="5AC3F28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CD77A5" w14:textId="2A3C52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5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73B382" w14:textId="674724A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BA5AE8" w14:textId="2F569FA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3E3BD0" w14:textId="2937498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28989FB" w14:textId="490C3F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5ED78342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C11D41" w14:textId="75E221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8C3403" w14:textId="7F22B9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B41210" w14:textId="7237B7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25A16B" w14:textId="5E90C9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AE4E4A" w14:textId="739570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FE48DB" w14:textId="47010E6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3DE528" w14:textId="0E91C79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8D0314" w14:textId="09A33E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BDE0C" w14:textId="569DDEF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424CA6" w14:textId="01808D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E83516D" w14:textId="3BC0DE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2FA22D07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D371D1" w14:textId="712DA27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C2158D" w14:textId="7EBEC88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C185A8" w14:textId="781FFBD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16A27" w14:textId="7E0C8F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C23834" w14:textId="42DF086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F2FB29" w14:textId="0152F0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9A0652" w14:textId="65D4B9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F15AFE" w14:textId="2CCEE51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3CAEFE" w14:textId="1838120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1235B1" w14:textId="3A1777F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9A2A509" w14:textId="31633DF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5CD2D952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A62873" w14:textId="474DF0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6ACBD9" w14:textId="14076D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1B1848" w14:textId="7BFAA0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7F2A79" w14:textId="58EB94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8D0CCB" w14:textId="60BB61D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30A15C" w14:textId="0FA64B3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AB298D" w14:textId="79A0D8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65EBF9" w14:textId="2A90E8B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1AA2EC" w14:textId="143DB10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E90E20" w14:textId="1DBDBBA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6CFCC06" w14:textId="12D5BD0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36D869D6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80225" w14:textId="2CC1A5F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A719BD" w14:textId="1C07AD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932865" w14:textId="6D91FBE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81A87F" w14:textId="1479E58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29E914" w14:textId="236805D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DF6F0C" w14:textId="68B5357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B3DD7A" w14:textId="0AD0013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445B0C" w14:textId="68CAD0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65D15F" w14:textId="47ADA9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1E0693" w14:textId="6C4F358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7EEFFCE" w14:textId="35C5870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7D3C06EB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611514" w14:textId="75DA3C0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726E0A" w14:textId="503D0D7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F4644E" w14:textId="513A68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B8C2AD" w14:textId="48B74C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11457C" w14:textId="3AF38D0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A36956" w14:textId="2C7553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0CC011" w14:textId="2C2283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310C04" w14:textId="431785A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A6C601" w14:textId="786FD20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06D1F4" w14:textId="74D844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1B16352" w14:textId="27D767B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0921B21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E2662D" w14:textId="0DB3D58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76891D" w14:textId="4713F01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77034A" w14:textId="62EE7D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C611FC" w14:textId="725E98F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ACE42A" w14:textId="322013B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B9DD26" w14:textId="13A19D1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65D5FE" w14:textId="3A1533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CF4D4A" w14:textId="5A65D1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D4C575" w14:textId="0F149C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A7EE7A" w14:textId="24CD7F3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774710C" w14:textId="7A95125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7FD41F39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95F23" w14:textId="43ECFB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83B28F" w14:textId="7581047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65E0B4" w14:textId="71959F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6A418B" w14:textId="140A44E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613767" w14:textId="6902C4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975650" w14:textId="2A48FA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D72A7B" w14:textId="4CCA9A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858E6B" w14:textId="139E04D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B581B3" w14:textId="302CAC4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3DA045" w14:textId="3CDB245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33A54CD" w14:textId="3E0F29E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414AA956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BEDD59" w14:textId="66C751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3E5AC0" w14:textId="0780C43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2C532A" w14:textId="71F37E2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7F3CD0" w14:textId="253B0BF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4CC724" w14:textId="6546B0F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805FD0" w14:textId="63FFA9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E856B9" w14:textId="6228C9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53DED6" w14:textId="51B944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8734F" w14:textId="4B837F2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8C870C" w14:textId="0EB144A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625C030" w14:textId="41A258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6B75E128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4F0F0C" w14:textId="0C2E32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013226" w14:textId="63463DE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EDC023" w14:textId="18C1DB4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F0BA81" w14:textId="6005FF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2FE51E" w14:textId="611A0BC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58C49" w14:textId="3F439D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93A4EF" w14:textId="2007A6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2B4B8D" w14:textId="60825E8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FE3B44" w14:textId="047193D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34476A" w14:textId="1440C8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3A491B0" w14:textId="144F9E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771C8EB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4B9BAB" w14:textId="4D81D2B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9FA466" w14:textId="087CEA3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729627" w14:textId="3B31AA2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71961" w14:textId="7B5A5FA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957575" w14:textId="55148BA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C7CD76" w14:textId="103EFEA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221E68" w14:textId="5BBC3D3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F53CE5" w14:textId="5F8513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2DF11D" w14:textId="0F5217D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87A9CC" w14:textId="5B6879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889BCCC" w14:textId="520CF5A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7359F221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9CBE15" w14:textId="5638440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34E1CE" w14:textId="4795D9B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C75BD4" w14:textId="5ACF1FC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1A8C22" w14:textId="5702A8E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1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7EF66D" w14:textId="1C17563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C09A06" w14:textId="4652D50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E1BDA3" w14:textId="72C2E9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34C772" w14:textId="3A7BEE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D420DA" w14:textId="3F816C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FD2D21" w14:textId="6324719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1B90DF9" w14:textId="0826300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41E7057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AAD2AC" w14:textId="3C0D60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6105E6" w14:textId="68418D8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C143B" w14:textId="35E064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2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1106CE" w14:textId="7C8967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1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3EF1D6" w14:textId="3E4C844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D09940" w14:textId="187AB3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94057D" w14:textId="3654EC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A3730F" w14:textId="73140BE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8200F5" w14:textId="6319C25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6B902C" w14:textId="6E421FA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286A14E" w14:textId="79C560D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4</w:t>
            </w:r>
          </w:p>
        </w:tc>
      </w:tr>
      <w:tr w:rsidR="00F039A5" w:rsidRPr="00F039A5" w14:paraId="797A02F8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C8FDFE" w14:textId="24223A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4E4B8" w14:textId="501CEC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8752D0" w14:textId="009EC6D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80EC05" w14:textId="663FA7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EB82B0" w14:textId="330357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0171FA" w14:textId="2247471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7E6E12" w14:textId="237EFC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5171BF" w14:textId="59AA58E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85719F" w14:textId="77206C0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64B44F" w14:textId="31DE37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966027C" w14:textId="34FFDD2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2C000A2A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D0DF93" w14:textId="56D41B9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1DF16D" w14:textId="2233B5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3D96E" w14:textId="34B909E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795450" w14:textId="39BCFA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A44492" w14:textId="21EFFED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E78822" w14:textId="0F107E2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5E33D3" w14:textId="06C4AE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F71DAF" w14:textId="426C381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3AC254" w14:textId="4CB1CA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3DDED0" w14:textId="5BBB87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999CAA5" w14:textId="444862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4F1EF56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92A827" w14:textId="27F10DA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49B12A" w14:textId="65A591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1E7FA9" w14:textId="1BBA108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144358" w14:textId="4C1850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6875B6" w14:textId="5BCD64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78B2F0" w14:textId="718ADF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7589A4" w14:textId="779F01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2E13FE" w14:textId="2A19D49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C1F90D" w14:textId="3BFC6E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C3246" w14:textId="5E2FD9C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CA19D5E" w14:textId="6CC2F1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3464EF8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B8D9C9" w14:textId="0DB885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87F9C4" w14:textId="7AD47E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85B6E3" w14:textId="450E012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C5DE68" w14:textId="454F2A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1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F2219C" w14:textId="092CE14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0031BD" w14:textId="19CBAEC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811838" w14:textId="35FCA2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8B0039" w14:textId="37E2529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94696B" w14:textId="00878B0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9CF820" w14:textId="6AEE58E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BE7BDB0" w14:textId="54D54DF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40E695C1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45680F" w14:textId="161CDD0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B5B767" w14:textId="6C57A59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49CDDA" w14:textId="7978621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6AD918" w14:textId="1A586D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1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1750B3" w14:textId="4D7F739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7FBAD8" w14:textId="2D8195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2FC5D0" w14:textId="5F5FE3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C49221" w14:textId="7CB614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26E676" w14:textId="703733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641AFA" w14:textId="10B17DF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B6BC80F" w14:textId="043B164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4813DBD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0BF0B1" w14:textId="69D23A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1D9F81" w14:textId="4110586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7CCC3D" w14:textId="2B1D1E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418BA" w14:textId="1728B4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565DF" w14:textId="0FAAFAD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C1EEBC" w14:textId="2D6538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F06A28" w14:textId="1F3B74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253B6D" w14:textId="46E69DD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659598" w14:textId="18418FC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28CF9F" w14:textId="263697B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3B1D3B7" w14:textId="17683FE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2D09B26E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E67298" w14:textId="156909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C70BBB" w14:textId="79A968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19EEF5" w14:textId="730949C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F107BD" w14:textId="46606B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1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C2DC96" w14:textId="7BFA92F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55B4D" w14:textId="56E641D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DCA011" w14:textId="5A77A81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5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F59932" w14:textId="3B78914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02F805" w14:textId="1B698A7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F19E07" w14:textId="3AF0AF0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5482D96" w14:textId="3E7745D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3</w:t>
            </w:r>
          </w:p>
        </w:tc>
      </w:tr>
      <w:tr w:rsidR="00F039A5" w:rsidRPr="00F039A5" w14:paraId="170FFBB9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0EDEC1" w14:textId="00BECF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84862E" w14:textId="3321A00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1C540D" w14:textId="2C059F0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D1392F" w14:textId="6EB213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8B9E56" w14:textId="409CB94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461E6F" w14:textId="577B96C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85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0A7652" w14:textId="3B552C6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5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69F425" w14:textId="4D958E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C7E670" w14:textId="7D7E88A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E03CF8" w14:textId="7A4E893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98FA73E" w14:textId="31F24B7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4B3318B3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38A7F8" w14:textId="3745B0E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90C50A" w14:textId="07A163B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E3D258" w14:textId="557C3C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095F45" w14:textId="1A1F4C7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98CA15" w14:textId="3DC66C4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8D76C0" w14:textId="0035500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11658A" w14:textId="184B69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1250B" w14:textId="202D11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A6DC87" w14:textId="7C0A41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671676" w14:textId="306FAE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D58A9A" w14:textId="478FD9C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181BA2A9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477475" w14:textId="74A2CC4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4B4F6D" w14:textId="2483E55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32AE71" w14:textId="7300EA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5AE51A" w14:textId="05436C8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141300" w14:textId="06A6A2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29EA46" w14:textId="41B2EC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0D6242" w14:textId="0834F6D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7F6E39" w14:textId="72EF07F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B437EE" w14:textId="5711C2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D27A47" w14:textId="5F53601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3A9E74F" w14:textId="1C9B06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6</w:t>
            </w:r>
          </w:p>
        </w:tc>
      </w:tr>
      <w:tr w:rsidR="00F039A5" w:rsidRPr="00F039A5" w14:paraId="1EDD6D91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3BE284" w14:textId="025972D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6DD9D6" w14:textId="3C97E96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4AD88F" w14:textId="2AE267A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62BC6C" w14:textId="4AAEF1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E31FE1" w14:textId="3465E7D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4AA765" w14:textId="447CF7C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04B16D" w14:textId="093B709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174D02" w14:textId="485BAAD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F21839" w14:textId="7FB523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981C07" w14:textId="6313CD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677D96F" w14:textId="09C5DB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1C6A82FD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C10461" w14:textId="069140E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D1D9A1" w14:textId="0D7287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96A789" w14:textId="7DCCABF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A63FDC" w14:textId="2FED85E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ECB5F5" w14:textId="46360BA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D6C72" w14:textId="2269529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060F62" w14:textId="3D91632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88DE65" w14:textId="0D95F7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C8A095" w14:textId="4D48DB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55072" w14:textId="7F22A0B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AABD080" w14:textId="6E7DBD5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23CCCAE8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2FD823" w14:textId="68D599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838157" w14:textId="656DECA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05E383" w14:textId="451CD5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F5EAA3" w14:textId="7E2CF6F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374514" w14:textId="1E0C88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62169C" w14:textId="61D103C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85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A52BD" w14:textId="2A8AFCE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5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4DE13" w14:textId="3114FD5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984855" w14:textId="0D46C64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1BBF05" w14:textId="6F31279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37BE9FF" w14:textId="4BC8ECF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6</w:t>
            </w:r>
          </w:p>
        </w:tc>
      </w:tr>
      <w:tr w:rsidR="00F039A5" w:rsidRPr="00F039A5" w14:paraId="3AA2E717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90F602" w14:textId="763714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3A6865" w14:textId="3A1A2D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C3B0F9" w14:textId="194C4C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693FD5" w14:textId="1F2CA3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1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C2C67E" w14:textId="0E79215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4589D8" w14:textId="5800CF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85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C5F48B" w14:textId="322E43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434081" w14:textId="33F0B2C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0E5DB2" w14:textId="3406D0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2D3E6B" w14:textId="047DCE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8C07705" w14:textId="69672E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2</w:t>
            </w:r>
          </w:p>
        </w:tc>
      </w:tr>
      <w:tr w:rsidR="00F039A5" w:rsidRPr="00F039A5" w14:paraId="68E75E50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8822E4" w14:textId="366C30E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AF4DE1" w14:textId="6F9E22E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4BB4C4" w14:textId="20ADEF3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6278C8" w14:textId="4BBE7E5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C03F43" w14:textId="660107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47DD6D" w14:textId="507F041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065F1C" w14:textId="33CC3C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5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7B9E13" w14:textId="3D2A53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6BFDC4" w14:textId="1BDF20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F33141" w14:textId="59FDB7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5B5576B" w14:textId="756625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0607D35A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1A16FB" w14:textId="6ACBD7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F04E95" w14:textId="290D1CE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039B31" w14:textId="771A600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65AAC0" w14:textId="49E2900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545CA5" w14:textId="13BD6D3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2F810" w14:textId="651286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A35AA5" w14:textId="12CB5C4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D96E2B" w14:textId="1EA0649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6435C6" w14:textId="0A3FC94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FB1B6" w14:textId="4C1A5D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018994" w14:textId="2A87788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1E9DC102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43DC6A" w14:textId="2A26C6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6BBB9A" w14:textId="2C9919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08EEC5" w14:textId="0872368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BCBDA7" w14:textId="20A2CC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C49174" w14:textId="208C6D8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0CC443" w14:textId="465350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D2363A" w14:textId="05546F5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771A85" w14:textId="1340FF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415D26" w14:textId="3F92EA3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9F45F4" w14:textId="0230D5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14BA8F7" w14:textId="266D9B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76BF0E71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222D3" w14:textId="55F8F36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FEBBDD" w14:textId="4A9F1E9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79E481" w14:textId="55668FE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3FECD3" w14:textId="5AAC72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6D2AD3" w14:textId="24C2DE2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10C820" w14:textId="62D113A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DA6DE9" w14:textId="09EC8C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B747E7" w14:textId="52D0E42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4E54F8" w14:textId="32CDCAB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1E5EDF" w14:textId="1BE6B5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B2A745F" w14:textId="7CD98C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3A52BE12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99EC28" w14:textId="40E3B39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056B9D" w14:textId="7A6CF9C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FE1889" w14:textId="41B705E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0029F1" w14:textId="256B75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55EB28" w14:textId="2699844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2B0085" w14:textId="6A73B7A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BFE7D9" w14:textId="7459A6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2E61A5" w14:textId="2E55BA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64F3C5" w14:textId="29DE6C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8BDEF" w14:textId="54F80F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8CB4CEB" w14:textId="4B89DC1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573F3688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528532" w14:textId="02CD11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CC7BAB" w14:textId="1034C9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B14B47" w14:textId="5433380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A1BBCF" w14:textId="4BF863F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AEC5F3" w14:textId="131FE04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ECB546" w14:textId="48EB228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F30888" w14:textId="7F98C4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9B3BE6" w14:textId="22B5521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55AF03" w14:textId="211AD57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27D25E" w14:textId="1D7BBD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7BE368A" w14:textId="2F24829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28F8F11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1BD68D" w14:textId="26B30B6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029C37" w14:textId="3DC8AC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2FBE47" w14:textId="56966A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A36A89" w14:textId="63724D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3ABADA" w14:textId="331ACFF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1EEFB2" w14:textId="26A8588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DE69D7" w14:textId="2359C0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8F1F57" w14:textId="453476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B23C53" w14:textId="08A12C7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C10F65" w14:textId="2A3361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788E54" w14:textId="1035A1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306E481F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454775" w14:textId="7492CB2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D34061" w14:textId="3E889C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5979DF" w14:textId="19DEC0C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A50F10" w14:textId="11966C5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3FDBB7" w14:textId="52C7C5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DCBB8B" w14:textId="54F5CB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13A8F4" w14:textId="7482D8D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4549DF" w14:textId="5AC6CA9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2FB074" w14:textId="1755D15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910DB6" w14:textId="524D37C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EC7C21A" w14:textId="776164B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01E630D2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D19D97" w14:textId="6E62C79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97528B" w14:textId="5E9065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466A2D" w14:textId="64907BB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64055B" w14:textId="15E5EE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2E5910" w14:textId="30F782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1B8EF6" w14:textId="224D41E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48262B" w14:textId="08E6BEB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ED1F4D" w14:textId="172E82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D6CB74" w14:textId="6E5E333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47EBFE" w14:textId="2EDFBF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8355AB9" w14:textId="58B957F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421EE61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EB91F2" w14:textId="5970646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4AF0D2" w14:textId="47C90D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057517" w14:textId="0717BCE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69D42A" w14:textId="34B75F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FD1CD0" w14:textId="79E72DA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470AF8" w14:textId="34CE7E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7C706F" w14:textId="70D1850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F22FD5" w14:textId="30E94AF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21F299" w14:textId="00ECBA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648091" w14:textId="14BC584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8A5223B" w14:textId="1893A5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9</w:t>
            </w:r>
          </w:p>
        </w:tc>
      </w:tr>
      <w:tr w:rsidR="00F039A5" w:rsidRPr="00F039A5" w14:paraId="7D7BDFD7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6E8E40" w14:textId="733E928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53EB11" w14:textId="4287A57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6DBF66" w14:textId="68E3777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5465D3" w14:textId="796AAA4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D32B38" w14:textId="0C1454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2DB57A" w14:textId="02F19E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97AA4A" w14:textId="0A4C214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6CAFB9" w14:textId="25A5204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E3A0D" w14:textId="4AD3DD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25E980" w14:textId="3CE4B4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87BB92E" w14:textId="2CE3E7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36C9CCD5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473BE9" w14:textId="3E32E5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D2166A" w14:textId="41952E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B29FE6" w14:textId="13181E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AD07A9" w14:textId="1F5FA4E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0B8E5A" w14:textId="3345276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60CFC4" w14:textId="7F046D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85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0F529A" w14:textId="67E33F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E0CF94" w14:textId="14061C6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8812BF" w14:textId="497D99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43E2C7" w14:textId="726D1E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75FF1BD" w14:textId="5F3E479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5</w:t>
            </w:r>
          </w:p>
        </w:tc>
      </w:tr>
      <w:tr w:rsidR="00F039A5" w:rsidRPr="00F039A5" w14:paraId="412E084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C3D3E1" w14:textId="734DFC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lastRenderedPageBreak/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A44A09" w14:textId="11D1D44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B9194E" w14:textId="39CA4D7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0C9D9A" w14:textId="210995C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06F5BC" w14:textId="07C305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0E1081" w14:textId="5FBD7B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9BEB38" w14:textId="032F9DA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9BB2AF" w14:textId="54BED1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22E0C8" w14:textId="3777F53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162037" w14:textId="1006338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DDEA35D" w14:textId="58F40DB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231FB80E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FFFE9C" w14:textId="25BE5A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D75B5A" w14:textId="129C1B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D83368" w14:textId="09CDBB0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900F6" w14:textId="348C69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E6BD0C" w14:textId="09C03C1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EF73D7" w14:textId="2ECF0BF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3BC9F6" w14:textId="5809C32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BFA775" w14:textId="0990047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87D2C0" w14:textId="7507E82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ACDFC6" w14:textId="4B62E0D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4119F79" w14:textId="2B5941F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7</w:t>
            </w:r>
          </w:p>
        </w:tc>
      </w:tr>
      <w:tr w:rsidR="00F039A5" w:rsidRPr="00F039A5" w14:paraId="4F1A7D2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E4B56C" w14:textId="1A43BB9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10BCE2" w14:textId="337FEE5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2B2355" w14:textId="4DE8383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F77030" w14:textId="60C11B9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97A21A" w14:textId="6B4CAE5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328FEB" w14:textId="77C875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C8075C" w14:textId="605656D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5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CF17DB" w14:textId="6B4F5C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D318AE" w14:textId="5E96395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66A92B" w14:textId="4422A0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F74CE48" w14:textId="7F6A11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0D68A1C5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FB7E0" w14:textId="23336D0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7DF880" w14:textId="06E9DAF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2FE19" w14:textId="5483000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CAD662" w14:textId="40A466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8F2427" w14:textId="7E04EB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6AA8A3" w14:textId="1DD0F4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D43F19" w14:textId="7432721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85594E" w14:textId="4E4F25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FDA27" w14:textId="4D6A47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20FBB0" w14:textId="013470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764499B" w14:textId="53D923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79B29D5B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12A99C" w14:textId="4C41037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16B23" w14:textId="752EC40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77F0AA" w14:textId="1E23D5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587728" w14:textId="5FCA300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E02BB8" w14:textId="6AA194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FA2B27" w14:textId="53C4F45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653EF" w14:textId="45DDCD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DEA65A" w14:textId="691D933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A0C32E" w14:textId="2EA500D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6C988B" w14:textId="0B1F095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5250EBA" w14:textId="40B6D78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101AFDCD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4B9735" w14:textId="417820D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F49C80" w14:textId="389122D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24C8F2" w14:textId="32F33FB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3DBBDC" w14:textId="38DF471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5CDFDC" w14:textId="68B7E6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04B4FF" w14:textId="7221C4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A04559" w14:textId="1476460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912F56" w14:textId="186A31B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D1E570" w14:textId="3D02473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5BC272" w14:textId="1B7408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83F5133" w14:textId="4D83E8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2A708D7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876701" w14:textId="587AC8B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8780C8" w14:textId="7973155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645664" w14:textId="4F072E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531D15" w14:textId="617FB65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8F97E7" w14:textId="7B840C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35AA1" w14:textId="13E896C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788091" w14:textId="5CED49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E92FB7" w14:textId="1627B5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D84EAF" w14:textId="0C7CA1D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4F42D3" w14:textId="245A930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4C37BC9" w14:textId="41C70AB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156C0AB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F0A21E" w14:textId="0BF22D6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882B18" w14:textId="64C386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EA1B86" w14:textId="3BFD7A0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EBB6D" w14:textId="06402B4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D8EC9C" w14:textId="66C9F5F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F9F65D" w14:textId="6CEF2D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6D1186" w14:textId="2EAB96E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45FCF3" w14:textId="07C837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05C3C2" w14:textId="26F82E2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3395E9" w14:textId="1A0F725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20ADA79" w14:textId="5DA2948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2FC18EAB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E4794E" w14:textId="4129C55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0E8938" w14:textId="7A850F9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B2E1C5" w14:textId="5DB51F4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8BED6D" w14:textId="087CC80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20448B" w14:textId="361245A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F24917" w14:textId="7605F4D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EA9A7F" w14:textId="5D8F0DF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5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35DB3F" w14:textId="54185EC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28C2F4" w14:textId="45F8D72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CBAD8E" w14:textId="7662CB5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FCE1327" w14:textId="47205A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40D836EE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8B053F" w14:textId="3F32E3D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551489" w14:textId="1E5BE8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018CA8" w14:textId="46E6F9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DEE69" w14:textId="25F377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3019C5" w14:textId="084C2A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597C6C" w14:textId="6CF5C04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071D9E" w14:textId="2ADDA3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07FCD6" w14:textId="13C80C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7B4754" w14:textId="7C8B806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6C3417" w14:textId="0EC9678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5171046" w14:textId="5F96635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535565D0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C018B6" w14:textId="276ECA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80C634" w14:textId="604D9B5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406253" w14:textId="1C4E729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08F526" w14:textId="088FC8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B1A6CA" w14:textId="0F0AC93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589A7C" w14:textId="2BD4FA4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2B2757" w14:textId="24912B7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911975" w14:textId="703E23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8A958A" w14:textId="1AEEE96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97A8AD" w14:textId="5A7BD3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22EAAA6" w14:textId="5B6713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007341D9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2FCFA8" w14:textId="1C76758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3E2A82" w14:textId="0788753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F1AC31" w14:textId="1906AF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67D461" w14:textId="307E216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4B5B64" w14:textId="71D3A57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FDD01C" w14:textId="5F7F79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25B8A3" w14:textId="3858C7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8FF6F" w14:textId="40E3D7C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DC2457" w14:textId="7FD8D2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6ACE02" w14:textId="3C189A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86E099B" w14:textId="16FAB93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7C1610AB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B1E0B2" w14:textId="2BA0B9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05F5B7" w14:textId="500649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B045BF" w14:textId="1C49BE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70892E" w14:textId="5424A2B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4B668E" w14:textId="1C83960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AA1BF1" w14:textId="7F1F904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FEDBE4" w14:textId="78EF49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46B708" w14:textId="0EE31B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E89BD4" w14:textId="39AC586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AED966" w14:textId="23C88E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DD6FF89" w14:textId="601B6C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606C42FA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8A7185" w14:textId="1729A08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31EFD4" w14:textId="330053C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CA833D" w14:textId="2E99DE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19923A" w14:textId="5FF957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B9776" w14:textId="7B95E78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BE3BEB" w14:textId="40E1053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D8D1A" w14:textId="13928F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AD30C" w14:textId="78A1F1D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AF3A78" w14:textId="77C6F82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62CF87" w14:textId="272ADB8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C06841" w14:textId="323522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1C2A8BD5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5267F5" w14:textId="3B6E4C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6AF480" w14:textId="118276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2ABD1" w14:textId="551B34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F6382F" w14:textId="0FC870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D632F3" w14:textId="178A49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D5FE0" w14:textId="2F322D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041F25" w14:textId="331139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2B9135" w14:textId="36CFF4B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6E4BA9" w14:textId="62EB33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596F15" w14:textId="742638E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207468D" w14:textId="796135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08F6246E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43208E" w14:textId="215EC0C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44A793" w14:textId="4B1774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DD90E3" w14:textId="5DDC5D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0C302D" w14:textId="6A05DB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A114C6" w14:textId="7DCF339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A6D563" w14:textId="10FC524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54E831" w14:textId="3AED16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5C869A" w14:textId="3484385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A4A3E1" w14:textId="4F730C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2FB1BA" w14:textId="0BBEACC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6C1EEE1" w14:textId="2CF615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42967B68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E038A5" w14:textId="77B2CB5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EA03FB" w14:textId="213041B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A79F8E" w14:textId="5356EE3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A0EF98" w14:textId="48FD85C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1447FF" w14:textId="4102F0C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1B012A" w14:textId="28DCAE7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089F04" w14:textId="351D8B0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C958E8" w14:textId="496A90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64B12C" w14:textId="183C816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EDA63F" w14:textId="643E31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00FA0BF" w14:textId="40F356D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76C2D98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090B37" w14:textId="525819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000CEE" w14:textId="18C8CD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CD909" w14:textId="6A7A984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1EE830" w14:textId="7C320B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BE62EF" w14:textId="26F9CB0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E66171" w14:textId="57EE6BD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34CDD7" w14:textId="70ABD59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C9AE3D" w14:textId="0B2E14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2E31C1" w14:textId="01E06AD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37798E" w14:textId="1970863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C3EF827" w14:textId="0CD8BA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535D0BAB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1F85A1" w14:textId="7176BF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5641E3" w14:textId="7399872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2A777C" w14:textId="63E351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36979B" w14:textId="22C0C6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62DAB1" w14:textId="589AF46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6C99C9" w14:textId="4B9E78D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547390" w14:textId="198DD7A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20FFD" w14:textId="7195C59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8C2AFD" w14:textId="19CA92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59F53B" w14:textId="0B6E345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2194F9" w14:textId="1DD9AE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778348D1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9578A9" w14:textId="42FE37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42C78F" w14:textId="2DA1EFB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EE7C77" w14:textId="387667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298798" w14:textId="317AA8E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43AC0E" w14:textId="49AF75A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2C8D1E" w14:textId="6B421EB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2EB7CE" w14:textId="62A0A3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4E0FB5" w14:textId="47A783F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BD8398" w14:textId="007DA30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6E4D30" w14:textId="6EE2E06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69404A8" w14:textId="10C8ED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779383E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8D6514" w14:textId="074556D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6B5A28" w14:textId="0A21D0E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6E5241" w14:textId="4E57CA0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56480A" w14:textId="18EDD9B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16A0AC" w14:textId="77C6084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1EC5CB" w14:textId="0338CB5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96D862" w14:textId="34DC7A0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F80710" w14:textId="094240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33B406" w14:textId="4DB901E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8E2167" w14:textId="4D8B8D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4A42105" w14:textId="7DD2A8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6238C24E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38DD08" w14:textId="159554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84761E" w14:textId="1CE768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B41A44" w14:textId="74A8971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60737B" w14:textId="02B9DF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3AE1D1" w14:textId="2FB53D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5E83E" w14:textId="56FD007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DB59C8" w14:textId="4308027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101D87" w14:textId="2553674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49B603" w14:textId="0BADAC5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D84F22" w14:textId="20B868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B608E1D" w14:textId="5D92D4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07A486EA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830706" w14:textId="64DF238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B13F1B" w14:textId="5F632CE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CEC50D" w14:textId="7ABEE74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6A602F" w14:textId="08BC23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F8CA76" w14:textId="34B37D9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7BCD1D" w14:textId="64E6270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788683" w14:textId="6C7521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CD132D" w14:textId="648299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65790B" w14:textId="0141645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E170B7" w14:textId="44B421B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CADEE88" w14:textId="4D7F6DA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0A4B5F4B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D878A1" w14:textId="2C9FBAF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98861E" w14:textId="06D3D71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5DE744" w14:textId="07EF6C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7E08A6" w14:textId="0731310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1EA631" w14:textId="0531ECD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DA7021" w14:textId="67571EF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0C8305" w14:textId="144C9C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0B3946" w14:textId="5A1F13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A0FFD5" w14:textId="752FC7D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835A36" w14:textId="451368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B287632" w14:textId="14A313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9</w:t>
            </w:r>
          </w:p>
        </w:tc>
      </w:tr>
      <w:tr w:rsidR="00F039A5" w:rsidRPr="00F039A5" w14:paraId="2FDE66E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36EEE" w14:textId="4F301C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135A29" w14:textId="03B780D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768520" w14:textId="31D577B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DDF93C" w14:textId="655D89C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AF601D" w14:textId="507AA3C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073957" w14:textId="0BE8F9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2F7B60" w14:textId="03B8B4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9CD144" w14:textId="5FE845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14EACE" w14:textId="6CBE630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80B727" w14:textId="5EEA4A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EFF3699" w14:textId="5D494D4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0130F86C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1F2F53" w14:textId="602654D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67307D" w14:textId="399190D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BBDAC4" w14:textId="206EBF6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C47A3F" w14:textId="53B0D15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92A306" w14:textId="415AEB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84D262" w14:textId="580AE22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87ABBB" w14:textId="3493B8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D3EC45" w14:textId="2216426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1BC38B" w14:textId="4AFD39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299958" w14:textId="6F93375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FEC8EDA" w14:textId="7DBFEB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17944818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B6F5B0" w14:textId="46BADC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FC5274" w14:textId="09B67B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4188F" w14:textId="38AF5F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5F1FC9" w14:textId="3AF3E0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5322FB" w14:textId="38EA208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1E388" w14:textId="08EE29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32A50E" w14:textId="33B004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F30351" w14:textId="02B668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D336BC" w14:textId="2AC55A0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E78AF6" w14:textId="701CC1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8CACFD6" w14:textId="1A344F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0</w:t>
            </w:r>
          </w:p>
        </w:tc>
      </w:tr>
      <w:tr w:rsidR="00F039A5" w:rsidRPr="00F039A5" w14:paraId="5E00185D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9E843B" w14:textId="63DFAAC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43982A" w14:textId="16A7859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8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136BC" w14:textId="33BC978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0D9BF7" w14:textId="650E97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25527C" w14:textId="7BD101B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DA2D46" w14:textId="1C3C38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07A22F" w14:textId="4D61B03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E5B10D" w14:textId="37B159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C6209B" w14:textId="29D321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DDAEE7" w14:textId="23AAAE8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48BB087" w14:textId="65F64C1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6FC8DFD4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B38226" w14:textId="34D18F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0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94C7E4" w14:textId="6682D0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C558BC" w14:textId="4388454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05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E9F525" w14:textId="5DD5D51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6E65E8" w14:textId="6F5D6E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1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484A7B" w14:textId="6E6DFAC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5DF1F3" w14:textId="0C3ADE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17E9FE" w14:textId="4981C9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78A119" w14:textId="131326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C8FE2B" w14:textId="60B4D1B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ACB9966" w14:textId="13DE88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7A70C41E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3FB8F0" w14:textId="5B2DAF2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A6787A" w14:textId="02A583B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689706" w14:textId="22BB232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2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766538" w14:textId="00406BF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5FD59" w14:textId="4279755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A505B0" w14:textId="4898137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858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D82048" w14:textId="0D301B5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5B4100" w14:textId="0996BC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82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D9647C" w14:textId="76BC86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85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F0A777" w14:textId="398092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2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D553F78" w14:textId="1487B6E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73095E57" w14:textId="77777777" w:rsidTr="002F0675">
        <w:trPr>
          <w:trHeight w:val="270"/>
          <w:jc w:val="center"/>
        </w:trPr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20B7E5" w14:textId="3580EE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92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3BB5EB" w14:textId="2E3B0C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29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BEB729" w14:textId="2A6209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3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8581FA" w14:textId="0E0B17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D824D2" w14:textId="5A8F80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3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094D54" w14:textId="4E33344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E85C78" w14:textId="1D6A3E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67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302FFA" w14:textId="0FE4B8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36</w:t>
            </w:r>
          </w:p>
        </w:tc>
        <w:tc>
          <w:tcPr>
            <w:tcW w:w="7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AD4F22" w14:textId="548CF7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27</w:t>
            </w:r>
          </w:p>
        </w:tc>
        <w:tc>
          <w:tcPr>
            <w:tcW w:w="9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C17F80" w14:textId="3EEF58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96</w:t>
            </w:r>
          </w:p>
        </w:tc>
        <w:tc>
          <w:tcPr>
            <w:tcW w:w="10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8453B86" w14:textId="7F32C7A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</w:tbl>
    <w:p w14:paraId="6D6D1ACF" w14:textId="77777777" w:rsidR="004E05C9" w:rsidRPr="00F039A5" w:rsidRDefault="004E05C9" w:rsidP="004E05C9">
      <w:pPr>
        <w:pStyle w:val="Keterangan"/>
        <w:spacing w:line="480" w:lineRule="auto"/>
        <w:jc w:val="center"/>
        <w:rPr>
          <w:color w:val="auto"/>
          <w:sz w:val="24"/>
          <w:szCs w:val="24"/>
          <w:lang w:val="id-ID"/>
        </w:rPr>
      </w:pPr>
      <w:r w:rsidRPr="00F039A5">
        <w:rPr>
          <w:color w:val="auto"/>
          <w:sz w:val="24"/>
          <w:szCs w:val="24"/>
          <w:lang w:val="id-ID"/>
        </w:rPr>
        <w:br w:type="page"/>
      </w:r>
    </w:p>
    <w:p w14:paraId="71E9D63A" w14:textId="7C769CDF" w:rsidR="00BE0B78" w:rsidRPr="00F039A5" w:rsidRDefault="004E05C9" w:rsidP="004E05C9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id-ID"/>
        </w:rPr>
        <w:lastRenderedPageBreak/>
        <w:t xml:space="preserve">Data </w:t>
      </w:r>
      <w:r w:rsidR="00BE0B78" w:rsidRPr="00F039A5">
        <w:rPr>
          <w:color w:val="auto"/>
          <w:sz w:val="24"/>
          <w:szCs w:val="24"/>
          <w:lang w:val="en-ID"/>
        </w:rPr>
        <w:t>Keselamatan dan Kesehatan Kerja (X1)</w:t>
      </w:r>
    </w:p>
    <w:tbl>
      <w:tblPr>
        <w:tblW w:w="8735" w:type="dxa"/>
        <w:jc w:val="center"/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42"/>
        <w:gridCol w:w="1080"/>
      </w:tblGrid>
      <w:tr w:rsidR="00F039A5" w:rsidRPr="00F039A5" w14:paraId="34000585" w14:textId="77777777" w:rsidTr="002F0675">
        <w:trPr>
          <w:trHeight w:val="330"/>
          <w:jc w:val="center"/>
        </w:trPr>
        <w:tc>
          <w:tcPr>
            <w:tcW w:w="15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CC654F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Succesive Interval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575373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29551E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B340C8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C90D2E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0B4CFD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57759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1091AF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B1C641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0FAA2B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</w:tr>
      <w:tr w:rsidR="00F039A5" w:rsidRPr="00F039A5" w14:paraId="7B8D8FC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0873E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1641C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797D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378CA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DC90F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6F899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BEF9B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3E7F9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70D0E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9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CA482" w14:textId="77777777" w:rsidR="00BE0B78" w:rsidRPr="00F039A5" w:rsidRDefault="00BE0B78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1.1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FE194" w14:textId="0F546F03" w:rsidR="00BE0B78" w:rsidRPr="00F039A5" w:rsidRDefault="002F0675" w:rsidP="0066309E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/>
              </w:rPr>
              <w:t>TOTAL</w:t>
            </w:r>
          </w:p>
        </w:tc>
      </w:tr>
      <w:tr w:rsidR="00F039A5" w:rsidRPr="00F039A5" w14:paraId="4F190C0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D1BB29" w14:textId="29C3444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05BCBC" w14:textId="431F77C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262B8D" w14:textId="29426C7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61887E" w14:textId="744848B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BE17D8" w14:textId="141B018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A5C403" w14:textId="6B17735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5D7B62" w14:textId="7DB0806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345B3" w14:textId="773B11C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A5E1D4" w14:textId="30263D8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D58152" w14:textId="461391C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5CEF1A4" w14:textId="77CD47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384B4DD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EF2E28" w14:textId="194D42D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CA5E32" w14:textId="440AE43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8C5757" w14:textId="70E0DF5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FF80C4" w14:textId="7DE5585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FBC914" w14:textId="627AB09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5DD0FF" w14:textId="17D5402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277A1D" w14:textId="6B0A49C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847C36" w14:textId="04BDCAB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DD6A4" w14:textId="00176DF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40462B" w14:textId="1DE30E4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8D0AB60" w14:textId="2AA86A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778F674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F68514" w14:textId="1A1719B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5C24C8" w14:textId="03432F8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FC08AA" w14:textId="4382BC3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E52CEA" w14:textId="097B349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F8C79A" w14:textId="569E697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0E3A6E" w14:textId="163FD7F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E485D9" w14:textId="2A4BDB6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EFA148" w14:textId="3B2C76E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0B43FD" w14:textId="33DB35A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3C0BE9" w14:textId="7BA5C2B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2A1E307" w14:textId="212C0D7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4</w:t>
            </w:r>
          </w:p>
        </w:tc>
      </w:tr>
      <w:tr w:rsidR="00F039A5" w:rsidRPr="00F039A5" w14:paraId="2C573D4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9B934" w14:textId="320E965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C2D288" w14:textId="74AA028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13B905" w14:textId="392F27F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ADDA58" w14:textId="611C25F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9E409B" w14:textId="0FEA21C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213D98" w14:textId="241F3C2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44CE68" w14:textId="5D53114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AF2BA0" w14:textId="56CB000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294350" w14:textId="44CDC71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0828A7" w14:textId="255BAB6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E0C63A3" w14:textId="48CC47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32516AD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D7B20D" w14:textId="5FEFDB9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D678F5" w14:textId="0FC8D65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EB3FD9" w14:textId="26D3022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FD3070" w14:textId="0806370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3812E6" w14:textId="717A15D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39F611" w14:textId="73A463B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A1D553" w14:textId="0493687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81A167" w14:textId="261A404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19B481" w14:textId="582057A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2E624D" w14:textId="6BCF918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D7DE89C" w14:textId="150F15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074E890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7C5620" w14:textId="7EC71BC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010747" w14:textId="378250C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812029" w14:textId="1D60C87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BB97EB" w14:textId="24F75A9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BFCFBC" w14:textId="405B392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915670" w14:textId="06ABA4D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ADB2D2" w14:textId="01E0B87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B1FB9A" w14:textId="25122CB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0E3092" w14:textId="454B114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9FA8C" w14:textId="6BE2874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BDBED4" w14:textId="6C6C179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6</w:t>
            </w:r>
          </w:p>
        </w:tc>
      </w:tr>
      <w:tr w:rsidR="00F039A5" w:rsidRPr="00F039A5" w14:paraId="47CC7F7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ECC735" w14:textId="09D0E3D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A33664" w14:textId="2DC100E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6A50CD" w14:textId="604B687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AAA456" w14:textId="47F2937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6F453D" w14:textId="400F081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4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C038BD" w14:textId="1BB6B42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4D5CA2" w14:textId="4B2AD6F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E7B8F8" w14:textId="4584EF6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007B0" w14:textId="17E06AE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23E60C" w14:textId="1771F3C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43D1E9E" w14:textId="09A163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06EF304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420F69" w14:textId="0F72C8F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55DE34" w14:textId="41939C2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3A2710" w14:textId="56DAF68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F9772A" w14:textId="2931BD1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5D7320" w14:textId="742FFFD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168FE7" w14:textId="70767E7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9B85BC" w14:textId="0CDEB79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6637AB" w14:textId="5736927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7261B4" w14:textId="639CF0C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1B1447" w14:textId="16CE32E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0E5B220" w14:textId="7F83804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6A65CF7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1C8FB5" w14:textId="72DC7AF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C1C54B" w14:textId="0F65E32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AA8B9" w14:textId="52C7C9B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E79487" w14:textId="5591A7E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39D848" w14:textId="4FE3148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2B28CF" w14:textId="559716B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C96132" w14:textId="204F79F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A28664" w14:textId="2406F2D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0A9242" w14:textId="399FE4F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999F0E" w14:textId="461FF26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B77B4F3" w14:textId="52A26F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6FC8F2BD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D474AC" w14:textId="3CA98DE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8CDB08" w14:textId="4FB6C2D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BB6EA4" w14:textId="315DBB1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904DE9" w14:textId="73DEA33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09D6A8" w14:textId="3F29451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7CE444" w14:textId="2D4D170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4DDA7F" w14:textId="0178D81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C41327" w14:textId="140773F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1F90EB" w14:textId="7CF9146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07415E" w14:textId="7A91F12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C637D40" w14:textId="4BDC588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77781A2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152B7C" w14:textId="5F3D0F4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1DA09" w14:textId="448007A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8668A2" w14:textId="7EB1C0D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68CEC5" w14:textId="043F128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D10CB8" w14:textId="02B5AD0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E1DA2E" w14:textId="0EBB373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7BE528" w14:textId="3F42EF4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13368E" w14:textId="05E1AE7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9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20A559" w14:textId="3DEFC06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743747" w14:textId="31B45AA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C796082" w14:textId="6F0767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655C112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90AD46" w14:textId="0A2CC67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54458D" w14:textId="72C6018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FCF402" w14:textId="313519B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29DCFF" w14:textId="5D27752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100E9C" w14:textId="4DC5B7C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0D46C6" w14:textId="35271A2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60D412" w14:textId="3822A54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B4B4F1" w14:textId="242C6D1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9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8E6BE0" w14:textId="5761D75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CD408D" w14:textId="5F8EB8C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3322255" w14:textId="0152E55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23E1264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0B3C85" w14:textId="6435D01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1D8001" w14:textId="7F7BE74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C456FE" w14:textId="4F638E1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4A23B2" w14:textId="394DF9E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1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4830D8" w14:textId="7F797AB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868565" w14:textId="7266CB1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B82CA4" w14:textId="6C89821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955BDA" w14:textId="724FFB9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F1B6F4" w14:textId="01732D2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0472AE" w14:textId="3A987A5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AB02DFE" w14:textId="069A9D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69F6BEF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85D300" w14:textId="748E606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FC67BE" w14:textId="15165C2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24951A" w14:textId="15DA890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78DF50" w14:textId="7BC6CBB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1BC3E0" w14:textId="1482425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362A9D" w14:textId="6436C34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0D9264" w14:textId="23EDD72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B5D980" w14:textId="7662D52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65CECE" w14:textId="4897C33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BB7D5F" w14:textId="0128AF4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1C55264" w14:textId="10D92D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3DC6FA8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08CE24" w14:textId="76B8567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D90EB2" w14:textId="18DA554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15B7C6" w14:textId="0B05996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38238A" w14:textId="70DB92E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B81B3C" w14:textId="329FC3D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985D1" w14:textId="36290F2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8F8589" w14:textId="60375BA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028DBF" w14:textId="46C3111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049BF9" w14:textId="44749FB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E07327" w14:textId="4920E87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6AE74E4" w14:textId="0E829F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1F9088A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854976" w14:textId="442736A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5FED7D" w14:textId="2F68760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26A209" w14:textId="5585418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231401" w14:textId="742F1D4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C330F3" w14:textId="4E83DD3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3991CD" w14:textId="33CAD43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9B2FCC" w14:textId="073BE2C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85AC82" w14:textId="1F789B6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37B365" w14:textId="70EDA7F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E9FE0F" w14:textId="68516C6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4C47385" w14:textId="16B84B6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7DBE858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D6AE75" w14:textId="3731EA7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EF7ECA" w14:textId="10FD941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E005BE" w14:textId="6B27895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491555" w14:textId="66CD2EB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C4000D" w14:textId="6886076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429F9C" w14:textId="78D7145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F1CF95" w14:textId="6E336B1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54B8A" w14:textId="459F974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1FC0C0" w14:textId="167BAE3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327ADD" w14:textId="21D6BCD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6A04686" w14:textId="46171D3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3979246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148566" w14:textId="7FC84E5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4E644F" w14:textId="4271985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B04C3" w14:textId="1AEE723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A2936B" w14:textId="48A0605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FE3CE5" w14:textId="4B9C40C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312E7" w14:textId="446D9FA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A90F8C" w14:textId="3C91CA1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C6295B" w14:textId="4001BB3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2D4414" w14:textId="1D77893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9979B3" w14:textId="0DD8D0B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FDE97FA" w14:textId="51CBB10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5CA70BF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75F09C" w14:textId="0E5259D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9C7A2D" w14:textId="084E5FB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07BA3B" w14:textId="41BA763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8057E1" w14:textId="29564FE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B8398A" w14:textId="6F436F8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844510" w14:textId="0919C95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5A602A" w14:textId="3D4DAC8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27EDB8" w14:textId="67DF968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D78A1A" w14:textId="079F4FD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D9F49F" w14:textId="05C7339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B8A1DD3" w14:textId="4613EA9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036D066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837E58" w14:textId="051AC96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92A77F" w14:textId="6FACDFC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308F74" w14:textId="56130A4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FC0039" w14:textId="337E05D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A1758E" w14:textId="04B3880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27A32C" w14:textId="7675B2A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ABBFF9" w14:textId="1C54A40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F0B05D" w14:textId="7624E90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AAB1D4" w14:textId="010C4E2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750E3F" w14:textId="501F8A1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DB06705" w14:textId="650125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4</w:t>
            </w:r>
          </w:p>
        </w:tc>
      </w:tr>
      <w:tr w:rsidR="00F039A5" w:rsidRPr="00F039A5" w14:paraId="6479A6E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A8FBB" w14:textId="78176E1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88C044" w14:textId="35E79FD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44C78C" w14:textId="11EC684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A80D58" w14:textId="35685B5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14A762" w14:textId="7F849DE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4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664034" w14:textId="1DAB62F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B9F06B" w14:textId="53007DD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491782" w14:textId="54E962D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179983" w14:textId="1881F75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6914C7" w14:textId="4CF9F27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D4ED622" w14:textId="2BD855E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4</w:t>
            </w:r>
          </w:p>
        </w:tc>
      </w:tr>
      <w:tr w:rsidR="00F039A5" w:rsidRPr="00F039A5" w14:paraId="2B15ADC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04A983" w14:textId="2563D35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E7C5E8" w14:textId="01AE627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A01B6A" w14:textId="1A04C7E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488BF3" w14:textId="44768E4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2DA5F8" w14:textId="133C95E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4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44F9E1" w14:textId="164F988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32FDF6" w14:textId="069B7C8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459C50" w14:textId="1605798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8A69A7" w14:textId="6B13D6C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03F52C" w14:textId="73238CF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EE17A17" w14:textId="35E40F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0DDF910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B89B02" w14:textId="094252C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1F9543" w14:textId="506F6C6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ADF6CA" w14:textId="5D9F3EE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E1A036" w14:textId="413E062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CC28FD" w14:textId="037FE4C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4D1EA4" w14:textId="5C77BC5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9D6447" w14:textId="78815BF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1CC471" w14:textId="15B16D4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A91C49" w14:textId="52B9AA6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AEF250" w14:textId="37CC514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992C013" w14:textId="3456A1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2964B0A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CB0086" w14:textId="7A8FD7F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DFE5C1" w14:textId="7B5D261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7DE51E" w14:textId="3F8C7C2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CB9F17" w14:textId="0B83DEF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A32479" w14:textId="5D0DEB7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BB1E1C" w14:textId="7A10365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7EDE15" w14:textId="5B015AD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1A9129" w14:textId="5E0766B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FC151" w14:textId="5CFB53B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E7F7BA" w14:textId="30C67A6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0174FFE" w14:textId="495297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1</w:t>
            </w:r>
          </w:p>
        </w:tc>
      </w:tr>
      <w:tr w:rsidR="00F039A5" w:rsidRPr="00F039A5" w14:paraId="53E2C9A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DA7175" w14:textId="0093EAB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3F471B" w14:textId="45A0BCD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97BA16" w14:textId="42791A5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CAD1AF" w14:textId="3AF51EB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DAEB70" w14:textId="68A7ACB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86D864" w14:textId="0399D3B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850B8" w14:textId="3F5B777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AD54E5" w14:textId="33029FE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9EBBEB" w14:textId="06BCC63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9C0155" w14:textId="130E1F4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2EC075A" w14:textId="1FD1B53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0CD44B2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5E1FB2" w14:textId="4B21C61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F2D352" w14:textId="69B9224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A1BA97" w14:textId="7E656B1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802FD5" w14:textId="13CA350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B7FDB0" w14:textId="4F607E0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8BED6E" w14:textId="43D0508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205A0B" w14:textId="29AF01E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2B4F78" w14:textId="39E9864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48D62" w14:textId="4ED095C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009376" w14:textId="330EBA2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F25EBD0" w14:textId="570923B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3</w:t>
            </w:r>
          </w:p>
        </w:tc>
      </w:tr>
      <w:tr w:rsidR="00F039A5" w:rsidRPr="00F039A5" w14:paraId="2D82D54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53E0AC" w14:textId="14AD103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DF0797" w14:textId="4E5489F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331548" w14:textId="1C3D9D1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C43483" w14:textId="02C0B62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1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1F58C2" w14:textId="3618C97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9CFC25" w14:textId="6FF699A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81DFF9" w14:textId="627172F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7A26B5" w14:textId="3554125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2B99AA" w14:textId="7551998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B2D32B" w14:textId="567BDA2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C5BEC3E" w14:textId="686C41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40FE53A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3CB49A" w14:textId="1C1C0AC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E92714" w14:textId="7AD6497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8CE768" w14:textId="09CE080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966304" w14:textId="40175A5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6148F3" w14:textId="5AF1E5B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5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386A77" w14:textId="0D059D9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594F6B" w14:textId="2B7B0E4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487CD6" w14:textId="2ADFBFF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E9E3B9" w14:textId="64D532F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D22312" w14:textId="6210F05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A9854E8" w14:textId="3EE125C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6C28E20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DBDB72" w14:textId="5E740E6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7EA3F1" w14:textId="2559529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643462" w14:textId="6EC26E8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3A79A7" w14:textId="34162A2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59E4A5" w14:textId="515CB59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A553C6" w14:textId="6CB0743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8BB7DB" w14:textId="486771E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194019" w14:textId="438A1BA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BCDC84" w14:textId="245413B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4A132" w14:textId="488412F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788F4EC" w14:textId="0DD95BC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4</w:t>
            </w:r>
          </w:p>
        </w:tc>
      </w:tr>
      <w:tr w:rsidR="00F039A5" w:rsidRPr="00F039A5" w14:paraId="273FBE6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739CF3" w14:textId="66A2183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590CE4" w14:textId="7388B22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504EFC" w14:textId="5E28564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F2F051" w14:textId="4C825A8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FA13F0" w14:textId="3FD7AF2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DBC717" w14:textId="506666C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717C38" w14:textId="03816EF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B75966" w14:textId="178B5DB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D5B80" w14:textId="5897EB3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DBEEE0" w14:textId="572832E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367FC1D" w14:textId="3C35235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3866BD3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73A8C" w14:textId="5D9A1B5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0DE640" w14:textId="7C16FAA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46F379" w14:textId="189A6E5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75B13" w14:textId="77872CA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6DB3E1" w14:textId="17C9265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9A9F9F" w14:textId="1ACF998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EA6B48" w14:textId="2941174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227ECD" w14:textId="4125B1D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67498E" w14:textId="5E254D4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D8037" w14:textId="5813003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9AC773B" w14:textId="6BFB891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4</w:t>
            </w:r>
          </w:p>
        </w:tc>
      </w:tr>
      <w:tr w:rsidR="00F039A5" w:rsidRPr="00F039A5" w14:paraId="51CFBE0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75DC51" w14:textId="2BC6BB5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91FA80" w14:textId="020D511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43C9A1" w14:textId="53EDD04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9B0A1F" w14:textId="655D031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DFF890" w14:textId="3C4CC0D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4F9A15" w14:textId="678F652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D6F583" w14:textId="0329647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959349" w14:textId="65FFD90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01230" w14:textId="233603C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069DE4" w14:textId="6A3B4A5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EE42798" w14:textId="7FA011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0AEEAB1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BAA54F" w14:textId="3ACC14D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47E18" w14:textId="4247947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4659FA" w14:textId="4F18048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F69E05" w14:textId="6771B03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18E342" w14:textId="0F810DC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D332B7" w14:textId="64FAA48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4D8B38" w14:textId="7E866D9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E2BD2F" w14:textId="0627FE1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8085BF" w14:textId="474AD0E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97C9C7" w14:textId="1C3C278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A24A585" w14:textId="4AC412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73900D9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259D85" w14:textId="5EFBDB7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18B1D7" w14:textId="7F1E438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6B3344" w14:textId="4710BAA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9A727C" w14:textId="67D660C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26D8C7" w14:textId="264B9BA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56FE56" w14:textId="3D9ECB4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67CF46" w14:textId="0FE84CF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8757BC" w14:textId="5DDC623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3D7D79" w14:textId="6AB189D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0333F3" w14:textId="3801C21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8ECE814" w14:textId="3680B7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4</w:t>
            </w:r>
          </w:p>
        </w:tc>
      </w:tr>
      <w:tr w:rsidR="00F039A5" w:rsidRPr="00F039A5" w14:paraId="4CA3480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77C1A" w14:textId="030DFD4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10EEA7" w14:textId="4ABA65F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A04439" w14:textId="6BE647B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662A74" w14:textId="7C591A0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77859E" w14:textId="0149735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4E0AAA" w14:textId="79D9910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FBF6CD" w14:textId="2A9D0ED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37BE2E" w14:textId="664EF89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87F542" w14:textId="7EA3925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D892E9" w14:textId="643128F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988B562" w14:textId="4CFE13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3</w:t>
            </w:r>
          </w:p>
        </w:tc>
      </w:tr>
      <w:tr w:rsidR="00F039A5" w:rsidRPr="00F039A5" w14:paraId="71EDE2F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0FA6DD" w14:textId="4A3577E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813019" w14:textId="0046E51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1EF152" w14:textId="3ACE7D7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1CA025" w14:textId="1EB0123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387E9C" w14:textId="63B814A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5E1857" w14:textId="27FE60B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D88A35" w14:textId="64D0BF2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3B13D4" w14:textId="3741BB8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74A088" w14:textId="6FC499D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3F4643" w14:textId="644DA3F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7775C5" w14:textId="119922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03C4007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28830E" w14:textId="3AD1A49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3896D1" w14:textId="17A53B7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E8487" w14:textId="38E6CD3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2EF627" w14:textId="095BD5C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A60F1C" w14:textId="232422F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9E6FF3" w14:textId="3C5ED72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39A1C2" w14:textId="1D715A4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FF5935" w14:textId="20A0039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0E15E7" w14:textId="35B7B15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6B1BFC" w14:textId="631B5AD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81D3697" w14:textId="2B794DE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1</w:t>
            </w:r>
          </w:p>
        </w:tc>
      </w:tr>
      <w:tr w:rsidR="00F039A5" w:rsidRPr="00F039A5" w14:paraId="3AFBDBE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53CB9D" w14:textId="67ADDE7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B6FC18" w14:textId="143D909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F213CD" w14:textId="18E0E49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EE70FF" w14:textId="06AF739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1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71B216" w14:textId="13F23AC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C9F2D2" w14:textId="4EC6A73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7553CE" w14:textId="360A7DB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1CE6CA" w14:textId="4B84C16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CED53D" w14:textId="3EFD291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D73066" w14:textId="111D736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768651D" w14:textId="31E1046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4605549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2F4F7B" w14:textId="20735A1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090E7C" w14:textId="0453AFF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7D54A2" w14:textId="19929CD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249D6D" w14:textId="2898364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B81885" w14:textId="72672EE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916973" w14:textId="7B7EA64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875764" w14:textId="44BE270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305F7C" w14:textId="4DECB9D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CBEED0" w14:textId="0DA18B8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958870" w14:textId="0973670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1A019AA" w14:textId="2B446A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34DC345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8B09C8" w14:textId="7AB0233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033132" w14:textId="52438A6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832873" w14:textId="0421B63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B3A316" w14:textId="1C57135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845EA2" w14:textId="538D205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2F25F2" w14:textId="681F2EA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CF9E7D" w14:textId="0F4DB69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FFF8A1" w14:textId="3362138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F1FC73" w14:textId="5494BC2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6E97F4" w14:textId="6902D2E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3C843C3" w14:textId="2C628E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7F60B16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D065F6" w14:textId="5C0B9F5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E47A57" w14:textId="44EB9D0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362BB5" w14:textId="1DF4BF2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3778E5" w14:textId="51564DA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25E799" w14:textId="76EDDDA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329C78" w14:textId="1E5C3AC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A970CD" w14:textId="53480E0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592DB4" w14:textId="0E4E262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3B4C4D" w14:textId="671ADF0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EAEDD5" w14:textId="0CEA7A6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7B2BF45" w14:textId="1A6705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7278DDF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838A00" w14:textId="7D568CB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lastRenderedPageBreak/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51EEF4" w14:textId="7C625E3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48CF06" w14:textId="64C5544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3ADE7D" w14:textId="013FCC3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763BED" w14:textId="078B17D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E5B6C2" w14:textId="7E1DE76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A10B24" w14:textId="5C44038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3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3535AE" w14:textId="3848E3E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9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590044" w14:textId="5F5C112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6C296A" w14:textId="6A0ABEC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E7D92E3" w14:textId="3946190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2</w:t>
            </w:r>
          </w:p>
        </w:tc>
      </w:tr>
      <w:tr w:rsidR="00F039A5" w:rsidRPr="00F039A5" w14:paraId="3FAE686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E81BDB" w14:textId="513A427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817334" w14:textId="43146F7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2D7924" w14:textId="02046CA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8D3F75" w14:textId="7EC9801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C83C20" w14:textId="1343AD0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B7828D" w14:textId="2651B8A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18166B" w14:textId="28252FE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20CD62" w14:textId="35ABF0A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73D928" w14:textId="203C564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5EA1FC" w14:textId="45C6447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07911D9" w14:textId="623E952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5B25E98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E73412" w14:textId="15ECCAE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C56BE1" w14:textId="3831535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C892AC" w14:textId="5758074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AF9497" w14:textId="671B14B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E46954" w14:textId="14F7857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A99AC0" w14:textId="76C88BF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A28C6A" w14:textId="06AE32C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F1C873" w14:textId="63DE26F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A3CD0D" w14:textId="5C89166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FE4D6D" w14:textId="122CB33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5ED4967" w14:textId="57E3803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5</w:t>
            </w:r>
          </w:p>
        </w:tc>
      </w:tr>
      <w:tr w:rsidR="00F039A5" w:rsidRPr="00F039A5" w14:paraId="4C54A20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7CDC93" w14:textId="4DB9E1B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26C8E5" w14:textId="6F161F3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F5DCB2" w14:textId="3EB8A87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207AE5" w14:textId="4D22F60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178220" w14:textId="51464C5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E7E4CA" w14:textId="10EC0DA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40C0B8" w14:textId="4AD4D4A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2E3A8C" w14:textId="61EDDBD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88CF52" w14:textId="7D1869A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865B0D" w14:textId="2C9AFB2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95FD3FE" w14:textId="50A0B60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2B4C852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D979FA" w14:textId="40749F6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2960EE" w14:textId="551449B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7886FE" w14:textId="065C279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DF93C4" w14:textId="1868150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34A9B6" w14:textId="6BFBEF2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5F66FB" w14:textId="3B12B92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EB068" w14:textId="5856157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C25E1F" w14:textId="7982393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9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A1AB05" w14:textId="13D9DBA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2ABDE6" w14:textId="27CC8C6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BC40DA6" w14:textId="6D342D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  <w:tr w:rsidR="00F039A5" w:rsidRPr="00F039A5" w14:paraId="67EDD0F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9C0527" w14:textId="05D4BDB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7E6B8E" w14:textId="4D7FE77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F0FDE1" w14:textId="3EE0422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486BAA" w14:textId="3C55F42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574B2D" w14:textId="488397C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EBBED5" w14:textId="7B6204C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04E824" w14:textId="7A5D560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4A832C" w14:textId="69BB06F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96FD82" w14:textId="47070E4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884BDA" w14:textId="74BB2D0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ED2CC21" w14:textId="4BBC509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9</w:t>
            </w:r>
          </w:p>
        </w:tc>
      </w:tr>
      <w:tr w:rsidR="00F039A5" w:rsidRPr="00F039A5" w14:paraId="0609092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76C922" w14:textId="126BCCD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0EEDAD" w14:textId="4C9DA80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C0D4E5" w14:textId="5744B5B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B4473C" w14:textId="01FB1F4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1D8DCE" w14:textId="19EB56F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D5FCD7" w14:textId="7474CED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519840" w14:textId="4031433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4AA86A" w14:textId="3CED495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2BCA30" w14:textId="762246D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F891EA" w14:textId="1C04C2E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402AF39" w14:textId="7DB705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0FCAEB6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B10924" w14:textId="7149560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B87A1A" w14:textId="25754A7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3110FD" w14:textId="1FB78D6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656FB6" w14:textId="5FB97DA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7B5CA1" w14:textId="6A15DDC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9D5937" w14:textId="63E94BD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746CD2" w14:textId="08106F2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3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7F85F6" w14:textId="7985B78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4307C1" w14:textId="19DFDB3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8D6BB3" w14:textId="3BE9A6F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069A425" w14:textId="0DB757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0</w:t>
            </w:r>
          </w:p>
        </w:tc>
      </w:tr>
      <w:tr w:rsidR="00F039A5" w:rsidRPr="00F039A5" w14:paraId="5BF9D38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B648C0" w14:textId="4DAC658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11E8A2" w14:textId="69C02E1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16647F" w14:textId="0CB5ACE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1A2736" w14:textId="30B6233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5F42F7" w14:textId="5672731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9903C8" w14:textId="7FB5047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32C17C" w14:textId="5E79AA1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3583DE" w14:textId="7C7F123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0C2FA" w14:textId="31EB9ED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14B6CE" w14:textId="3739F23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FB5C956" w14:textId="450E7D8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6AF38E6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5332C" w14:textId="57F2717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F8D0E4" w14:textId="0AF6EE3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26D41" w14:textId="3E1E937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D639D3" w14:textId="360C3F5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74F3A6" w14:textId="0EE75AF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B3F04A" w14:textId="5C9914C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160E37" w14:textId="77BE59A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2C2AD3" w14:textId="5C831DB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73A822" w14:textId="2D179D4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060522" w14:textId="7DF924D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0FFA898" w14:textId="5A078F4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77B84FD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AA242A" w14:textId="6F1110D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A271D" w14:textId="7CBF740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FB64CB" w14:textId="57D2F04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5690BF" w14:textId="5259D05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FBB06C" w14:textId="5A9AFBB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AC128D" w14:textId="06B862D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50739A" w14:textId="6AB4C27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6FC69F" w14:textId="33966DA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375FD" w14:textId="2CF9B8F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72358A" w14:textId="0339F45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27CC5AD" w14:textId="616047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5</w:t>
            </w:r>
          </w:p>
        </w:tc>
      </w:tr>
      <w:tr w:rsidR="00F039A5" w:rsidRPr="00F039A5" w14:paraId="713B855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DAFA30" w14:textId="459D86E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BCE79F" w14:textId="474C785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0E6CB1" w14:textId="5BB2C06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6CA968" w14:textId="738C453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ABABDD" w14:textId="6747933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ECEFCA" w14:textId="3FE6746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7DC32" w14:textId="070B5BD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872C67" w14:textId="59CF468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BF4046" w14:textId="7FD2B4A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119F4A" w14:textId="5169B9F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31895E6" w14:textId="6011363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2</w:t>
            </w:r>
          </w:p>
        </w:tc>
      </w:tr>
      <w:tr w:rsidR="00F039A5" w:rsidRPr="00F039A5" w14:paraId="43180AE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779DA6" w14:textId="0F58C56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E79596" w14:textId="5B98C9F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6282BE" w14:textId="0F88FD9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3E988C" w14:textId="15767E0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6F37C8" w14:textId="7DCD8E0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BBD67C" w14:textId="51CED1A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0434A" w14:textId="064DBA2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C24B9E" w14:textId="6EEC274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DBCF27" w14:textId="74AB2A2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A6F472" w14:textId="657CFAE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FFC74C1" w14:textId="06B2369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8</w:t>
            </w:r>
          </w:p>
        </w:tc>
      </w:tr>
      <w:tr w:rsidR="00F039A5" w:rsidRPr="00F039A5" w14:paraId="439558D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67CE7D" w14:textId="7DE48A4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694138" w14:textId="4398CC2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F7B07A" w14:textId="57DE088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39F577" w14:textId="7BFB157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8A9218" w14:textId="6A74377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13A7F0" w14:textId="078004E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1EA0E4" w14:textId="5549E33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0F2AA9" w14:textId="0E9FB7F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E47B73" w14:textId="20621F0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60AD63" w14:textId="6F4E342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1E89B2A" w14:textId="263299E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23062FC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D63D4" w14:textId="7E45EFB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6B994E" w14:textId="5C0AAC1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E4FE49" w14:textId="2079534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BEBCB" w14:textId="697C07C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91AA35" w14:textId="56445B3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3B7676" w14:textId="176BACE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3C8A72" w14:textId="18D54A6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982D47" w14:textId="499315A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0DCBEC" w14:textId="2AB253C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54C904" w14:textId="1645B8C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4B085B5" w14:textId="0BCEE4A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1</w:t>
            </w:r>
          </w:p>
        </w:tc>
      </w:tr>
      <w:tr w:rsidR="00F039A5" w:rsidRPr="00F039A5" w14:paraId="02BD46A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636931" w14:textId="1B26377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C7415C" w14:textId="242A28B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2347FA" w14:textId="0069E56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8D2EB1" w14:textId="79936FB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45134A" w14:textId="2831DFF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01F9A9" w14:textId="1C6A64E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D3CB4B" w14:textId="38AD6E5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2AE2AD" w14:textId="706E246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46C5EF" w14:textId="4C77F48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245FC8" w14:textId="30ED19B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7B3C19" w14:textId="12FF60B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56B4303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4C37A8" w14:textId="6A2CFB0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FFEA59" w14:textId="5AA82DF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CE194B" w14:textId="00F91DF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AD3E97" w14:textId="6FFEC15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4719B8" w14:textId="1B4C7DE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B29325" w14:textId="6085DA3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C3AA1D" w14:textId="0A11094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61F2CC" w14:textId="4A9EDE4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AC7B44" w14:textId="4BC368E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019CA0" w14:textId="229BFE1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AE24D16" w14:textId="5570B87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27320FD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AA851F" w14:textId="60607DF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C1D99D" w14:textId="70CD98C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C656B2" w14:textId="1A6A72D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F8AB7B" w14:textId="00C481A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D745BC" w14:textId="0DAE3AC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9AEBAD" w14:textId="7010F79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503666" w14:textId="55F6923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43A5EB" w14:textId="6F55097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41116C" w14:textId="2C5A371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462908" w14:textId="1C001AD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3A11F14" w14:textId="4B1267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6</w:t>
            </w:r>
          </w:p>
        </w:tc>
      </w:tr>
      <w:tr w:rsidR="00F039A5" w:rsidRPr="00F039A5" w14:paraId="1361805D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959EB1" w14:textId="1C157DD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F5B700" w14:textId="7F8A378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7A7EE1" w14:textId="7481821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62253A" w14:textId="2767DDC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3AF159" w14:textId="56B320A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499D8C" w14:textId="30F7D9C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2E093B" w14:textId="2F6B0CA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25028F" w14:textId="38D1163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E017E4" w14:textId="484E3AF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016DE7" w14:textId="7C39AAD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EE21C39" w14:textId="4B5AE2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41</w:t>
            </w:r>
          </w:p>
        </w:tc>
      </w:tr>
      <w:tr w:rsidR="00F039A5" w:rsidRPr="00F039A5" w14:paraId="5ACD59D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863878" w14:textId="78B11D5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310E6A" w14:textId="3DBFC40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02C289" w14:textId="00D06BE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EDED4B" w14:textId="56C8669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B522D3" w14:textId="6113A6D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5C48F" w14:textId="49F5379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52557F" w14:textId="5F62646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A6E825" w14:textId="5CB1FD3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248259" w14:textId="334BD2E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A95EEF" w14:textId="7EE6393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FABBF0E" w14:textId="612EACC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7</w:t>
            </w:r>
          </w:p>
        </w:tc>
      </w:tr>
      <w:tr w:rsidR="00F039A5" w:rsidRPr="00F039A5" w14:paraId="2CE0A25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FBB00C" w14:textId="56A7436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9D7F45" w14:textId="69D1C2F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285BC6" w14:textId="2F30B9C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558F60" w14:textId="7B539E1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6A248E" w14:textId="51E3FAC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09046C" w14:textId="3218368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FB7CD9" w14:textId="65EFABA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F17F6D" w14:textId="3699401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B25656" w14:textId="303CC06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A6DDA2" w14:textId="25AEB1B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9917921" w14:textId="39E3D7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2E3C671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C06B53" w14:textId="74DF65E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E21DD4" w14:textId="395541B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9F1D36" w14:textId="16C6A11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30A099" w14:textId="5D1E84C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8DCA59" w14:textId="76D8EAE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989E16" w14:textId="7AB8C8F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F57F17" w14:textId="1E02307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199209" w14:textId="550996B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0446B4" w14:textId="6BE7329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191C4A" w14:textId="1F8C6B0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55F25DE" w14:textId="68F1B5F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8</w:t>
            </w:r>
          </w:p>
        </w:tc>
      </w:tr>
      <w:tr w:rsidR="00F039A5" w:rsidRPr="00F039A5" w14:paraId="4E9C41AD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4C25CA" w14:textId="1BDFA6B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528BF4" w14:textId="6E0AB0D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CFD3C0" w14:textId="2B2EE81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0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FB4ADC" w14:textId="418ABF5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3B927" w14:textId="02DBC95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930833" w14:textId="44C8132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AE7043" w14:textId="4A93A55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1564C0" w14:textId="1D3C151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C6EC3F" w14:textId="2500E1B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620633" w14:textId="2DDF768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D94C025" w14:textId="70D3057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5396A07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907BF6" w14:textId="6A8579B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F07EB5" w14:textId="1D9AAF5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39C6A3" w14:textId="5245FC0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862FBD" w14:textId="61E2FE7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E214F1" w14:textId="5C4A396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4A2CA1" w14:textId="268A355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9EF67A" w14:textId="1F2DE2B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6285ED" w14:textId="3E5E52BA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B8CC9C" w14:textId="43988CC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8E4BB9" w14:textId="4E5D74A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6FBC3E3" w14:textId="7250F3A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9</w:t>
            </w:r>
          </w:p>
        </w:tc>
      </w:tr>
      <w:tr w:rsidR="00F039A5" w:rsidRPr="00F039A5" w14:paraId="34B47ED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9726F6" w14:textId="269FFE0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BE7F83" w14:textId="62DFFF9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5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2E9DC1" w14:textId="465E446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66D4CB" w14:textId="29726AB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FE6E39" w14:textId="25741B9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3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D771EC" w14:textId="72540D8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27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3A562E" w14:textId="1D98F14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06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090ED5" w14:textId="0F6D11D4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8ADF57" w14:textId="6651AE1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18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A6DDE7" w14:textId="6691359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A9BC3D5" w14:textId="6BC114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6</w:t>
            </w:r>
          </w:p>
        </w:tc>
      </w:tr>
      <w:tr w:rsidR="00F039A5" w:rsidRPr="00F039A5" w14:paraId="43CB3BA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7314B7" w14:textId="6931EE6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EE67B4" w14:textId="3B92DC1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0D3935" w14:textId="0C11A0C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5897C6" w14:textId="1B514D3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C34186" w14:textId="190BA11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B58D2A" w14:textId="6E303AC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F57C26" w14:textId="4B4C10C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A862E5" w14:textId="402C818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2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E6C1A9" w14:textId="0671ECB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A03B66" w14:textId="5B92E5B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7138B12" w14:textId="2D82C6D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7</w:t>
            </w:r>
          </w:p>
        </w:tc>
      </w:tr>
      <w:tr w:rsidR="00F039A5" w:rsidRPr="00F039A5" w14:paraId="727B8CD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BB86B2" w14:textId="0D13E707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B5A7E" w14:textId="4F92A9B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3B68F7" w14:textId="4886D2B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36B9BA" w14:textId="774D7CA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7FE0EC" w14:textId="72B4273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E49B18" w14:textId="0452A39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1ECE00" w14:textId="715A632B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63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D18728" w14:textId="339B52D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3AC300" w14:textId="68C6FE5D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1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57BD0D" w14:textId="35192F5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0FC84B4" w14:textId="2239281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31</w:t>
            </w:r>
          </w:p>
        </w:tc>
      </w:tr>
      <w:tr w:rsidR="00F039A5" w:rsidRPr="00F039A5" w14:paraId="40C170A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D7B8DB" w14:textId="05C3E94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3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DB5BFC" w14:textId="47D80F7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64B5C1" w14:textId="46D74D6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9D7379" w14:textId="4CC1798E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63B1F0" w14:textId="3561103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4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AE1AE1" w14:textId="67B7900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4A09A5" w14:textId="081C4C89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60EBF7" w14:textId="40B0D2E6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49214D" w14:textId="5A97A50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8F2DC9" w14:textId="06A412AF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5DC554F" w14:textId="5F6D7C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3</w:t>
            </w:r>
          </w:p>
        </w:tc>
      </w:tr>
      <w:tr w:rsidR="00F039A5" w:rsidRPr="00F039A5" w14:paraId="642F0F2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0B4594" w14:textId="063D96BC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791E39" w14:textId="03CC55C2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70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895A49" w14:textId="5102B47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9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59535F" w14:textId="6FD11908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6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E04DD6" w14:textId="43BA3AC5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1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16DAEA" w14:textId="5A6D82F0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9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D92A7D" w14:textId="36451631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65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3FAAF8" w14:textId="137129F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10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8EB05A" w14:textId="7763021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07</w:t>
            </w:r>
          </w:p>
        </w:tc>
        <w:tc>
          <w:tcPr>
            <w:tcW w:w="8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1058C0" w14:textId="2C5398F3" w:rsidR="00446745" w:rsidRPr="00F039A5" w:rsidRDefault="00446745" w:rsidP="00446745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2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E295F06" w14:textId="1E1F7A7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alibri" w:hAnsi="Calibri" w:cs="Calibri"/>
                <w:color w:val="auto"/>
                <w:sz w:val="22"/>
              </w:rPr>
              <w:t>29</w:t>
            </w:r>
          </w:p>
        </w:tc>
      </w:tr>
    </w:tbl>
    <w:p w14:paraId="5BC0DF27" w14:textId="77777777" w:rsidR="004E05C9" w:rsidRPr="00F039A5" w:rsidRDefault="004E05C9" w:rsidP="004E05C9">
      <w:pPr>
        <w:pStyle w:val="Keterangan"/>
        <w:spacing w:line="480" w:lineRule="auto"/>
        <w:jc w:val="center"/>
        <w:rPr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br w:type="page"/>
      </w:r>
    </w:p>
    <w:p w14:paraId="3CC31BA9" w14:textId="2878D612" w:rsidR="00BE0B78" w:rsidRPr="00F039A5" w:rsidRDefault="004E05C9" w:rsidP="004E05C9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id-ID"/>
        </w:rPr>
        <w:lastRenderedPageBreak/>
        <w:t xml:space="preserve">Data </w:t>
      </w:r>
      <w:r w:rsidR="00BE0B78" w:rsidRPr="00F039A5">
        <w:rPr>
          <w:color w:val="auto"/>
          <w:sz w:val="24"/>
          <w:szCs w:val="24"/>
          <w:lang w:val="en-ID"/>
        </w:rPr>
        <w:t>Shift Kerja (X2)</w:t>
      </w:r>
    </w:p>
    <w:tbl>
      <w:tblPr>
        <w:tblW w:w="8710" w:type="dxa"/>
        <w:jc w:val="center"/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1080"/>
      </w:tblGrid>
      <w:tr w:rsidR="00F039A5" w:rsidRPr="00F039A5" w14:paraId="7E3F8FFA" w14:textId="77777777" w:rsidTr="002F0675">
        <w:trPr>
          <w:trHeight w:val="330"/>
          <w:jc w:val="center"/>
        </w:trPr>
        <w:tc>
          <w:tcPr>
            <w:tcW w:w="15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08E41C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</w:rPr>
              <w:t>Succesive Interval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23C51E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DB330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E0277C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77B05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17206B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438C26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648191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CB89DF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74DC98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</w:rPr>
            </w:pPr>
          </w:p>
        </w:tc>
      </w:tr>
      <w:tr w:rsidR="00F039A5" w:rsidRPr="00F039A5" w14:paraId="2078E37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36513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98276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ECCAB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EBA3A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B1186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BFBFA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E656F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63556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8C7D6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9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71AEF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</w:rPr>
              <w:t>X2.1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12A84" w14:textId="376AA8CD" w:rsidR="00BE0B78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/>
              </w:rPr>
              <w:t>TOTAL</w:t>
            </w:r>
          </w:p>
        </w:tc>
      </w:tr>
      <w:tr w:rsidR="00F039A5" w:rsidRPr="00F039A5" w14:paraId="4DAAD6C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BC34EF" w14:textId="60DF345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479EB3" w14:textId="6DE854D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A005C2" w14:textId="050B5E0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0996F5" w14:textId="2023D7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F0E04F" w14:textId="1A013F5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DA3674" w14:textId="3CE6EB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67CE72" w14:textId="01F6CE3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6797C6" w14:textId="74515D3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364ECA" w14:textId="70719C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795647" w14:textId="519016D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3EFB2CA" w14:textId="1FC9A19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0226219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FEA9F9" w14:textId="15498D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CB7DD7" w14:textId="41B9D7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A7666B" w14:textId="1186A5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10CB06" w14:textId="7588269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4968D8" w14:textId="033D822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47DAC6" w14:textId="69B763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A0892A" w14:textId="3B690C8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BAE2AD" w14:textId="4811ED6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970B06" w14:textId="72CCA2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8EA88A" w14:textId="2F8C1A3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9E49B49" w14:textId="2CD62C4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30E776DD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E3E1DF" w14:textId="2F6EB05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5CE215" w14:textId="447095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5A27B2" w14:textId="2E18FFA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B1ADAF" w14:textId="101464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60DA22" w14:textId="7965992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9D0FBD" w14:textId="49B25CF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7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7180C8" w14:textId="5AA649A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663832" w14:textId="38653D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86B134" w14:textId="1EFBE8C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48E5F8" w14:textId="411E90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AAB18EA" w14:textId="4C9AA01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7773ABF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C7DC6B" w14:textId="62FD976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FD070" w14:textId="35A5677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C0AD1" w14:textId="257E0F8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C7BB42" w14:textId="702762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67A9D3" w14:textId="31F001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EAA4C5" w14:textId="5F866C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BFFE58" w14:textId="430561E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8D5BA6" w14:textId="4088AD7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01B570" w14:textId="56734E9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9A6421" w14:textId="209B2F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C0002AF" w14:textId="7C766AD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18</w:t>
            </w:r>
          </w:p>
        </w:tc>
      </w:tr>
      <w:tr w:rsidR="00F039A5" w:rsidRPr="00F039A5" w14:paraId="029DD68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9A26DC" w14:textId="65EEA86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D19BDD" w14:textId="0FC05F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55543D" w14:textId="621A90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8D71AB" w14:textId="301EA56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4E67DD" w14:textId="22BD1D1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F372B6" w14:textId="4C10E0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847966" w14:textId="3E7517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320A43" w14:textId="2D1C44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C05567" w14:textId="3082FE8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991893" w14:textId="2C6B79E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450962B" w14:textId="32306C3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1C522D0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3AAF08" w14:textId="06B5010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59D17F" w14:textId="68F645F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C6F530" w14:textId="4AE6B9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B91C9D" w14:textId="107943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8B755A" w14:textId="171F48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21A7A7" w14:textId="2624061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29A715" w14:textId="4F0B3CD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FBA7C5" w14:textId="7D2A91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6013EB" w14:textId="652A081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E9192F" w14:textId="18849D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677C875" w14:textId="3298B8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1</w:t>
            </w:r>
          </w:p>
        </w:tc>
      </w:tr>
      <w:tr w:rsidR="00F039A5" w:rsidRPr="00F039A5" w14:paraId="12DBBF6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969EC5" w14:textId="27D9361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559FA5" w14:textId="52FDF8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DA39A2" w14:textId="74375F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E1DAA2" w14:textId="0B4827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8D7071" w14:textId="6A218A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1F4EA2" w14:textId="23CB91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185D71" w14:textId="53AB8A6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C5818E" w14:textId="76EA14F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0805B2" w14:textId="0D334F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CF40B9" w14:textId="048660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5F2E8DA" w14:textId="32225F0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5ECDA24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4A7B7B" w14:textId="6BA45A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6FE5D7" w14:textId="1B2700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D13FDE" w14:textId="424716E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8C34E4" w14:textId="3C46918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D5D170" w14:textId="7A4AD52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D0A1E2" w14:textId="23E0B1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DF4008" w14:textId="7E0B53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A84015" w14:textId="13939D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AF42EB" w14:textId="212068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A6EA51" w14:textId="7344613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8780110" w14:textId="215322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404861A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D71AA5" w14:textId="0D622A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25DCCC" w14:textId="0A14E76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944212" w14:textId="5EFDAA6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B77CB6" w14:textId="447E87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383998" w14:textId="452537E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065024" w14:textId="3FDD5BC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7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3D3957" w14:textId="2A178FA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CD844A" w14:textId="64EDEA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58F8E0" w14:textId="1640A6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509C17" w14:textId="493FF24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580FBCC" w14:textId="353FA5E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18</w:t>
            </w:r>
          </w:p>
        </w:tc>
      </w:tr>
      <w:tr w:rsidR="00F039A5" w:rsidRPr="00F039A5" w14:paraId="3E0FFD3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D630E2" w14:textId="65CD5E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1E2E4F" w14:textId="12A1A4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E36F3C" w14:textId="5E34AF1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2EFECE" w14:textId="262EDF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F1EC8A" w14:textId="6F3F18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0C63D1" w14:textId="629D573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5E222B" w14:textId="49271D1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518BE9" w14:textId="7C94B65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713DA3" w14:textId="70248C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5687CF" w14:textId="4523D4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A4D1C3" w14:textId="0AA1C6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19</w:t>
            </w:r>
          </w:p>
        </w:tc>
      </w:tr>
      <w:tr w:rsidR="00F039A5" w:rsidRPr="00F039A5" w14:paraId="130CB75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71AC28" w14:textId="7B55D41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E61C19" w14:textId="26B724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D0D350" w14:textId="5AF631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474A92" w14:textId="31E5E49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04D12E" w14:textId="5B7EE4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D99B37" w14:textId="2E090B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246E16" w14:textId="2C1D63E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A02B6B" w14:textId="7E8DF52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AE7126" w14:textId="27028C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37B15F" w14:textId="27C368B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29C58F0" w14:textId="0E955C2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1D0813D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E281BC" w14:textId="12FDCB1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97F02D" w14:textId="2D6519A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E5B0E3" w14:textId="1A9615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BFB355" w14:textId="0AD2160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4F8692" w14:textId="38A3FA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EA357A" w14:textId="05D5EE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128121" w14:textId="7B347B3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F0B9E8" w14:textId="27689DF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190134" w14:textId="737FE4D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4FEE8C" w14:textId="0C79FD9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17F55B6" w14:textId="3F0277C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0ADEBFB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EDE816" w14:textId="5CB9D2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ED6AB0" w14:textId="5FD418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229B7C" w14:textId="66B6346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B3AAB5" w14:textId="7705C7E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A8A03F" w14:textId="33D303B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185718" w14:textId="41428E2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D21520" w14:textId="315510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814B8F" w14:textId="27590CF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3C8C1C" w14:textId="1E5362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D7DC06" w14:textId="7FF301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C20A173" w14:textId="2882F8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1</w:t>
            </w:r>
          </w:p>
        </w:tc>
      </w:tr>
      <w:tr w:rsidR="00F039A5" w:rsidRPr="00F039A5" w14:paraId="50F26BF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6DFB4B" w14:textId="43942A1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4E32FA" w14:textId="26204C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068CA4" w14:textId="402CBCF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4E581B" w14:textId="0F59FC1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96C631" w14:textId="0A28C63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3E4375" w14:textId="5948E6D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AEAA83" w14:textId="5CCDF05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D0103F" w14:textId="638B53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0C249E" w14:textId="731F04F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E5922B" w14:textId="080E19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D25747A" w14:textId="1FFEA0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573D7C9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260341" w14:textId="0654F9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57CAD9" w14:textId="04FC502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0DD8F2" w14:textId="5E9C83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48AE54" w14:textId="3569AA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54B472" w14:textId="31C2F23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9B2A7E" w14:textId="1ED430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B9FCA3" w14:textId="4D67DB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1DF1C7" w14:textId="2464966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D11CCF" w14:textId="41E9E91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4B0FE8" w14:textId="45A020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FAE27E5" w14:textId="2AFC4B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4</w:t>
            </w:r>
          </w:p>
        </w:tc>
      </w:tr>
      <w:tr w:rsidR="00F039A5" w:rsidRPr="00F039A5" w14:paraId="3EF30DB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E2A01F" w14:textId="2BF7C6B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25C696" w14:textId="5B8E20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0561D" w14:textId="7681FB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346668" w14:textId="739A93B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995BF" w14:textId="0C2216D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02A4CA" w14:textId="12D23E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78C282" w14:textId="26B272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AC900" w14:textId="26D3359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8DBB52" w14:textId="0FBBA4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582D13" w14:textId="2C9E75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5C62E83" w14:textId="5610B1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1</w:t>
            </w:r>
          </w:p>
        </w:tc>
      </w:tr>
      <w:tr w:rsidR="00F039A5" w:rsidRPr="00F039A5" w14:paraId="01C040A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60F853" w14:textId="597B870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234465" w14:textId="72F7854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03B207" w14:textId="1CC028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D1A07E" w14:textId="12ED8CA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06D578" w14:textId="3E3A4D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38324F" w14:textId="5DC73E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EEF91D" w14:textId="3FA792F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D77D0A" w14:textId="1ABCF34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E4C89E" w14:textId="5DCEC35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F12305" w14:textId="6027B4F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BD97DEA" w14:textId="6E557C6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3E2F726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7D9E9C" w14:textId="609383F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3AB33F" w14:textId="163A8C4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FB49F0" w14:textId="5F232D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502BB2" w14:textId="63A292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A90549" w14:textId="6EEC92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3C8F24" w14:textId="04BE10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4C5F2C" w14:textId="0A8BAEA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C0802" w14:textId="2BB91B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FBF337" w14:textId="7754A8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AE718D" w14:textId="05E33C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1470FA2" w14:textId="79972D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77B07BE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57865" w14:textId="37BBD1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288865" w14:textId="3B63830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054C08" w14:textId="73A5F40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42915D" w14:textId="408FF7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CFA169" w14:textId="6E10274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0001A" w14:textId="7CC0DA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C0BFD0" w14:textId="0D93703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8B444A" w14:textId="6C4541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C7876D" w14:textId="37EEC2F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A33172" w14:textId="5DB939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2ACBBE1" w14:textId="25D9BB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9</w:t>
            </w:r>
          </w:p>
        </w:tc>
      </w:tr>
      <w:tr w:rsidR="00F039A5" w:rsidRPr="00F039A5" w14:paraId="1B6F270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8F4775" w14:textId="2D04022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B51FDB" w14:textId="0DD43A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93F1EC" w14:textId="21E3D5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B4AAA5" w14:textId="3C7BE0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0379D2" w14:textId="7762E77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654D20" w14:textId="285714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4C8450" w14:textId="2FAC03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7CDA09" w14:textId="75109E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C5778B" w14:textId="19ACA84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87D508" w14:textId="0FBFC9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D045CF6" w14:textId="4BA46E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2</w:t>
            </w:r>
          </w:p>
        </w:tc>
      </w:tr>
      <w:tr w:rsidR="00F039A5" w:rsidRPr="00F039A5" w14:paraId="527528E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391355" w14:textId="7E21D9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A76AE9" w14:textId="73A20AD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BD4DFA" w14:textId="2A85F5E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6547CA" w14:textId="703864A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FCD4D" w14:textId="3E79650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F3D04D" w14:textId="5225B72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7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8ADED4" w14:textId="0BF025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936871" w14:textId="16D9247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1AB9F3" w14:textId="2358967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5C85B5" w14:textId="1892082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9822FEB" w14:textId="354FE31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58551D5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B01523" w14:textId="54C6B24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27E862" w14:textId="65B33D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0ADD6E" w14:textId="2858435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DD9907" w14:textId="5D1C191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449A1A" w14:textId="19FBD2A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D8BB41" w14:textId="6CCC890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45DFD" w14:textId="7DB2059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E6A7A6" w14:textId="318D84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BA6526" w14:textId="1D265B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C70E1E" w14:textId="6382A2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27547ED" w14:textId="259D4A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64726BE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52C4E7" w14:textId="1E2F69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58C443" w14:textId="1BF5390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6DF8DD" w14:textId="299AC4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F0E472" w14:textId="31816EB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7898B2" w14:textId="4D8172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86AFBD" w14:textId="7A17E9B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10E603" w14:textId="026D55F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54E0C6" w14:textId="37889C5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3FE40C" w14:textId="0EE339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1C6B36" w14:textId="3E316AD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349E211" w14:textId="08DDD4F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5</w:t>
            </w:r>
          </w:p>
        </w:tc>
      </w:tr>
      <w:tr w:rsidR="00F039A5" w:rsidRPr="00F039A5" w14:paraId="18989C4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A38DCA" w14:textId="413ED28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832951" w14:textId="222063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D4E555" w14:textId="4F9553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6EF713" w14:textId="2EC386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095DDC" w14:textId="1DFA47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627F1C" w14:textId="258BB0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34C3B" w14:textId="7B01C0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806553" w14:textId="0D4F858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BBFE97" w14:textId="3EC2069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22ADBC" w14:textId="3483054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96FFF0E" w14:textId="216E40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E02205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B0CBC7" w14:textId="1DA947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8665A9" w14:textId="02194CD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6F277" w14:textId="1FA5CE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C0928D" w14:textId="36E5D6D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C30476" w14:textId="2A7027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8F0985" w14:textId="2BB2310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6D0750" w14:textId="6E0F43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BE534B" w14:textId="5AA688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8E25CF" w14:textId="41E16D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D4D91" w14:textId="003B7E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9A58592" w14:textId="056CABE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0786978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9F451A" w14:textId="350B942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2AE9AF" w14:textId="183ED50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53C681" w14:textId="3D8008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F2F3DE" w14:textId="73C7CF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825D8D" w14:textId="536E706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4B9A2E" w14:textId="4EDB028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7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6693C8" w14:textId="42FD9A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40148E" w14:textId="1621462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616E91" w14:textId="158C830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DB887D" w14:textId="4A8BAD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A101F1D" w14:textId="6B85978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5</w:t>
            </w:r>
          </w:p>
        </w:tc>
      </w:tr>
      <w:tr w:rsidR="00F039A5" w:rsidRPr="00F039A5" w14:paraId="3E32C61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707A93" w14:textId="7F1212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1B3364" w14:textId="7369C05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8F62F0" w14:textId="3B0565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D36257" w14:textId="591F8EB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6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04C38" w14:textId="2AB1E3A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28C50D" w14:textId="057694B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7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1C7337" w14:textId="3133382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7CE99B" w14:textId="14FDC8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1ADD58" w14:textId="66F6F1F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AA1A2A" w14:textId="2AACB6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BA82A4" w14:textId="3EDFEB9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1</w:t>
            </w:r>
          </w:p>
        </w:tc>
      </w:tr>
      <w:tr w:rsidR="00F039A5" w:rsidRPr="00F039A5" w14:paraId="46E5D5F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E530A6" w14:textId="2F5EA25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882C2B" w14:textId="5C87390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133B9F" w14:textId="4AA29A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E31FFA" w14:textId="5B1A8B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4E6BCC" w14:textId="24569D3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8A50DE" w14:textId="29D91E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4D33BB" w14:textId="096A08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C67A07" w14:textId="43CBE71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444A5C" w14:textId="006CC3F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E5BA3B" w14:textId="67A651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D2671BA" w14:textId="729AA1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176D5F3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4F60FD" w14:textId="312A933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48C371" w14:textId="495D63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7EB7DE" w14:textId="1EB6F9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60961E" w14:textId="6C87F7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BC7E6" w14:textId="372E466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E0BBF0" w14:textId="0550E9D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96C9EB" w14:textId="0C289F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CD0D25" w14:textId="0D79C24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7E16F1" w14:textId="131F5D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42CE80" w14:textId="3557038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6F8F220" w14:textId="662E8A4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1B4A77C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EA6D30" w14:textId="227B05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6BAAB9" w14:textId="6497A52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813E57" w14:textId="28A7E1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418637" w14:textId="4B88694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C6DA6D" w14:textId="4B3BD0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B6578C" w14:textId="50A8E42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49686F" w14:textId="7A4581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38243E" w14:textId="5791D3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D34806" w14:textId="107114B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7EDE6E" w14:textId="5D349E0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927EA0B" w14:textId="469F3B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30C627A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E291BF" w14:textId="65B87A8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FE0E8D" w14:textId="7140648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80F99B" w14:textId="4E5D7BB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F4ACF7" w14:textId="735EF77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C4AAA" w14:textId="1D48529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E90172" w14:textId="7A964ED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E95A43" w14:textId="735B66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38B340" w14:textId="148A226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418248" w14:textId="1257331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2FCA71" w14:textId="3650F4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4761310" w14:textId="5ABAA3C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51F3B62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EB04A9" w14:textId="4529813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1E9193" w14:textId="644E6A0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C3877F" w14:textId="2F475D7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31FDD5" w14:textId="5FD9C23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E3C764" w14:textId="3FFDDC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654090" w14:textId="08F49CC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6AAA1B" w14:textId="2B2ECCB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0CA6D3" w14:textId="3D6F72B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68BE66" w14:textId="7790130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5D2F6A" w14:textId="6D377AE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FF0BF9C" w14:textId="04734ED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052A01E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A031B8" w14:textId="56A403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A005C2" w14:textId="6D28AD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09B9DE" w14:textId="4CA38E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2C640C" w14:textId="399A83B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06F781" w14:textId="77BB16A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51CCDC" w14:textId="5F621B4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2CC1DA" w14:textId="51BE50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15BACB" w14:textId="0D16F48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ABF350" w14:textId="44B027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A1F763" w14:textId="34E1892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39C7B10" w14:textId="4B57432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55A9B7F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980D1B" w14:textId="6DB832E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3B86E5" w14:textId="4E853B1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B2E0FA" w14:textId="683952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6D8BDF" w14:textId="7A1AF9D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9BB491" w14:textId="77F0287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6AEE3F" w14:textId="534E2CD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42E358" w14:textId="791AD71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18757F" w14:textId="15BAAD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604A67" w14:textId="3595621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130CE9" w14:textId="3EDFFCA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0E32906" w14:textId="31EC10F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1067CE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03C1C4" w14:textId="4852E6E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2D7524" w14:textId="2F72428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F3A027" w14:textId="4D70125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53A2E0" w14:textId="5F7D25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9C59BF" w14:textId="5F2481A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2BBD4B" w14:textId="1690043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09B5F8" w14:textId="2DFDC2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6CF1F" w14:textId="7B09C53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94C4E9" w14:textId="40E0733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52E0CE" w14:textId="7DB054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9872796" w14:textId="70AC5E6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C3EF03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F3B5B0" w14:textId="1FAFCB8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8E0B1D" w14:textId="361FAF9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4D19C5" w14:textId="78A1155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E28A48" w14:textId="56BD90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DFF128" w14:textId="41534CF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334EE4" w14:textId="33BBE9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6665FC" w14:textId="4AF9006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633044" w14:textId="4D915E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3F71A0" w14:textId="5CED358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F6E78E" w14:textId="132B825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C1E2A05" w14:textId="0733241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7</w:t>
            </w:r>
          </w:p>
        </w:tc>
      </w:tr>
      <w:tr w:rsidR="00F039A5" w:rsidRPr="00F039A5" w14:paraId="3A105E9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912A44" w14:textId="4FFC1E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0F61D3" w14:textId="162A414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289D71" w14:textId="6E163C0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2CBDF6" w14:textId="66096A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804BE7" w14:textId="125126F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ECA5F9" w14:textId="4E51663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A81F1E" w14:textId="23CB2F9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BE9DB0" w14:textId="44EC6A2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B42FF8" w14:textId="3CB10E8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A11E6D" w14:textId="6F87C30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1191391" w14:textId="46530B1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8</w:t>
            </w:r>
          </w:p>
        </w:tc>
      </w:tr>
      <w:tr w:rsidR="00F039A5" w:rsidRPr="00F039A5" w14:paraId="2571E2B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09BA8C" w14:textId="7ADE2A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465D30" w14:textId="380ACD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71A31F" w14:textId="11824F8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8BCE4E" w14:textId="4F31BF6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764B57" w14:textId="4289296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3553F8" w14:textId="230599A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E34B9A" w14:textId="28E54C1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D82C30" w14:textId="7FA55B8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23EDB9" w14:textId="05B470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63CC90" w14:textId="76585BE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AABA1FA" w14:textId="36CBDC8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2642C14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1359BA" w14:textId="45D7244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6606D8" w14:textId="69982C8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2150E2" w14:textId="0DF05A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289B5C" w14:textId="58C17B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DCE72C" w14:textId="119B36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9D5926" w14:textId="0A9551A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7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7202A9" w14:textId="1D6AF79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DCF0E6" w14:textId="2BA960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1289CA" w14:textId="1BE155C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3CC2E1" w14:textId="2EA37B6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30D09EF" w14:textId="50C29B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5</w:t>
            </w:r>
          </w:p>
        </w:tc>
      </w:tr>
      <w:tr w:rsidR="00F039A5" w:rsidRPr="00F039A5" w14:paraId="2F264C2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DCE7C" w14:textId="54D273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E74808" w14:textId="28B818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C344B4" w14:textId="3992FE8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2F9983" w14:textId="573ADC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21149F" w14:textId="08207C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211665" w14:textId="614EB7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64D31D" w14:textId="23D31B5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04091B" w14:textId="74CCA99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DE172A" w14:textId="6A9360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2B959A" w14:textId="32E4034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0170BA4" w14:textId="705ECFE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22DBF64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432E48" w14:textId="005A963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536503" w14:textId="2E4209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56EA73" w14:textId="3679630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6D06C2" w14:textId="69D8C21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A9172C" w14:textId="3B9B79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EAAC87" w14:textId="568B289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E9A411" w14:textId="33A214B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47DEAB" w14:textId="6C013F6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360C54" w14:textId="06E9BEC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83D3ED" w14:textId="50490EB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F65E3AC" w14:textId="1DC774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6</w:t>
            </w:r>
          </w:p>
        </w:tc>
      </w:tr>
      <w:tr w:rsidR="00F039A5" w:rsidRPr="00F039A5" w14:paraId="4EAD24C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83F5DB" w14:textId="07C0C46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lastRenderedPageBreak/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BBA42" w14:textId="093C80E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A55ECD" w14:textId="71293E8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32BCBC" w14:textId="5650DE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F3F1A" w14:textId="7781CC9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A4BB3D" w14:textId="4993ECE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AFD120" w14:textId="4AF3CDD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F69AC8" w14:textId="062D1B0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9CC28D" w14:textId="0B72DE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E0512C" w14:textId="50DDBAA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D96D66E" w14:textId="654D783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0AA4179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69F3EF" w14:textId="680AE6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C016C0" w14:textId="0546E42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35B86A" w14:textId="0BAAA2E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F08D4D" w14:textId="2C38346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69B82A" w14:textId="033E83D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CADA08" w14:textId="1054D30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1B3646" w14:textId="213194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FE25AC" w14:textId="062A6A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81644" w14:textId="2442229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7B264A" w14:textId="1835641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878BAD4" w14:textId="534D24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3988C34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2A5ED0" w14:textId="518644F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8432AB" w14:textId="2710925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98B38D" w14:textId="41CA1E6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2CCB37" w14:textId="01FDC56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7CD027" w14:textId="7F8B457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4A4A79" w14:textId="1CF54E9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17E9C9" w14:textId="09D4A5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70982A" w14:textId="3DD3D9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8A5C6C" w14:textId="0345EA0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087AEA" w14:textId="2C30A97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160617D" w14:textId="61E25C0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4</w:t>
            </w:r>
          </w:p>
        </w:tc>
      </w:tr>
      <w:tr w:rsidR="00F039A5" w:rsidRPr="00F039A5" w14:paraId="409DB06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B7CCC9" w14:textId="43F0631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3826FD" w14:textId="781528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3CAE4D" w14:textId="5EB96F0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F77326" w14:textId="0AE5BFF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0954F8" w14:textId="2B01CE0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0D719C" w14:textId="7F48D8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CC140A" w14:textId="28A496A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29771B" w14:textId="4D35886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B3ED7" w14:textId="19BF70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36BDDC" w14:textId="605358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E1E6F3A" w14:textId="786C4A5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3</w:t>
            </w:r>
          </w:p>
        </w:tc>
      </w:tr>
      <w:tr w:rsidR="00F039A5" w:rsidRPr="00F039A5" w14:paraId="04A3718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8633D0" w14:textId="6D6CB7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7EBA2F" w14:textId="7EDA0F7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B96E38" w14:textId="0E8F290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C64FAF" w14:textId="25250C2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EBB16F" w14:textId="19508A5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02C664" w14:textId="41D6FDD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81C6B8" w14:textId="6FD53F0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B132E5" w14:textId="62E0D20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A61EB" w14:textId="65E63D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8B4F69" w14:textId="4CD4DA8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7723D38" w14:textId="1CCFB09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7886C92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46F5E7" w14:textId="66B5E13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5458AF" w14:textId="6A8D4D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DB3381" w14:textId="49E8B7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38E24" w14:textId="7FCB7CF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80D059" w14:textId="3C8745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C5B4EF" w14:textId="2C91DE7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BAFD0E" w14:textId="7310B83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8ADFD1" w14:textId="63775A1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B95E0C" w14:textId="74C8DF6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59B56B" w14:textId="593051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391B984" w14:textId="2DA36F7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322E07F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DFD2F4" w14:textId="71F8041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ACC929" w14:textId="52C1DAB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AE00A9" w14:textId="71F0A2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5C3A45" w14:textId="3788AB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3451F8" w14:textId="11205E4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3955F5" w14:textId="21CC76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A3810D" w14:textId="3BE4F78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1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9AC2E3" w14:textId="59F966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335F46" w14:textId="4FE63E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DACDFC" w14:textId="4EF645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51CEFF3" w14:textId="58CA83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267F00E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F505B2" w14:textId="6C1775F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E84B84" w14:textId="5B167BE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A5D63B" w14:textId="089BEC5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184FA8" w14:textId="60C5970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B498AD" w14:textId="173F92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520AF9" w14:textId="7CE32F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7BE266" w14:textId="3297CD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A94B21" w14:textId="04AA73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B4164B" w14:textId="1A23D89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C804E6" w14:textId="6C38C33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A70DA9A" w14:textId="58A4FA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2C51EB4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52E8F9" w14:textId="4C2445F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C07BBD" w14:textId="269C68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57CF10" w14:textId="5962B01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AF64A4" w14:textId="3A09A91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B4BA86" w14:textId="1FA979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648371" w14:textId="43AEC2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135AF3" w14:textId="22727A8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94C809" w14:textId="1CD4202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CADE1B" w14:textId="10E35DF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B78DAC" w14:textId="7D9819E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60C2CD7C" w14:textId="4F2793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70808AB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BB1B51" w14:textId="3C50BA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13D22F" w14:textId="001B5F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733429" w14:textId="35345C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A4CFB4" w14:textId="34C122F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C0F8D2" w14:textId="7067F05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164E40" w14:textId="5E7C2EC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C4F5C5" w14:textId="5D1BFEE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155E9B" w14:textId="160DF57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DB4A8E" w14:textId="308F06D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C81927" w14:textId="7A061E7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F79D8D7" w14:textId="57CB126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473BB89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55994C" w14:textId="248D86D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E6A8CB" w14:textId="647A60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E61F5B" w14:textId="45D73D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4DB4F5" w14:textId="6D545D1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23FF1B" w14:textId="5883393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EA26C" w14:textId="3D366C9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A9ED90" w14:textId="6BF18C0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0B8F78" w14:textId="2C954C2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8BC67D" w14:textId="7697076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4A5F5B" w14:textId="1B04AE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1391DDF" w14:textId="1D9CA17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6</w:t>
            </w:r>
          </w:p>
        </w:tc>
      </w:tr>
      <w:tr w:rsidR="00F039A5" w:rsidRPr="00F039A5" w14:paraId="7317087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49A98" w14:textId="1CEA32A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4BA616" w14:textId="5FA54E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2F9746" w14:textId="63CA72F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CB26E2" w14:textId="68AA34F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9F6666" w14:textId="64BDE40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2816AB" w14:textId="63E0EE2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FA8021" w14:textId="471C33D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123BF2" w14:textId="1FFCABE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92711A" w14:textId="3B5A66C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09E981" w14:textId="16258E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64FEBD4" w14:textId="39E506C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4</w:t>
            </w:r>
          </w:p>
        </w:tc>
      </w:tr>
      <w:tr w:rsidR="00F039A5" w:rsidRPr="00F039A5" w14:paraId="7CC6D19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ADB9F1" w14:textId="2241B6C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C3293F" w14:textId="4E0D591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120F6E" w14:textId="711EAF2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E6DBFC" w14:textId="41332E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92110A" w14:textId="638DFC4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A472D8" w14:textId="591482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D68383" w14:textId="02E4ACA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801786" w14:textId="19C0BC7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134ED6" w14:textId="120BF33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C45BCF" w14:textId="6F7F1DE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7902D589" w14:textId="7AAA662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1A50A2D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63928D" w14:textId="761ECEF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FA1F6F" w14:textId="16F60AD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94DB09" w14:textId="780A5D0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A3CFE5" w14:textId="409FB29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6B660C" w14:textId="4993AED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36BCBE" w14:textId="41A823D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F38B75" w14:textId="6A74850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39D774" w14:textId="131FB8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0B4FB6" w14:textId="430836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FDD966" w14:textId="2D1D954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08A078F" w14:textId="62F45A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6</w:t>
            </w:r>
          </w:p>
        </w:tc>
      </w:tr>
      <w:tr w:rsidR="00F039A5" w:rsidRPr="00F039A5" w14:paraId="1961459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83B3D3" w14:textId="533EB43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967574" w14:textId="27944B9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24A7C6" w14:textId="7F23CC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453F75" w14:textId="1B5F6D2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A02DF8" w14:textId="36EBF43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103AFE" w14:textId="1503F96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B3E914" w14:textId="5482E89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01970F" w14:textId="3D20AC7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0CD86B" w14:textId="2985F8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D73CAA" w14:textId="139C009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1D3F1DA7" w14:textId="62CFD83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68B5417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B88FD8" w14:textId="5AA62EF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733C52" w14:textId="346384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DDCA03" w14:textId="68D2AE2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9BC615" w14:textId="756F04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0AEA2C" w14:textId="3F0D6F0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C66BF4" w14:textId="0169648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2864E8" w14:textId="4342EBC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B3D605" w14:textId="795C35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26716E" w14:textId="618A6AC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DA6D49" w14:textId="162EF68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49F921D" w14:textId="22B4BFF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734F7E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9D77C2" w14:textId="0B35F4B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07F4D1" w14:textId="2FF93BD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47B744" w14:textId="07786A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4E6E2B" w14:textId="31A0B5E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E51F85" w14:textId="7D6F36F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F6F820" w14:textId="2E9C3F4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99B00D" w14:textId="3B3369F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03C70D" w14:textId="3E75224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F81FE1" w14:textId="2EB0560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EBD2A1" w14:textId="3DE0534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6FC46CD" w14:textId="61E6DE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4</w:t>
            </w:r>
          </w:p>
        </w:tc>
      </w:tr>
      <w:tr w:rsidR="00F039A5" w:rsidRPr="00F039A5" w14:paraId="05C64C7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17DD39" w14:textId="70E802F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8E87EE" w14:textId="0FC71B9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01A673" w14:textId="647A69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5B86AF" w14:textId="473E0BB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4AB98C" w14:textId="3254B09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BCFEC3" w14:textId="7608734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863C94" w14:textId="3D3AD7B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CEED62" w14:textId="157148A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75867D" w14:textId="35FC7CE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B56AF8" w14:textId="325105D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FD55263" w14:textId="69599AA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7124438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7093C1" w14:textId="2D8E4C6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E105C4" w14:textId="47153E6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A701F3" w14:textId="150766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02A7A2" w14:textId="57FA1D3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E5E251" w14:textId="313E925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282FFF" w14:textId="48807CD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C5F2C6" w14:textId="0441A27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FF650E" w14:textId="650273B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D49CBA" w14:textId="2A1E0E1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8D9930" w14:textId="5E0E932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453A859A" w14:textId="7030AF2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B9196D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3E8E8C" w14:textId="16BCB03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EF4CE0" w14:textId="5FC1967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651A2B" w14:textId="20B6DEB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A9D9EF" w14:textId="228B4A9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1A7865" w14:textId="54B8F4C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899AF9" w14:textId="5692FD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0B2BF5" w14:textId="601C084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A22640" w14:textId="2E7691D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A253B2" w14:textId="15C5BD3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71A376" w14:textId="5DF8FE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298D0DE" w14:textId="344A9F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9E696F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536BF3" w14:textId="2DD1D1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613793" w14:textId="656536C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9DC443" w14:textId="76F3703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F3195" w14:textId="74240A5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9DE2B0" w14:textId="25ACFC2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0E77AB" w14:textId="785325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11AD2A" w14:textId="28C2958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2D207E" w14:textId="4BF05D6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443B8C" w14:textId="5F3BF2B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AD1F0E" w14:textId="19DB16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8D5AF1" w14:textId="04EB78B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18D461F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3A12D0" w14:textId="5883418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F09F49" w14:textId="3E75963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1B98AC" w14:textId="40114C7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BCE0B8" w14:textId="72B06FA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05AB57" w14:textId="75B8AA3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8B00CD" w14:textId="4866071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AA63EE" w14:textId="0D2C0AB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C888CA" w14:textId="6DA3581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4735E" w14:textId="2E76FC6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3AA9A6" w14:textId="25BE3F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0A8B309B" w14:textId="0EA29EC0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8</w:t>
            </w:r>
          </w:p>
        </w:tc>
      </w:tr>
      <w:tr w:rsidR="00F039A5" w:rsidRPr="00F039A5" w14:paraId="1E56354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BFB273" w14:textId="0FB0E8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2DBE92" w14:textId="10C9763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F4A3E2" w14:textId="1BC9464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3FDB76" w14:textId="139A801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D306D8" w14:textId="292FD7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BA8985" w14:textId="2B64927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3AB9A9" w14:textId="4C54077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F17C76" w14:textId="4EAE71E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407C47" w14:textId="1555CFA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EC9F97" w14:textId="180B9D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7B32319" w14:textId="1094A05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32F682D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459072" w14:textId="30D8E2C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C34818" w14:textId="0B81DC9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B1A31A" w14:textId="0FF7777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CAE2E0" w14:textId="23AE494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6EA1B0" w14:textId="703DDBB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3DAF96" w14:textId="1023F5A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85CE61" w14:textId="4E938AE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4B449F" w14:textId="0D441F6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943205" w14:textId="09756C5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4FD4BE" w14:textId="78CA08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BA13838" w14:textId="79BE314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474160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06BC1D" w14:textId="1075129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6B72FC" w14:textId="7656DB5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270E35" w14:textId="7D2939B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58C6DF" w14:textId="3198532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D214A8" w14:textId="3BBA32F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6F3AFC" w14:textId="714211F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36BA1A" w14:textId="0EB8CB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8E484B" w14:textId="626CC76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783EB5" w14:textId="0229DD8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0AA14F" w14:textId="1B239514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56DB41B1" w14:textId="3F1AD35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32C3C21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7D74D0" w14:textId="032BA95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F735D7" w14:textId="3D0C79E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D950A0" w14:textId="22AD39B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6C398" w14:textId="6A8CAF3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BA8446" w14:textId="322AF3F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71340A" w14:textId="34DD8DB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E64FD5" w14:textId="32936B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915CF2" w14:textId="5C7E679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A77D17" w14:textId="78595A4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76B8A4" w14:textId="16E9661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A964AE3" w14:textId="12FEEDA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6A28E8E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FA3EE8" w14:textId="58F00352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4C0D7F" w14:textId="0ABC50F6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AE71FE" w14:textId="757A9D9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07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57E13B" w14:textId="7BFDB5B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688AF8" w14:textId="4F30853E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A833B8" w14:textId="1374870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2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D4FBB4" w14:textId="786DA3E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1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8E468" w14:textId="2136FA1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EF5693" w14:textId="55251E5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D93BB7" w14:textId="0C09F59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0D4AE21" w14:textId="751EFFE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61706AA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7ABEC1" w14:textId="414C82F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F4C2BD" w14:textId="2F49C26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DF9139" w14:textId="3BB3E6D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D2F2E7" w14:textId="7FABEF3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D4E6D" w14:textId="02050FC3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768284" w14:textId="173A6C3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7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79D066" w14:textId="3755E1DB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3CE013" w14:textId="74C66CA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49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6D1F07" w14:textId="7B43BB5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7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4C3F7C" w14:textId="707766C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5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202C6020" w14:textId="2FAFB119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9</w:t>
            </w:r>
          </w:p>
        </w:tc>
      </w:tr>
      <w:tr w:rsidR="00F039A5" w:rsidRPr="00F039A5" w14:paraId="2DCFDCC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B7E634" w14:textId="0229D1D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6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071D74" w14:textId="19640311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0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01A656" w14:textId="2CD6747A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8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56F7C0" w14:textId="3A3F39D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2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6B57AA" w14:textId="269BF9C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5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0F0993" w14:textId="48CA11FF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8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EF06B2" w14:textId="0B214127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13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E0C0A4" w14:textId="15CD1CA8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2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4B3596" w14:textId="78D1284D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35</w:t>
            </w: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38573" w14:textId="0B0418EC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0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14:paraId="3F334AF8" w14:textId="373CCE75" w:rsidR="00446745" w:rsidRPr="00F039A5" w:rsidRDefault="0044674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</w:tbl>
    <w:p w14:paraId="79660617" w14:textId="77777777" w:rsidR="004E05C9" w:rsidRPr="00F039A5" w:rsidRDefault="004E05C9" w:rsidP="00922B4B">
      <w:pPr>
        <w:pStyle w:val="Keterangan"/>
        <w:spacing w:line="480" w:lineRule="auto"/>
        <w:jc w:val="left"/>
        <w:rPr>
          <w:color w:val="auto"/>
          <w:sz w:val="24"/>
          <w:szCs w:val="24"/>
        </w:rPr>
      </w:pPr>
      <w:r w:rsidRPr="00F039A5">
        <w:rPr>
          <w:color w:val="auto"/>
          <w:sz w:val="24"/>
          <w:szCs w:val="24"/>
        </w:rPr>
        <w:br w:type="page"/>
      </w:r>
    </w:p>
    <w:p w14:paraId="214B8CF4" w14:textId="506DFDB1" w:rsidR="00BE0B78" w:rsidRPr="00F039A5" w:rsidRDefault="004E05C9" w:rsidP="004E05C9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id-ID"/>
        </w:rPr>
        <w:lastRenderedPageBreak/>
        <w:t xml:space="preserve">Data </w:t>
      </w:r>
      <w:r w:rsidR="00BE0B78" w:rsidRPr="00F039A5">
        <w:rPr>
          <w:color w:val="auto"/>
          <w:sz w:val="24"/>
          <w:szCs w:val="24"/>
          <w:lang w:val="en-ID"/>
        </w:rPr>
        <w:t>Komunikasi Interpersonal (X3)</w:t>
      </w:r>
    </w:p>
    <w:tbl>
      <w:tblPr>
        <w:tblW w:w="8723" w:type="dxa"/>
        <w:jc w:val="center"/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917"/>
        <w:gridCol w:w="993"/>
      </w:tblGrid>
      <w:tr w:rsidR="00F039A5" w:rsidRPr="00F039A5" w14:paraId="3A8BDDDE" w14:textId="77777777" w:rsidTr="002F0675">
        <w:trPr>
          <w:trHeight w:val="330"/>
          <w:jc w:val="center"/>
        </w:trPr>
        <w:tc>
          <w:tcPr>
            <w:tcW w:w="15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6B346B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  <w:lang w:val="en-ID" w:eastAsia="en-ID"/>
              </w:rPr>
            </w:pPr>
            <w:r w:rsidRPr="00F039A5">
              <w:rPr>
                <w:rFonts w:eastAsia="Times New Roman" w:cs="Times New Roman"/>
                <w:b/>
                <w:bCs/>
                <w:color w:val="auto"/>
                <w:szCs w:val="24"/>
                <w:lang w:val="en-ID" w:eastAsia="en-ID"/>
              </w:rPr>
              <w:t>Succesive Interval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C6ED86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auto"/>
                <w:szCs w:val="24"/>
                <w:lang w:val="en-ID" w:eastAsia="en-ID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9302CC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DF3322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B99631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C38C93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4B4C6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C80AD0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53A334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8F355" w14:textId="77777777" w:rsidR="00BE0B78" w:rsidRPr="00F039A5" w:rsidRDefault="00BE0B78" w:rsidP="0066309E">
            <w:pPr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lang w:val="en-ID" w:eastAsia="en-ID"/>
              </w:rPr>
            </w:pPr>
          </w:p>
        </w:tc>
      </w:tr>
      <w:tr w:rsidR="00F039A5" w:rsidRPr="00F039A5" w14:paraId="4B62A05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B6D42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B4E1F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0F09A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B08CF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D9DE7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F834E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D1FC0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7EF7A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AF648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715A1" w14:textId="77777777" w:rsidR="00BE0B78" w:rsidRPr="00F039A5" w:rsidRDefault="00BE0B78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10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58380" w14:textId="12600BD7" w:rsidR="00BE0B78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 w:eastAsia="en-ID"/>
              </w:rPr>
            </w:pPr>
            <w:r w:rsidRPr="00F039A5">
              <w:rPr>
                <w:rFonts w:ascii="Courier New" w:eastAsia="Times New Roman" w:hAnsi="Courier New" w:cs="Courier New"/>
                <w:b/>
                <w:bCs/>
                <w:color w:val="auto"/>
                <w:sz w:val="20"/>
                <w:szCs w:val="20"/>
                <w:lang w:val="id-ID" w:eastAsia="en-ID"/>
              </w:rPr>
              <w:t>TOTAL</w:t>
            </w:r>
          </w:p>
        </w:tc>
      </w:tr>
      <w:tr w:rsidR="00F039A5" w:rsidRPr="00F039A5" w14:paraId="27D91C0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ACFC99" w14:textId="1A8B8E0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6343C4" w14:textId="3AB28AC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2B62EF" w14:textId="0605EBD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7F5585" w14:textId="0FB5334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00C255" w14:textId="7621D46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C09D4" w14:textId="6D859C7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81C069" w14:textId="7D86BA8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BF7767" w14:textId="0C4482F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547C8B" w14:textId="3EBCE1F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3A96F8" w14:textId="6B90824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0BE83F6" w14:textId="1EDFFB8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443C22D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142F93" w14:textId="266E3A1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71FE3E" w14:textId="499B1F5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337EF8" w14:textId="264E394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9ABFE5" w14:textId="5BACB3D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C078D3" w14:textId="51776C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E81F2E" w14:textId="0FC3717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00EA19" w14:textId="09C5BDD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219860" w14:textId="30DB9D7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DF65CE" w14:textId="40A73AC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515BE4" w14:textId="3881AA2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D3EFB52" w14:textId="12D99A1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9</w:t>
            </w:r>
          </w:p>
        </w:tc>
      </w:tr>
      <w:tr w:rsidR="00F039A5" w:rsidRPr="00F039A5" w14:paraId="663F094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10CEAB" w14:textId="58497D6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D5640A" w14:textId="1E3DE2E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6BBF61" w14:textId="23409BD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99CDB8" w14:textId="26F2E0A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75F1BE" w14:textId="31D1D3F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C8076C" w14:textId="2E7514C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D1AEC0" w14:textId="3AAD7DF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29C089" w14:textId="5123177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CC17DE" w14:textId="3B9C9D2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BC8029" w14:textId="2D67E15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18D5692" w14:textId="698396D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660C278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542517" w14:textId="29F0420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1FA898" w14:textId="337516F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937C67" w14:textId="045F87A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184333" w14:textId="1603626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D6D5D0" w14:textId="63676E2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D5880C" w14:textId="0EBAD8F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D0F505" w14:textId="31F9CC6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54B7A6" w14:textId="28B65F1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165EA8" w14:textId="6FA5CDF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3A168B" w14:textId="5095F9A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77F9F39" w14:textId="5232C71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0AE2CE1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55F787" w14:textId="47C3E92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05F5CC" w14:textId="0252BE7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B36168" w14:textId="4C72AB6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ACCBDE" w14:textId="60F20B7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15CB82" w14:textId="6CB0D8B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2CF51F" w14:textId="27330EB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C47743" w14:textId="35D370E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00660" w14:textId="5C6FDBE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A18431" w14:textId="7ECB8D0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59142F" w14:textId="1AAF241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3681462" w14:textId="034C120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69CE915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0A188F" w14:textId="07C101E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5D009D" w14:textId="2BDC7F8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ED58A1" w14:textId="0667EBF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6E1145" w14:textId="4E0363F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997CC6" w14:textId="5E8301A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54A9C0" w14:textId="5FCAA73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00DADB" w14:textId="6E4BCBE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D8CE91" w14:textId="050FC04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793D56" w14:textId="6A50C5D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2C99C" w14:textId="27A2D31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56D3673" w14:textId="17D3514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4D643AD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ABE12C" w14:textId="2A516FE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EA31E5" w14:textId="542BB09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890105" w14:textId="578B3D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90D0F" w14:textId="67F3BD3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76D630" w14:textId="17AEFC2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03ABD4" w14:textId="2089584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E3CD4A" w14:textId="1B068A5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4771A9" w14:textId="5265FC9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E0622C" w14:textId="4552841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22FC8B" w14:textId="3E5AF08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03F09B5" w14:textId="68F7866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5401493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32655C" w14:textId="2FD4180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673BAF" w14:textId="0C84D08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698A6E" w14:textId="5A81C6F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F08058" w14:textId="5B232DA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87667" w14:textId="4B62D1B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631D5E" w14:textId="146F87C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6A71B9" w14:textId="78C6FEB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998021" w14:textId="2C3C441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D5351F" w14:textId="5AF0FB0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63DCDF" w14:textId="3CFA33A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E1D4588" w14:textId="5D3BDBC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2FC196F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63E3BB" w14:textId="485B951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2461B7" w14:textId="55895E6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C568B8" w14:textId="43AEE5F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4F405F" w14:textId="5EB8D89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655B13" w14:textId="34C9E18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63A439" w14:textId="107D8F7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9FDAA7" w14:textId="4948D72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93F822" w14:textId="692573F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A3046B" w14:textId="11CA7B7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ED756E" w14:textId="338A16D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2BEE0C4" w14:textId="05C6F7A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41</w:t>
            </w:r>
          </w:p>
        </w:tc>
      </w:tr>
      <w:tr w:rsidR="00F039A5" w:rsidRPr="00F039A5" w14:paraId="1B7DEEC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C8904A" w14:textId="29BBBA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544093" w14:textId="762B0B7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3E0B23" w14:textId="56E9043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3E1F58" w14:textId="36F6193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4566CF" w14:textId="0812778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85E624" w14:textId="058719A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DAF635" w14:textId="70BC339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23FDF0" w14:textId="171F963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D199E2" w14:textId="0232E79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0947B3" w14:textId="3F4A86B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6105446" w14:textId="2361C18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1896BFD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3D161D" w14:textId="55790DF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86329F" w14:textId="05C82E6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50E0AC" w14:textId="60E4B75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C7D0F7" w14:textId="6495891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A8938F" w14:textId="0CFC042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31C139" w14:textId="4D3D2BD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CE6D3D" w14:textId="34318C1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41AC94" w14:textId="3D7C549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86876C" w14:textId="5C6E7F5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063C62" w14:textId="6491172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2476912" w14:textId="5E9ACFB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72A8E6A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4A6EF3" w14:textId="669D875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8F43EF" w14:textId="50A5AB7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2DF1A1" w14:textId="5E7DF03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9B841B" w14:textId="49604DD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27D8C0" w14:textId="777FD97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B30887" w14:textId="3DA6ABA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5B0786" w14:textId="2B10F33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3C6969" w14:textId="47B2CC9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A4B0CA" w14:textId="52F2EA2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1F38CF" w14:textId="57746AF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FD327C1" w14:textId="735B417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7</w:t>
            </w:r>
          </w:p>
        </w:tc>
      </w:tr>
      <w:tr w:rsidR="00F039A5" w:rsidRPr="00F039A5" w14:paraId="663ADF2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A6C407" w14:textId="5B187D0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B3582" w14:textId="0EE6535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008475" w14:textId="064FF10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E65A3E" w14:textId="70F6505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20B8EB" w14:textId="2833408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2D248" w14:textId="33D1401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29F5DE" w14:textId="6B7C659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C9F3BA" w14:textId="4D1ECE8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981B9B" w14:textId="04A082E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67FEDF" w14:textId="3B56A7B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FA98AB4" w14:textId="1CF9C26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6</w:t>
            </w:r>
          </w:p>
        </w:tc>
      </w:tr>
      <w:tr w:rsidR="00F039A5" w:rsidRPr="00F039A5" w14:paraId="26BF4D8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8EB041" w14:textId="6C6EBBB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0CA174" w14:textId="73F1DEA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9AB215" w14:textId="6EC8BA3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AED2C0" w14:textId="32CDCD0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D80B28" w14:textId="597CC67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30DDAA" w14:textId="33F1F44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B49E51" w14:textId="49C1734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2A8847" w14:textId="7695B19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BAF97C" w14:textId="47E2EB0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020741" w14:textId="2DC7196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7DD1018" w14:textId="4A32236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6</w:t>
            </w:r>
          </w:p>
        </w:tc>
      </w:tr>
      <w:tr w:rsidR="00F039A5" w:rsidRPr="00F039A5" w14:paraId="1554AD7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0CE6BE" w14:textId="34D3618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FCC630" w14:textId="611F587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4BFDFE" w14:textId="3376CF7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5C0250" w14:textId="3B0494A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D1BFCF" w14:textId="4057235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B82EB6" w14:textId="40A422A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E4ACAB" w14:textId="687F20D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C110EE" w14:textId="5740113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B3818F" w14:textId="06AB6A9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E119C" w14:textId="2206796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0764C2A" w14:textId="48A35A0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4</w:t>
            </w:r>
          </w:p>
        </w:tc>
      </w:tr>
      <w:tr w:rsidR="00F039A5" w:rsidRPr="00F039A5" w14:paraId="04C0EF1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8F8FA3" w14:textId="2B3DF8F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863F26" w14:textId="21E1504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317409" w14:textId="0EA3EF0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3D784D" w14:textId="3C7A218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3D05B4" w14:textId="2D67755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109B29" w14:textId="75DFC73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1D6CC1" w14:textId="613C907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E2016D" w14:textId="79022F5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5DA037" w14:textId="5BCEF3A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D85437" w14:textId="5D7DA71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023B418" w14:textId="0DCDFF1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2E6E921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9FF354" w14:textId="5BD402D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46D866" w14:textId="43D5A4D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E896B2" w14:textId="6D3F4B9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EA1C1C" w14:textId="0D60503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4511CD" w14:textId="65074EB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C89EB7" w14:textId="7CF830C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7DC9FE" w14:textId="206CF4C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BAF2B6" w14:textId="2FE3DCA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FDF700" w14:textId="17FEDB1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F98E66" w14:textId="4F16C64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6D898E6" w14:textId="21CCA4E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6</w:t>
            </w:r>
          </w:p>
        </w:tc>
      </w:tr>
      <w:tr w:rsidR="00F039A5" w:rsidRPr="00F039A5" w14:paraId="01EC9FC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E72A5C" w14:textId="223D8D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50F97E" w14:textId="603A7FC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802A19" w14:textId="4B94D68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DBB3F5" w14:textId="1BA41F5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93A4A7" w14:textId="2C9732E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209507" w14:textId="0670AE5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01F8C6" w14:textId="65F64B0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B1857D" w14:textId="00DF9C0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5B0A24" w14:textId="4258A7C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A0D920" w14:textId="6E2B0CB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BB6767E" w14:textId="4D62D4F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7</w:t>
            </w:r>
          </w:p>
        </w:tc>
      </w:tr>
      <w:tr w:rsidR="00F039A5" w:rsidRPr="00F039A5" w14:paraId="14398C0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B9A31A" w14:textId="7259E9D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B2FD2F" w14:textId="2286BD6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A7AB4C" w14:textId="34B39C5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63576E" w14:textId="0B09836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1DE21E" w14:textId="31D8C24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78537E" w14:textId="750B40F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27E442" w14:textId="3EBFD4A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6CAFDC" w14:textId="5253D0E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A37CBC" w14:textId="6993BBB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F53521" w14:textId="1F93236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003FE24" w14:textId="53F7D26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45C22D3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BE10C1" w14:textId="0F007E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95B3FF" w14:textId="790DF8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272F73" w14:textId="4172799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544B9B" w14:textId="71278C1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E56AD3" w14:textId="41FCC8D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40019C" w14:textId="568FB88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8A992A" w14:textId="46BE2BC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228B6A" w14:textId="7285F6D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4B5353" w14:textId="0198858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C86D9F" w14:textId="4A79EBD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22237C5" w14:textId="6647035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9</w:t>
            </w:r>
          </w:p>
        </w:tc>
      </w:tr>
      <w:tr w:rsidR="00F039A5" w:rsidRPr="00F039A5" w14:paraId="6199BA2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4DC770" w14:textId="2AC0D28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E8E476" w14:textId="4FDA769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91555D" w14:textId="59FDD42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84AA19" w14:textId="4E330E1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7E6EB3" w14:textId="5CE343D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69BF43" w14:textId="6912297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DB5F75" w14:textId="6DB9AE6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E9D77B" w14:textId="421D46D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FC6A90" w14:textId="707D167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911145" w14:textId="4CF0C2E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75060AD" w14:textId="552D675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4</w:t>
            </w:r>
          </w:p>
        </w:tc>
      </w:tr>
      <w:tr w:rsidR="00F039A5" w:rsidRPr="00F039A5" w14:paraId="16B481C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87DE0F" w14:textId="78F6A03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5EC881" w14:textId="240311D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3EDBA6" w14:textId="762DEAB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7D4088" w14:textId="474F7DC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2150FD" w14:textId="57FC08F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2CBA80" w14:textId="6555EC1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FB8A02" w14:textId="50B4947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EA2978" w14:textId="4FA8D1E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45CA04" w14:textId="3B96A78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63EB18" w14:textId="7DDE2ED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48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63EEA6F" w14:textId="3C77A37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4</w:t>
            </w:r>
          </w:p>
        </w:tc>
      </w:tr>
      <w:tr w:rsidR="00F039A5" w:rsidRPr="00F039A5" w14:paraId="1E85E6E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E2DCB9" w14:textId="63A7A31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3A789B" w14:textId="1B6648F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318C27" w14:textId="77F6025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DA96B3" w14:textId="21CBE90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D42565" w14:textId="5591106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AB81C3" w14:textId="09DBBBF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9DE93C" w14:textId="7074A17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098302" w14:textId="114C7C3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F39FE4" w14:textId="4BCF54B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49E88F" w14:textId="118D005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A6BA42B" w14:textId="37045E5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6</w:t>
            </w:r>
          </w:p>
        </w:tc>
      </w:tr>
      <w:tr w:rsidR="00F039A5" w:rsidRPr="00F039A5" w14:paraId="363A93B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F716BD" w14:textId="2FF8452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3011B3" w14:textId="3246751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23CCFC" w14:textId="3D6C63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7B8191" w14:textId="7452390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265CFD" w14:textId="2980F54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CA2111" w14:textId="1A0310B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6343C5" w14:textId="725E69A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2BB80E" w14:textId="6CBCE10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40C29B" w14:textId="0DC72A9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76A621" w14:textId="048D55B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ACFF018" w14:textId="3E911CC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7379199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41F33B" w14:textId="0D4F66A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1CDBCC" w14:textId="5D61708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29183F" w14:textId="2D84A47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9409C4" w14:textId="329D409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479F15" w14:textId="49AE631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AEE4A4" w14:textId="66C86F4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860C5D" w14:textId="17FF3FA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95531A" w14:textId="7D6B1D3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A20E72" w14:textId="4D30FD6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110AF4" w14:textId="301403E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2DDD674" w14:textId="5E52501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1B4C98F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D80449" w14:textId="3FAAA46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29282F" w14:textId="7285A3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F74761" w14:textId="0CBC603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79FF79" w14:textId="419D57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4A9762" w14:textId="728C030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9E3695" w14:textId="7785E45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A0E3DE" w14:textId="14F9BB0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52B183" w14:textId="511D392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0BDCB" w14:textId="57600C2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2DC800" w14:textId="4B3F49B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75E64C5" w14:textId="33BD281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41</w:t>
            </w:r>
          </w:p>
        </w:tc>
      </w:tr>
      <w:tr w:rsidR="00F039A5" w:rsidRPr="00F039A5" w14:paraId="7FEE227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94BC1A" w14:textId="1B4BACA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012E20" w14:textId="0F8405D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3650D" w14:textId="6905077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58A55A" w14:textId="7D209AC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CC2A75" w14:textId="28CF83B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85D6A0" w14:textId="18ED1ED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875F02" w14:textId="31F8079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54DA58" w14:textId="4CB0739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493D4E" w14:textId="17E8116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C1C349" w14:textId="570552E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86D9B5D" w14:textId="5695488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2580DD7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AC12DA" w14:textId="627B87E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5C323F" w14:textId="4899FD0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00A13B" w14:textId="070A8D4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364880" w14:textId="111F62A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8817D7" w14:textId="560EB1A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075591" w14:textId="75D8D71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6A79EF" w14:textId="7C2850A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D4BE75" w14:textId="36752D0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9B796E" w14:textId="7307BBE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8E2C3B" w14:textId="24D97B5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843A0EA" w14:textId="0C412E3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3392E69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BC06E0" w14:textId="764DAA3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609C82" w14:textId="132372B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611EF7" w14:textId="5E9436D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EDA740" w14:textId="243B7E1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35FA98" w14:textId="5A6BFB9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DB89D6" w14:textId="65C00BA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43B0E2" w14:textId="0F4E43F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E59549" w14:textId="00554D4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9CDA6E" w14:textId="1606DE8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745753" w14:textId="3A6A20E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146C8D2" w14:textId="2870C72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7DB4884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A4576B" w14:textId="18B6FE8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BA5853" w14:textId="0D2BF4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DB2154" w14:textId="2E5AD6F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9A3756" w14:textId="7AE9579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498AFA" w14:textId="60EF0EA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655D27" w14:textId="02D9B39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B3942F" w14:textId="3BDCD6A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48A1F1" w14:textId="24BC319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7996B5" w14:textId="1238C7C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9776D8" w14:textId="0B5E748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B71530" w14:textId="7A472FA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7</w:t>
            </w:r>
          </w:p>
        </w:tc>
      </w:tr>
      <w:tr w:rsidR="00F039A5" w:rsidRPr="00F039A5" w14:paraId="66EDF3B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DE2F8B" w14:textId="5325182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D2B041" w14:textId="54B8062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C06F67" w14:textId="42E6ED4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E8854" w14:textId="235C8B7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40C40C" w14:textId="2DD8D1E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ADEFC8" w14:textId="07E314E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D482F4" w14:textId="5D20785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B0A66E" w14:textId="5A618D7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ED90FF" w14:textId="396B754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E0419B" w14:textId="4C1A1BF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441AF47" w14:textId="7BB0473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9</w:t>
            </w:r>
          </w:p>
        </w:tc>
      </w:tr>
      <w:tr w:rsidR="00F039A5" w:rsidRPr="00F039A5" w14:paraId="6F48A7A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AB5A71" w14:textId="3BBF371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B98C46" w14:textId="018AD8A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47307F" w14:textId="1BBA797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1C5487" w14:textId="4DA7C07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E37118" w14:textId="4189122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768C72" w14:textId="6063019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F6CC60" w14:textId="5FFBE49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0B6C59" w14:textId="55C96A7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485444" w14:textId="1103952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D5AEEA" w14:textId="684A896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0A40460" w14:textId="377348B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8</w:t>
            </w:r>
          </w:p>
        </w:tc>
      </w:tr>
      <w:tr w:rsidR="00F039A5" w:rsidRPr="00F039A5" w14:paraId="350E054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545DCD" w14:textId="5C830A7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9F5ADD" w14:textId="3CC986E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D9E82" w14:textId="70D0293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66D358" w14:textId="151EBBE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C6A306" w14:textId="75D70CC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68DEAB" w14:textId="3518821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331685" w14:textId="0EC275A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F3C255" w14:textId="3305082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7324CC" w14:textId="7FB5B67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5791DC" w14:textId="1BB13CD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2836030" w14:textId="1271558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9</w:t>
            </w:r>
          </w:p>
        </w:tc>
      </w:tr>
      <w:tr w:rsidR="00F039A5" w:rsidRPr="00F039A5" w14:paraId="736E768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ED47BC" w14:textId="4961780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E5FA6C" w14:textId="72D3CF4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C4D647" w14:textId="66F798A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5D41DA" w14:textId="08D3CF8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B41CCA" w14:textId="0771E1F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C14DFE" w14:textId="19FCA66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D9F698" w14:textId="54E79EA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D5FF96" w14:textId="795A366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BAD336" w14:textId="7B04329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45C7E3" w14:textId="16D7B48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5122051" w14:textId="54B7097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337F479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C5EE3C" w14:textId="6885C0C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5161DF" w14:textId="36EAB22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24550C" w14:textId="7B5236D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DF6735" w14:textId="5F2C237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87186C" w14:textId="4B1597A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C0BB9B" w14:textId="52FF452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E9F104" w14:textId="3A7AEB9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CFF9C6" w14:textId="2936B67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ADFA2B" w14:textId="3081CA1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32A45" w14:textId="0B73D4F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C599394" w14:textId="1EE889E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4</w:t>
            </w:r>
          </w:p>
        </w:tc>
      </w:tr>
      <w:tr w:rsidR="00F039A5" w:rsidRPr="00F039A5" w14:paraId="48B47F1E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E9655C" w14:textId="429C576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9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E25289" w14:textId="43240F3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8542FD" w14:textId="2A9FCAC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67A912" w14:textId="1BB11EE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CDE41D" w14:textId="4189227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B51ECD" w14:textId="1E71906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6B7863" w14:textId="7072165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F6469C" w14:textId="32ADAD5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FF7D95" w14:textId="7DE0C9F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510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81655E" w14:textId="10644E0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51A9AE0" w14:textId="0E891B3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19</w:t>
            </w:r>
          </w:p>
        </w:tc>
      </w:tr>
      <w:tr w:rsidR="00F039A5" w:rsidRPr="00F039A5" w14:paraId="2353F79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7D8E18" w14:textId="5D8C78A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C113A6" w14:textId="58389EC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1B947A" w14:textId="3921DC8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1C0FF8" w14:textId="5171026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9D7C7A" w14:textId="2C868A1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BD36FF" w14:textId="08061E1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F3DD4F" w14:textId="6F2C9F8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7DDF2B" w14:textId="5EC1B5C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E72255" w14:textId="63BBA7F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1CD9B4" w14:textId="5B352F9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48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1D8C03E" w14:textId="132CFC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47D8595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4F5438" w14:textId="1C9274D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5ED0CB" w14:textId="1AE6E3B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7CDD86" w14:textId="571FC42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4B5F74" w14:textId="752A13C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99D60F" w14:textId="15AF8C6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B5CD07" w14:textId="47A1853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873547" w14:textId="2B6720D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138CF5" w14:textId="5CF4887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135445" w14:textId="6EAFC1D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94968F" w14:textId="5D1A3D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760CE55" w14:textId="5AC3327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39C6F2DC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E72203" w14:textId="3FDD069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109FAA" w14:textId="278930F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C9F6AE" w14:textId="10E8107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093458" w14:textId="0AFD60B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2A0A95" w14:textId="1C8E0F0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E4BE36" w14:textId="5E89541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61ED6A" w14:textId="32DD160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DDE682" w14:textId="178CB6D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E0CB64" w14:textId="2789937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E77DB7" w14:textId="376D978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5ECEACC5" w14:textId="0B5A694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5DA652F8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5FADFA" w14:textId="16AAE92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A21150" w14:textId="7C88B2E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7ED41A" w14:textId="3A03BF1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9B9919" w14:textId="222102B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4D4200" w14:textId="3F51DF0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E9E5BF" w14:textId="1CE063D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1FB205" w14:textId="45BDED8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FD374B" w14:textId="59A89DE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3F0B0B" w14:textId="150954C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9773D2" w14:textId="020D0DF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4431C6D" w14:textId="5E12A70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1037746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C9D7F9" w14:textId="6177AA6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6F4A2A" w14:textId="662F46F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7D1DE0" w14:textId="553DAFD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EFF470" w14:textId="2CC179C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815343" w14:textId="027C469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6424BA" w14:textId="484B570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E1E948" w14:textId="701DEF1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BF56B5" w14:textId="5D94D69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6E38A4" w14:textId="622378B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7FD215" w14:textId="1BBCED7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48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1AB35B0" w14:textId="74816AB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3B53D5A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79A0F5" w14:textId="78931A1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lastRenderedPageBreak/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20B569" w14:textId="0050C2A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DC7840" w14:textId="56910E1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FE19CC" w14:textId="07695BA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308C57" w14:textId="41534D5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84A84A" w14:textId="134516A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39120D" w14:textId="4417FCE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76372B" w14:textId="21D12E8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2F3A2C" w14:textId="3F8340C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D79222" w14:textId="5B71C96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90E0E9F" w14:textId="0EDAB97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3</w:t>
            </w:r>
          </w:p>
        </w:tc>
      </w:tr>
      <w:tr w:rsidR="00F039A5" w:rsidRPr="00F039A5" w14:paraId="73C6716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387D74" w14:textId="1136A97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318271" w14:textId="21F76EE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65DE79" w14:textId="4D1215D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14B55B" w14:textId="12D4EFA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7E1F08" w14:textId="5E5C294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792782" w14:textId="03B7875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D8983" w14:textId="46FF1E1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C1248F" w14:textId="6B7C33D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A43DBF" w14:textId="3388017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E179EB" w14:textId="14410FA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48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C0EEDD2" w14:textId="1B3B171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6</w:t>
            </w:r>
          </w:p>
        </w:tc>
      </w:tr>
      <w:tr w:rsidR="00F039A5" w:rsidRPr="00F039A5" w14:paraId="4F8B94A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F8A7E7" w14:textId="7CA9826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4E0097" w14:textId="4DF39D2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79791E" w14:textId="75E11E3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28730D" w14:textId="534F431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D29D01" w14:textId="574DDF4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DDFCC3" w14:textId="66DDE47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36B708" w14:textId="17EE06E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1880DA" w14:textId="30A642D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1407F5" w14:textId="71E025A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8216E6" w14:textId="105AC01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2B547AE" w14:textId="520BFF2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  <w:tr w:rsidR="00F039A5" w:rsidRPr="00F039A5" w14:paraId="637C1F6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D3D970" w14:textId="1EBB127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496BB0" w14:textId="01679EE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B51C26" w14:textId="03104D4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05B625" w14:textId="552B5C2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298934" w14:textId="2FDB7E6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81489E" w14:textId="6AA6200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CB75C5" w14:textId="2F473F7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71CC06" w14:textId="5EC51C1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AD01A2" w14:textId="068F8AC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247CA4" w14:textId="7EF3318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ECE82C8" w14:textId="2A799C8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2</w:t>
            </w:r>
          </w:p>
        </w:tc>
      </w:tr>
      <w:tr w:rsidR="00F039A5" w:rsidRPr="00F039A5" w14:paraId="0358B80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CC9538" w14:textId="6FDC10A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855C09" w14:textId="497D875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28A52E" w14:textId="5B3967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559C5D" w14:textId="33679D3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5CA701" w14:textId="22212A9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7F97BA" w14:textId="2B3A9BC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EC5D30" w14:textId="44FE5CF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FD121" w14:textId="684679D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C6BEE5" w14:textId="47C6072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964436" w14:textId="580D7B7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9C3B08C" w14:textId="7C8E90E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0596E59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90E8D" w14:textId="0FCD9F6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D03CE4" w14:textId="0EA67DC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BCF8D5" w14:textId="5DDBD2F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A2BC8C" w14:textId="641E50F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283768" w14:textId="108324D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E23D84" w14:textId="68556A1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5EB549" w14:textId="4CE7476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5DB2EB" w14:textId="509CC83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A5D5E2" w14:textId="53BC071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0B2A54" w14:textId="1C88C1B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063894C" w14:textId="7941B70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0ACA768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F3193F" w14:textId="6F98E5A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1C2EA2" w14:textId="68DF45E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35DEF8" w14:textId="168289D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B7B7B8" w14:textId="5E1A677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FEFB4" w14:textId="5092B44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6B8868" w14:textId="4F29202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5CEA95" w14:textId="4AAFE53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9FFFB8" w14:textId="76F9CF6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1E20D" w14:textId="022C724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E9ED02" w14:textId="0D04280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A3628DC" w14:textId="1597FBB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3</w:t>
            </w:r>
          </w:p>
        </w:tc>
      </w:tr>
      <w:tr w:rsidR="00F039A5" w:rsidRPr="00F039A5" w14:paraId="47B2E219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322DEE" w14:textId="4F76E39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18B3DD" w14:textId="727B34F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B90C2A" w14:textId="69134A9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1469CC" w14:textId="2573D77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2B75FA" w14:textId="7A5CAFF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59BA82" w14:textId="5228E8D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54DA07" w14:textId="6DE004C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3D1F5A" w14:textId="1292FDB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E88D40" w14:textId="4CC0F77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7F83A6" w14:textId="7AC8E7E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48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CEA685E" w14:textId="3B4F22B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3</w:t>
            </w:r>
          </w:p>
        </w:tc>
      </w:tr>
      <w:tr w:rsidR="00F039A5" w:rsidRPr="00F039A5" w14:paraId="629DFC8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98ADFA" w14:textId="5FFE104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5721F1" w14:textId="62159BB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BDF764" w14:textId="3EEC2EF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C86CD3" w14:textId="519AB03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03CF04" w14:textId="116E6BC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29A9AB" w14:textId="67AEFD8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5EB71A" w14:textId="49FCF02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A319D7" w14:textId="7EC9496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232C30" w14:textId="6179C54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631A89" w14:textId="01BCFC9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5FDBF3B" w14:textId="7A08DF5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5652A0C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ED5C19" w14:textId="012099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3067E" w14:textId="6ED8B8C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4D00B1" w14:textId="1F0F5E9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2055E0" w14:textId="3E8E895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8B4878" w14:textId="61140C3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67F21F" w14:textId="1AF36E8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C05087" w14:textId="52E40D6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DE068A" w14:textId="268AA8E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AD9826" w14:textId="08A8E30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B2D699" w14:textId="7A15C75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8DFA1E6" w14:textId="2554FD4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7</w:t>
            </w:r>
          </w:p>
        </w:tc>
      </w:tr>
      <w:tr w:rsidR="00F039A5" w:rsidRPr="00F039A5" w14:paraId="11EB01CA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EE3920" w14:textId="3068C2B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1243C2" w14:textId="69C0F5B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BE6017" w14:textId="5F20AC1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791A70" w14:textId="1C75C39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F80A7C" w14:textId="72687A0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B7220B" w14:textId="2450821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A1E885" w14:textId="4522F24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621F12" w14:textId="1E9B562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4EA677" w14:textId="32073F6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551485" w14:textId="341F86B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70124BB" w14:textId="28B9F8A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4</w:t>
            </w:r>
          </w:p>
        </w:tc>
      </w:tr>
      <w:tr w:rsidR="00F039A5" w:rsidRPr="00F039A5" w14:paraId="1929B41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B04C6A" w14:textId="5D20226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707AE4" w14:textId="5A8B2F0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274462" w14:textId="4597D14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774F5A" w14:textId="0E64062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2BEAD0" w14:textId="2A58F7C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DC1377" w14:textId="2D5CD33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E39745" w14:textId="394F707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2F0024" w14:textId="5713641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254943" w14:textId="1AE173C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783D46" w14:textId="7E3CDDC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0D3672C" w14:textId="1E1566C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3D18B23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EDA2AD" w14:textId="742D397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86B106" w14:textId="2BC4A7C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41F57D" w14:textId="0881420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73B319" w14:textId="036A532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AA9522" w14:textId="2153444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280507" w14:textId="599A493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55C8EB" w14:textId="731ED69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099E15" w14:textId="3CBD091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028D1B" w14:textId="36386C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EC19DA" w14:textId="25879EE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1A8A042" w14:textId="17A51F1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7</w:t>
            </w:r>
          </w:p>
        </w:tc>
      </w:tr>
      <w:tr w:rsidR="00F039A5" w:rsidRPr="00F039A5" w14:paraId="7314A46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7977DD" w14:textId="1B4847C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F85213" w14:textId="7ECC6E4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714EE3" w14:textId="5B3EA3D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EC25D9" w14:textId="22D8F6F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749EF7" w14:textId="61453C3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035F38" w14:textId="54497C9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68B9FE" w14:textId="0715659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B40629" w14:textId="7A34F93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5D3847" w14:textId="0B44A31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44A621" w14:textId="01E6D44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6EA60B83" w14:textId="78685AD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555A668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35748" w14:textId="0429CB1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6865F6" w14:textId="6738139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1C4B22" w14:textId="4BCF759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7B3D1B" w14:textId="643D520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E401E8" w14:textId="43F3A39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2A1DF6" w14:textId="335B88A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CC49CB" w14:textId="743D825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37F25F" w14:textId="02E7A12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5A09A4" w14:textId="79D6A8D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30BE55" w14:textId="35A5421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8028FFB" w14:textId="221FEE1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216133D6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1B1FEF" w14:textId="29352FC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A4C8BA" w14:textId="5B4A833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B54430" w14:textId="1F865A3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05BD41" w14:textId="575D468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3A3BF6" w14:textId="34BAFB0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1AFB93" w14:textId="2B971EF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31FA82" w14:textId="707B330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6451B4" w14:textId="6F24C6F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9F1F42" w14:textId="36CB6C9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7F2203" w14:textId="26DC864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448A14E" w14:textId="16FE99C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3</w:t>
            </w:r>
          </w:p>
        </w:tc>
      </w:tr>
      <w:tr w:rsidR="00F039A5" w:rsidRPr="00F039A5" w14:paraId="1D261F2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0E4E05" w14:textId="6635760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D3CEEA" w14:textId="330A1A8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CB5AA37" w14:textId="715C3E6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4FFD90" w14:textId="619CB96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BF4145" w14:textId="5E638D7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37EA9B" w14:textId="67FDC88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2FFD6D" w14:textId="15F8EB1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19EC28" w14:textId="4EF6D1C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857ECA" w14:textId="1A03227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5DF76D" w14:textId="2B0A301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BEA0DF4" w14:textId="7A92690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383A9D6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853EDB" w14:textId="2A7503F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C939CA" w14:textId="5FE9A8B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BAD93D" w14:textId="2D13FCB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2CF7B6" w14:textId="243630C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27F960" w14:textId="6A757BE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96C63F" w14:textId="03AA62D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4027B7" w14:textId="74A46FA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40869A" w14:textId="7F658F1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7883BB" w14:textId="2677348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628934" w14:textId="62882C5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0F367BDE" w14:textId="1CD9130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7</w:t>
            </w:r>
          </w:p>
        </w:tc>
      </w:tr>
      <w:tr w:rsidR="00F039A5" w:rsidRPr="00F039A5" w14:paraId="284B18D4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B4991C" w14:textId="6E81BE6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629F37" w14:textId="6DEB89B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82C4DD" w14:textId="606DE0C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C741DB" w14:textId="4C00149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3633CA" w14:textId="7983754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6DC64B" w14:textId="235CAE2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5CF31B" w14:textId="36176D9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E70DB3" w14:textId="499B663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058363" w14:textId="1E24063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8E545E" w14:textId="40F327D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247671A" w14:textId="728CC99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075E65C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044253" w14:textId="266E62A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7144AB" w14:textId="676B6B3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6417C9" w14:textId="77E3C33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F12E53" w14:textId="42CF401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8AD163" w14:textId="22BCEDF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8F9563" w14:textId="15CAF23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62D4C6" w14:textId="340821F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8999A8" w14:textId="4504B6A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D880D3" w14:textId="612102F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D2DA5F" w14:textId="2B06FA5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1103F70" w14:textId="2DAB7E4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7</w:t>
            </w:r>
          </w:p>
        </w:tc>
      </w:tr>
      <w:tr w:rsidR="00F039A5" w:rsidRPr="00F039A5" w14:paraId="75F4F8E1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72948C" w14:textId="3FF7070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B9AD3C" w14:textId="6C24DA7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377944" w14:textId="5A2CBC1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33EE75" w14:textId="03FCE67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4FE6A8" w14:textId="1F0DAF3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5080F0" w14:textId="1806920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6F6316" w14:textId="2AE464B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390C0C" w14:textId="56C9F58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900604" w14:textId="0CC5305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43C99A" w14:textId="3CBE05E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E9A0669" w14:textId="59F8BDF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2657FFA2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FCD0FD" w14:textId="35FEC35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EA607C" w14:textId="3FEE1ED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846870" w14:textId="18BC749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A76009" w14:textId="7F83F7D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1C20D2" w14:textId="221F694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23F32D" w14:textId="4E5C3D6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34EBDA" w14:textId="55E8328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48D041" w14:textId="346ED41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6A2115" w14:textId="1E95570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8409CD" w14:textId="3525DDE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367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D79023E" w14:textId="3B37B99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5</w:t>
            </w:r>
          </w:p>
        </w:tc>
      </w:tr>
      <w:tr w:rsidR="00F039A5" w:rsidRPr="00F039A5" w14:paraId="185373B7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F6AE1D" w14:textId="4EE46A0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825438" w14:textId="2C1E442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E5BF57" w14:textId="75E3BFB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EA1BA8" w14:textId="1E19920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33FEEE" w14:textId="7362AC2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C7D6E4" w14:textId="036167B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8BA7EB" w14:textId="52CA79E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B5B9F7" w14:textId="2904006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ABF92B" w14:textId="27E520F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82C88E" w14:textId="4667A19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C54B293" w14:textId="074C1CC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66914A60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8B03CD" w14:textId="224596F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1DC4E2" w14:textId="0B2E57C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81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170425" w14:textId="41960C5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47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06C49A" w14:textId="7070559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B11485" w14:textId="5AD3079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6D2496" w14:textId="0ED47CE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21420C" w14:textId="223F62A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EF78A3" w14:textId="6AF1D1D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F3DA7B" w14:textId="7C53A8C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1195A7" w14:textId="2F6BA60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1A6C99D" w14:textId="22591F3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40</w:t>
            </w:r>
          </w:p>
        </w:tc>
      </w:tr>
      <w:tr w:rsidR="00F039A5" w:rsidRPr="00F039A5" w14:paraId="35CBEF7B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DF2382" w14:textId="66332A3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621BE1" w14:textId="0C0C5E4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D43EB6" w14:textId="39DE65A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7699E6" w14:textId="088F0A4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8FABA00" w14:textId="3F9D62E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BE5EFD" w14:textId="7951E48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4EEEEC" w14:textId="357F8D2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309381" w14:textId="31A624D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975F16" w14:textId="0AA37C9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278156" w14:textId="558EFEE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48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78998D3A" w14:textId="6AFCF89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24</w:t>
            </w:r>
          </w:p>
        </w:tc>
      </w:tr>
      <w:tr w:rsidR="00F039A5" w:rsidRPr="00F039A5" w14:paraId="7FDDE605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AF1839" w14:textId="2EF37AB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413B0B" w14:textId="1B3B06D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82E40B" w14:textId="1F315B2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736C0A" w14:textId="0FBC5BA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0480A3" w14:textId="5521049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C7F894" w14:textId="0170F4B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984045" w14:textId="1D6C8389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60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E696AC" w14:textId="5972A572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2F04D8" w14:textId="60BAC9F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D9D3CC" w14:textId="4D753D2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748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459F005E" w14:textId="4699E43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1</w:t>
            </w:r>
          </w:p>
        </w:tc>
      </w:tr>
      <w:tr w:rsidR="00F039A5" w:rsidRPr="00F039A5" w14:paraId="2CEFB08D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CE3FC7" w14:textId="3BDAA3C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71C023" w14:textId="64946EC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95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E4C885" w14:textId="225EF2A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ED6CF0" w14:textId="5DA0588E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78E5C3" w14:textId="15F81D3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135AFB" w14:textId="3BACD32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964AAB" w14:textId="7C36E4D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BB42C9" w14:textId="7B2389C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52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FDE97E" w14:textId="74D1ECE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01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F363C2" w14:textId="33AC478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3046F347" w14:textId="7298A267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4BB88933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54EF30" w14:textId="34F3E40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25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68AF60" w14:textId="53F4F7BC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844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1CAC6D" w14:textId="1EDBC9E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268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0FA511" w14:textId="710CAEA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6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3C645B" w14:textId="6653D528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887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E2AF2F" w14:textId="677DBBF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54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67536D" w14:textId="2D597FE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6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F83CA9" w14:textId="698F069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79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C04D9" w14:textId="44BFDEE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39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792D06D" w14:textId="45D7C41D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1,000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2652A60A" w14:textId="59D53A3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2</w:t>
            </w:r>
          </w:p>
        </w:tc>
      </w:tr>
      <w:tr w:rsidR="00F039A5" w:rsidRPr="00F039A5" w14:paraId="041C81AF" w14:textId="77777777" w:rsidTr="002F0675">
        <w:trPr>
          <w:trHeight w:val="270"/>
          <w:jc w:val="center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7452E1" w14:textId="4B73F1D5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1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9C440C" w14:textId="46D3B146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760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EB770D" w14:textId="5CE34DC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91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42E1DF" w14:textId="2F5FFE2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0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E01209" w14:textId="76B6353B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085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20BDEF" w14:textId="73ADC84A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126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234B6C" w14:textId="5BD37D81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4,903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1140A8" w14:textId="3BB229AF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332</w:t>
            </w:r>
          </w:p>
        </w:tc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EA3F61" w14:textId="43420C70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3,323</w:t>
            </w:r>
          </w:p>
        </w:tc>
        <w:tc>
          <w:tcPr>
            <w:tcW w:w="9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8E379E" w14:textId="61D34543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18"/>
                <w:szCs w:val="18"/>
              </w:rPr>
              <w:t>2,925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</w:tcPr>
          <w:p w14:paraId="11F877E7" w14:textId="20C04154" w:rsidR="002F0675" w:rsidRPr="00F039A5" w:rsidRDefault="002F0675" w:rsidP="002F0675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F039A5">
              <w:rPr>
                <w:rFonts w:ascii="Courier New" w:hAnsi="Courier New" w:cs="Courier New"/>
                <w:color w:val="auto"/>
                <w:sz w:val="20"/>
                <w:szCs w:val="20"/>
              </w:rPr>
              <w:t>30</w:t>
            </w:r>
          </w:p>
        </w:tc>
      </w:tr>
    </w:tbl>
    <w:p w14:paraId="54A7C2DB" w14:textId="77777777" w:rsidR="00BE0B78" w:rsidRPr="00F039A5" w:rsidRDefault="00BE0B78" w:rsidP="00BE0B78">
      <w:pPr>
        <w:rPr>
          <w:b/>
          <w:color w:val="auto"/>
        </w:rPr>
      </w:pPr>
    </w:p>
    <w:p w14:paraId="42EB32CF" w14:textId="77777777" w:rsidR="00BE0B78" w:rsidRPr="00F039A5" w:rsidRDefault="00BE0B78" w:rsidP="00BE0B78">
      <w:pPr>
        <w:rPr>
          <w:b/>
          <w:color w:val="auto"/>
        </w:rPr>
        <w:sectPr w:rsidR="00BE0B78" w:rsidRPr="00F039A5" w:rsidSect="00712EFB">
          <w:headerReference w:type="first" r:id="rId11"/>
          <w:pgSz w:w="11907" w:h="16840" w:code="9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1E2165DE" w14:textId="5A11CBDB" w:rsidR="0057162C" w:rsidRPr="00F039A5" w:rsidRDefault="00922B4B" w:rsidP="00922B4B">
      <w:pPr>
        <w:pStyle w:val="Keterangan"/>
        <w:spacing w:line="480" w:lineRule="auto"/>
        <w:jc w:val="left"/>
        <w:rPr>
          <w:color w:val="auto"/>
          <w:sz w:val="24"/>
          <w:szCs w:val="24"/>
          <w:lang w:val="en-ID"/>
        </w:rPr>
      </w:pPr>
      <w:bookmarkStart w:id="12" w:name="_Toc147341520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7</w:t>
      </w:r>
      <w:r w:rsidRPr="00F039A5">
        <w:rPr>
          <w:color w:val="auto"/>
          <w:sz w:val="24"/>
          <w:szCs w:val="24"/>
        </w:rPr>
        <w:fldChar w:fldCharType="end"/>
      </w:r>
      <w:r w:rsidR="0057162C" w:rsidRPr="00F039A5">
        <w:rPr>
          <w:color w:val="auto"/>
          <w:sz w:val="24"/>
          <w:szCs w:val="24"/>
          <w:lang w:val="id-ID"/>
        </w:rPr>
        <w:t xml:space="preserve"> </w:t>
      </w:r>
      <w:r w:rsidR="00BE0B78" w:rsidRPr="00F039A5">
        <w:rPr>
          <w:color w:val="auto"/>
          <w:sz w:val="24"/>
          <w:szCs w:val="24"/>
          <w:lang w:val="en-ID"/>
        </w:rPr>
        <w:t>Uji Asumsi Klasik</w:t>
      </w:r>
      <w:bookmarkEnd w:id="12"/>
      <w:r w:rsidR="00BE0B78" w:rsidRPr="00F039A5">
        <w:rPr>
          <w:color w:val="auto"/>
          <w:sz w:val="24"/>
          <w:szCs w:val="24"/>
          <w:lang w:val="en-ID"/>
        </w:rPr>
        <w:t xml:space="preserve"> </w:t>
      </w:r>
    </w:p>
    <w:p w14:paraId="7B674263" w14:textId="7AC5269E" w:rsidR="00BE0B78" w:rsidRPr="00F039A5" w:rsidRDefault="00BE0B78" w:rsidP="00354C60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t>Uji Normalitas</w:t>
      </w:r>
    </w:p>
    <w:p w14:paraId="3ACB7ABA" w14:textId="537501CB" w:rsidR="002F0675" w:rsidRPr="00F039A5" w:rsidRDefault="002F0675" w:rsidP="0057162C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</w:rPr>
        <w:drawing>
          <wp:inline distT="0" distB="0" distL="0" distR="0" wp14:anchorId="14D497AD" wp14:editId="7D2184B3">
            <wp:extent cx="4756553" cy="3200400"/>
            <wp:effectExtent l="0" t="0" r="6350" b="0"/>
            <wp:docPr id="922103738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526"/>
                    <a:stretch/>
                  </pic:blipFill>
                  <pic:spPr bwMode="auto">
                    <a:xfrm>
                      <a:off x="0" y="0"/>
                      <a:ext cx="4759535" cy="32024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5E58EA" w14:textId="77777777" w:rsidR="002F0675" w:rsidRPr="00F039A5" w:rsidRDefault="002F0675" w:rsidP="002F0675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324F0C68" w14:textId="09B2FD04" w:rsidR="00BA2E21" w:rsidRPr="00F039A5" w:rsidRDefault="00BA2E21" w:rsidP="0076061E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44B86E33" w14:textId="10632073" w:rsidR="002F0675" w:rsidRPr="00F039A5" w:rsidRDefault="002F0675" w:rsidP="002F0675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</w:rPr>
        <w:drawing>
          <wp:inline distT="0" distB="0" distL="0" distR="0" wp14:anchorId="33A10E90" wp14:editId="583542A3">
            <wp:extent cx="3249163" cy="3371850"/>
            <wp:effectExtent l="0" t="0" r="8890" b="0"/>
            <wp:docPr id="1864601853" name="Gambar 2" descr="Sebuah gambar berisi teks, garis, diagram, Plot&#10;&#10;Deskripsi dibuat secara otoma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4601853" name="Gambar 2" descr="Sebuah gambar berisi teks, garis, diagram, Plot&#10;&#10;Deskripsi dibuat secara otomatis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120" r="21165"/>
                    <a:stretch/>
                  </pic:blipFill>
                  <pic:spPr bwMode="auto">
                    <a:xfrm>
                      <a:off x="0" y="0"/>
                      <a:ext cx="3255956" cy="3378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306DE8" w14:textId="626B996C" w:rsidR="0076061E" w:rsidRPr="00F039A5" w:rsidRDefault="0076061E" w:rsidP="002F0675">
      <w:pPr>
        <w:autoSpaceDE w:val="0"/>
        <w:autoSpaceDN w:val="0"/>
        <w:adjustRightInd w:val="0"/>
        <w:spacing w:after="0" w:line="240" w:lineRule="auto"/>
        <w:rPr>
          <w:rFonts w:cs="Times New Roman"/>
          <w:color w:val="auto"/>
          <w:szCs w:val="24"/>
          <w:lang w:val="id-ID"/>
        </w:rPr>
      </w:pPr>
    </w:p>
    <w:tbl>
      <w:tblPr>
        <w:tblW w:w="696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75"/>
        <w:gridCol w:w="1876"/>
        <w:gridCol w:w="1916"/>
      </w:tblGrid>
      <w:tr w:rsidR="00F039A5" w:rsidRPr="00F039A5" w14:paraId="2CE1F397" w14:textId="77777777" w:rsidTr="0057162C">
        <w:trPr>
          <w:cantSplit/>
          <w:trHeight w:val="431"/>
          <w:jc w:val="center"/>
        </w:trPr>
        <w:tc>
          <w:tcPr>
            <w:tcW w:w="696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F702902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lastRenderedPageBreak/>
              <w:t>One-Sample Kolmogorov-Smirnov Test</w:t>
            </w:r>
          </w:p>
        </w:tc>
      </w:tr>
      <w:tr w:rsidR="00F039A5" w:rsidRPr="00F039A5" w14:paraId="04BF7CA0" w14:textId="77777777" w:rsidTr="0057162C">
        <w:trPr>
          <w:cantSplit/>
          <w:trHeight w:val="884"/>
          <w:jc w:val="center"/>
        </w:trPr>
        <w:tc>
          <w:tcPr>
            <w:tcW w:w="50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34AB4BB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40451B6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Unstandardized Residual</w:t>
            </w:r>
          </w:p>
        </w:tc>
      </w:tr>
      <w:tr w:rsidR="00F039A5" w:rsidRPr="00F039A5" w14:paraId="6EFD182E" w14:textId="77777777" w:rsidTr="0057162C">
        <w:trPr>
          <w:cantSplit/>
          <w:trHeight w:val="431"/>
          <w:jc w:val="center"/>
        </w:trPr>
        <w:tc>
          <w:tcPr>
            <w:tcW w:w="50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11CC0DE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1FEE1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70</w:t>
            </w:r>
          </w:p>
        </w:tc>
      </w:tr>
      <w:tr w:rsidR="00F039A5" w:rsidRPr="00F039A5" w14:paraId="14966108" w14:textId="77777777" w:rsidTr="0057162C">
        <w:trPr>
          <w:cantSplit/>
          <w:trHeight w:val="431"/>
          <w:jc w:val="center"/>
        </w:trPr>
        <w:tc>
          <w:tcPr>
            <w:tcW w:w="31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E958F46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ormal Parameters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a,b</w:t>
            </w:r>
          </w:p>
        </w:tc>
        <w:tc>
          <w:tcPr>
            <w:tcW w:w="1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AA6664B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ean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AF1A71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0000</w:t>
            </w:r>
          </w:p>
        </w:tc>
      </w:tr>
      <w:tr w:rsidR="00F039A5" w:rsidRPr="00F039A5" w14:paraId="3CF855A8" w14:textId="77777777" w:rsidTr="0057162C">
        <w:trPr>
          <w:cantSplit/>
          <w:trHeight w:val="196"/>
          <w:jc w:val="center"/>
        </w:trPr>
        <w:tc>
          <w:tcPr>
            <w:tcW w:w="31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8152CAC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F5FA83E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d. Deviation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3C5F942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,10362060</w:t>
            </w:r>
          </w:p>
        </w:tc>
      </w:tr>
      <w:tr w:rsidR="00F039A5" w:rsidRPr="00F039A5" w14:paraId="282F14E9" w14:textId="77777777" w:rsidTr="0057162C">
        <w:trPr>
          <w:cantSplit/>
          <w:trHeight w:val="431"/>
          <w:jc w:val="center"/>
        </w:trPr>
        <w:tc>
          <w:tcPr>
            <w:tcW w:w="31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DFAF177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ost Extreme Differences</w:t>
            </w:r>
          </w:p>
        </w:tc>
        <w:tc>
          <w:tcPr>
            <w:tcW w:w="1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F0E1721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bsolute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9A2FF9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6</w:t>
            </w:r>
          </w:p>
        </w:tc>
      </w:tr>
      <w:tr w:rsidR="00F039A5" w:rsidRPr="00F039A5" w14:paraId="6B6979DB" w14:textId="77777777" w:rsidTr="0057162C">
        <w:trPr>
          <w:cantSplit/>
          <w:trHeight w:val="196"/>
          <w:jc w:val="center"/>
        </w:trPr>
        <w:tc>
          <w:tcPr>
            <w:tcW w:w="31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14203FD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C9FD67A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Positive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F3F0CC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6</w:t>
            </w:r>
          </w:p>
        </w:tc>
      </w:tr>
      <w:tr w:rsidR="00F039A5" w:rsidRPr="00F039A5" w14:paraId="35930615" w14:textId="77777777" w:rsidTr="0057162C">
        <w:trPr>
          <w:cantSplit/>
          <w:trHeight w:val="196"/>
          <w:jc w:val="center"/>
        </w:trPr>
        <w:tc>
          <w:tcPr>
            <w:tcW w:w="31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874A5CB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E09317E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Negative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BC72F6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-,047</w:t>
            </w:r>
          </w:p>
        </w:tc>
      </w:tr>
      <w:tr w:rsidR="00F039A5" w:rsidRPr="00F039A5" w14:paraId="08365889" w14:textId="77777777" w:rsidTr="0057162C">
        <w:trPr>
          <w:cantSplit/>
          <w:trHeight w:val="431"/>
          <w:jc w:val="center"/>
        </w:trPr>
        <w:tc>
          <w:tcPr>
            <w:tcW w:w="50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45D2EBE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est Statistic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5D71B11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56</w:t>
            </w:r>
          </w:p>
        </w:tc>
      </w:tr>
      <w:tr w:rsidR="00F039A5" w:rsidRPr="00F039A5" w14:paraId="563FE4CA" w14:textId="77777777" w:rsidTr="0057162C">
        <w:trPr>
          <w:cantSplit/>
          <w:trHeight w:val="431"/>
          <w:jc w:val="center"/>
        </w:trPr>
        <w:tc>
          <w:tcPr>
            <w:tcW w:w="50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7EF2ED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symp. Sig. (2-tailed)</w:t>
            </w:r>
          </w:p>
        </w:tc>
        <w:tc>
          <w:tcPr>
            <w:tcW w:w="1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E43131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20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c,d</w:t>
            </w:r>
          </w:p>
        </w:tc>
      </w:tr>
      <w:tr w:rsidR="00F039A5" w:rsidRPr="00F039A5" w14:paraId="6089DB5C" w14:textId="77777777" w:rsidTr="0057162C">
        <w:trPr>
          <w:cantSplit/>
          <w:trHeight w:val="431"/>
          <w:jc w:val="center"/>
        </w:trPr>
        <w:tc>
          <w:tcPr>
            <w:tcW w:w="696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C38F7DD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Test distribution is Normal.</w:t>
            </w:r>
          </w:p>
        </w:tc>
      </w:tr>
      <w:tr w:rsidR="00F039A5" w:rsidRPr="00F039A5" w14:paraId="61C4F048" w14:textId="77777777" w:rsidTr="0057162C">
        <w:trPr>
          <w:cantSplit/>
          <w:trHeight w:val="431"/>
          <w:jc w:val="center"/>
        </w:trPr>
        <w:tc>
          <w:tcPr>
            <w:tcW w:w="696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3B13EDA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. Calculated from data.</w:t>
            </w:r>
          </w:p>
        </w:tc>
      </w:tr>
      <w:tr w:rsidR="00F039A5" w:rsidRPr="00F039A5" w14:paraId="333530F9" w14:textId="77777777" w:rsidTr="0057162C">
        <w:trPr>
          <w:cantSplit/>
          <w:trHeight w:val="431"/>
          <w:jc w:val="center"/>
        </w:trPr>
        <w:tc>
          <w:tcPr>
            <w:tcW w:w="696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B42F81C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. Lilliefors Significance Correction.</w:t>
            </w:r>
          </w:p>
        </w:tc>
      </w:tr>
      <w:tr w:rsidR="00F039A5" w:rsidRPr="00F039A5" w14:paraId="38F69951" w14:textId="77777777" w:rsidTr="0057162C">
        <w:trPr>
          <w:cantSplit/>
          <w:trHeight w:val="451"/>
          <w:jc w:val="center"/>
        </w:trPr>
        <w:tc>
          <w:tcPr>
            <w:tcW w:w="696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AA4A26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d. This is a lower bound of the true significance.</w:t>
            </w:r>
          </w:p>
        </w:tc>
      </w:tr>
    </w:tbl>
    <w:p w14:paraId="5E93B9C2" w14:textId="77777777" w:rsidR="00BA2E21" w:rsidRPr="00F039A5" w:rsidRDefault="00BA2E21" w:rsidP="00BE0B78">
      <w:pPr>
        <w:adjustRightInd w:val="0"/>
        <w:rPr>
          <w:color w:val="auto"/>
          <w:szCs w:val="24"/>
        </w:rPr>
      </w:pPr>
    </w:p>
    <w:p w14:paraId="7B790F39" w14:textId="1B88BB30" w:rsidR="00CF4FC5" w:rsidRPr="00F039A5" w:rsidRDefault="00BE0B78" w:rsidP="00354C60">
      <w:pPr>
        <w:spacing w:line="240" w:lineRule="auto"/>
        <w:jc w:val="center"/>
        <w:rPr>
          <w:b/>
          <w:bCs/>
          <w:color w:val="auto"/>
          <w:szCs w:val="24"/>
        </w:rPr>
      </w:pPr>
      <w:r w:rsidRPr="00F039A5">
        <w:rPr>
          <w:b/>
          <w:bCs/>
          <w:color w:val="auto"/>
          <w:szCs w:val="24"/>
          <w:lang w:val="en-ID"/>
        </w:rPr>
        <w:t>Uji Multikol</w:t>
      </w:r>
      <w:r w:rsidR="0057162C" w:rsidRPr="00F039A5">
        <w:rPr>
          <w:b/>
          <w:bCs/>
          <w:color w:val="auto"/>
          <w:szCs w:val="24"/>
          <w:lang w:val="id-ID"/>
        </w:rPr>
        <w:t>i</w:t>
      </w:r>
      <w:r w:rsidRPr="00F039A5">
        <w:rPr>
          <w:b/>
          <w:bCs/>
          <w:color w:val="auto"/>
          <w:szCs w:val="24"/>
          <w:lang w:val="en-ID"/>
        </w:rPr>
        <w:t>nieritas</w:t>
      </w:r>
    </w:p>
    <w:tbl>
      <w:tblPr>
        <w:tblW w:w="859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2"/>
        <w:gridCol w:w="2061"/>
        <w:gridCol w:w="760"/>
        <w:gridCol w:w="1134"/>
        <w:gridCol w:w="1694"/>
        <w:gridCol w:w="581"/>
        <w:gridCol w:w="481"/>
        <w:gridCol w:w="1018"/>
        <w:gridCol w:w="635"/>
      </w:tblGrid>
      <w:tr w:rsidR="00F039A5" w:rsidRPr="00F039A5" w14:paraId="28C997F1" w14:textId="77777777" w:rsidTr="00CF4FC5">
        <w:trPr>
          <w:cantSplit/>
          <w:trHeight w:val="413"/>
          <w:jc w:val="center"/>
        </w:trPr>
        <w:tc>
          <w:tcPr>
            <w:tcW w:w="0" w:type="auto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E4A05B3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efficients</w:t>
            </w:r>
            <w:r w:rsidRPr="00F039A5">
              <w:rPr>
                <w:rFonts w:ascii="Arial" w:hAnsi="Arial" w:cs="Arial"/>
                <w:b/>
                <w:bCs/>
                <w:color w:val="auto"/>
                <w:sz w:val="22"/>
                <w:vertAlign w:val="superscript"/>
                <w:lang w:val="id-ID"/>
              </w:rPr>
              <w:t>a</w:t>
            </w:r>
          </w:p>
        </w:tc>
      </w:tr>
      <w:tr w:rsidR="00F039A5" w:rsidRPr="00F039A5" w14:paraId="61B5B3F4" w14:textId="77777777" w:rsidTr="00CF4FC5">
        <w:trPr>
          <w:cantSplit/>
          <w:trHeight w:val="847"/>
          <w:jc w:val="center"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8D6D263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4521800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Unstandardized Coefficient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C6F916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F29778D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4DC4E56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2B62BA8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ollinearity Statistics</w:t>
            </w:r>
          </w:p>
        </w:tc>
      </w:tr>
      <w:tr w:rsidR="00F039A5" w:rsidRPr="00F039A5" w14:paraId="49248458" w14:textId="77777777" w:rsidTr="00CF4FC5">
        <w:trPr>
          <w:cantSplit/>
          <w:trHeight w:val="188"/>
          <w:jc w:val="center"/>
        </w:trPr>
        <w:tc>
          <w:tcPr>
            <w:tcW w:w="0" w:type="auto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2C59560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1002F69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F279713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d. Erro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CDB9C20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eta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0016ADD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16D8837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20F56FC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leranc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188D372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VIF</w:t>
            </w:r>
          </w:p>
        </w:tc>
      </w:tr>
      <w:tr w:rsidR="00F039A5" w:rsidRPr="00F039A5" w14:paraId="20CB9054" w14:textId="77777777" w:rsidTr="00CF4FC5">
        <w:trPr>
          <w:cantSplit/>
          <w:trHeight w:val="413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8F60C32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23EA70B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(Constant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9B1269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6,3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1E0F93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C48548A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E01FAD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57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2C1F45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9B85171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F191872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0D7183D3" w14:textId="77777777" w:rsidTr="00CF4FC5">
        <w:trPr>
          <w:cantSplit/>
          <w:trHeight w:val="188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C6CA1DC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E8A495E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eselamatan dan Kesehatan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A2D69D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4192DB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DAB8ECF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8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927E5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16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054258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CEFE0A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F497D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480</w:t>
            </w:r>
          </w:p>
        </w:tc>
      </w:tr>
      <w:tr w:rsidR="00F039A5" w:rsidRPr="00F039A5" w14:paraId="49D7AE3D" w14:textId="77777777" w:rsidTr="00CF4FC5">
        <w:trPr>
          <w:cantSplit/>
          <w:trHeight w:val="188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6DAE707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6DDEC48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hift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BE5FD9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6FCB91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E15B4F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378B32C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5,3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7E9824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9F9258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BDF7C9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507</w:t>
            </w:r>
          </w:p>
        </w:tc>
      </w:tr>
      <w:tr w:rsidR="00F039A5" w:rsidRPr="00F039A5" w14:paraId="0E8A2A89" w14:textId="77777777" w:rsidTr="00CF4FC5">
        <w:trPr>
          <w:cantSplit/>
          <w:trHeight w:val="188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2443A4A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E7D2ACF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omunikasi Interpersona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E01FD6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B325060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424179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D6AD8D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2CCD7F6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85B4C2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6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F745FC0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034</w:t>
            </w:r>
          </w:p>
        </w:tc>
      </w:tr>
      <w:tr w:rsidR="00F039A5" w:rsidRPr="00F039A5" w14:paraId="26A408D8" w14:textId="77777777" w:rsidTr="00CF4FC5">
        <w:trPr>
          <w:cantSplit/>
          <w:trHeight w:val="413"/>
          <w:jc w:val="center"/>
        </w:trPr>
        <w:tc>
          <w:tcPr>
            <w:tcW w:w="0" w:type="auto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58E7ED1" w14:textId="77777777" w:rsidR="00CF4FC5" w:rsidRPr="00F039A5" w:rsidRDefault="00CF4FC5" w:rsidP="00CF4F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Dependent Variable: Kinerja Karyawan</w:t>
            </w:r>
          </w:p>
        </w:tc>
      </w:tr>
    </w:tbl>
    <w:p w14:paraId="1F3F3AD7" w14:textId="77777777" w:rsidR="00BE0B78" w:rsidRPr="00F039A5" w:rsidRDefault="00BE0B78" w:rsidP="00BE0B78">
      <w:pPr>
        <w:autoSpaceDE w:val="0"/>
        <w:autoSpaceDN w:val="0"/>
        <w:adjustRightInd w:val="0"/>
        <w:spacing w:after="0" w:line="400" w:lineRule="atLeast"/>
        <w:rPr>
          <w:rFonts w:cs="Times New Roman"/>
          <w:color w:val="auto"/>
          <w:szCs w:val="24"/>
          <w:lang w:val="en-ID"/>
        </w:rPr>
      </w:pPr>
    </w:p>
    <w:p w14:paraId="57C11C60" w14:textId="77777777" w:rsidR="00BE0B78" w:rsidRPr="00F039A5" w:rsidRDefault="00BE0B78" w:rsidP="00BE0B78">
      <w:pPr>
        <w:adjustRightInd w:val="0"/>
        <w:spacing w:line="400" w:lineRule="atLeast"/>
        <w:rPr>
          <w:color w:val="auto"/>
          <w:szCs w:val="24"/>
        </w:rPr>
      </w:pPr>
    </w:p>
    <w:p w14:paraId="266A79A6" w14:textId="77777777" w:rsidR="00BE0B78" w:rsidRPr="00F039A5" w:rsidRDefault="00BE0B78" w:rsidP="00BE0B78">
      <w:pPr>
        <w:adjustRightInd w:val="0"/>
        <w:spacing w:line="400" w:lineRule="atLeast"/>
        <w:rPr>
          <w:color w:val="auto"/>
          <w:szCs w:val="24"/>
        </w:rPr>
        <w:sectPr w:rsidR="00BE0B78" w:rsidRPr="00F039A5" w:rsidSect="00712EFB">
          <w:pgSz w:w="11907" w:h="16840" w:code="9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1C625ADA" w14:textId="6CE07C20" w:rsidR="00BE0B78" w:rsidRPr="00F039A5" w:rsidRDefault="00BE0B78" w:rsidP="00354C60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lastRenderedPageBreak/>
        <w:t>Uji Heteroskedastisitas</w:t>
      </w:r>
    </w:p>
    <w:p w14:paraId="21D14423" w14:textId="596C09AE" w:rsidR="0076061E" w:rsidRPr="00F039A5" w:rsidRDefault="00CF4FC5" w:rsidP="0057162C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auto"/>
          <w:szCs w:val="24"/>
          <w:lang w:val="id-ID"/>
        </w:rPr>
      </w:pPr>
      <w:r w:rsidRPr="00F039A5">
        <w:rPr>
          <w:rFonts w:cs="Times New Roman"/>
          <w:noProof/>
          <w:color w:val="auto"/>
          <w:szCs w:val="24"/>
        </w:rPr>
        <w:drawing>
          <wp:inline distT="0" distB="0" distL="0" distR="0" wp14:anchorId="7EB25365" wp14:editId="317C9872">
            <wp:extent cx="5437666" cy="3200400"/>
            <wp:effectExtent l="0" t="0" r="0" b="0"/>
            <wp:docPr id="2119655658" name="Gambar 3" descr="Sebuah gambar berisi teks, garis, diagram, nomor&#10;&#10;Deskripsi dibuat secara otoma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9655658" name="Gambar 3" descr="Sebuah gambar berisi teks, garis, diagram, nomor&#10;&#10;Deskripsi dibuat secara otomatis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9939" cy="32017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FAFB4" w14:textId="77777777" w:rsidR="0076061E" w:rsidRPr="00F039A5" w:rsidRDefault="0076061E" w:rsidP="0076061E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6474870C" w14:textId="77777777" w:rsidR="0076061E" w:rsidRPr="00F039A5" w:rsidRDefault="0076061E" w:rsidP="0076061E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859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2"/>
        <w:gridCol w:w="2061"/>
        <w:gridCol w:w="760"/>
        <w:gridCol w:w="1134"/>
        <w:gridCol w:w="1694"/>
        <w:gridCol w:w="581"/>
        <w:gridCol w:w="481"/>
        <w:gridCol w:w="1018"/>
        <w:gridCol w:w="635"/>
      </w:tblGrid>
      <w:tr w:rsidR="00F039A5" w:rsidRPr="00F039A5" w14:paraId="033792B7" w14:textId="77777777" w:rsidTr="0057162C">
        <w:trPr>
          <w:cantSplit/>
          <w:trHeight w:val="413"/>
          <w:jc w:val="center"/>
        </w:trPr>
        <w:tc>
          <w:tcPr>
            <w:tcW w:w="0" w:type="auto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4B3079B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efficients</w:t>
            </w:r>
            <w:r w:rsidRPr="00F039A5">
              <w:rPr>
                <w:rFonts w:ascii="Arial" w:hAnsi="Arial" w:cs="Arial"/>
                <w:b/>
                <w:bCs/>
                <w:color w:val="auto"/>
                <w:sz w:val="22"/>
                <w:vertAlign w:val="superscript"/>
                <w:lang w:val="id-ID"/>
              </w:rPr>
              <w:t>a</w:t>
            </w:r>
          </w:p>
        </w:tc>
      </w:tr>
      <w:tr w:rsidR="00F039A5" w:rsidRPr="00F039A5" w14:paraId="65446192" w14:textId="77777777" w:rsidTr="0057162C">
        <w:trPr>
          <w:cantSplit/>
          <w:trHeight w:val="847"/>
          <w:jc w:val="center"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6041BF3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6B0E5D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Unstandardized Coefficient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B6F1CA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0ABFBC0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0E5EBF6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F9A15D5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Collinearity Statistics</w:t>
            </w:r>
          </w:p>
        </w:tc>
      </w:tr>
      <w:tr w:rsidR="00F039A5" w:rsidRPr="00F039A5" w14:paraId="28A3D687" w14:textId="77777777" w:rsidTr="0057162C">
        <w:trPr>
          <w:cantSplit/>
          <w:trHeight w:val="188"/>
          <w:jc w:val="center"/>
        </w:trPr>
        <w:tc>
          <w:tcPr>
            <w:tcW w:w="0" w:type="auto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B600C0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EBA819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40B8E1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d. Erro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A5821B0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eta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2114265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B2CCDEB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0E4972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leranc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C886BF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VIF</w:t>
            </w:r>
          </w:p>
        </w:tc>
      </w:tr>
      <w:tr w:rsidR="00F039A5" w:rsidRPr="00F039A5" w14:paraId="0CD68AD5" w14:textId="77777777" w:rsidTr="0057162C">
        <w:trPr>
          <w:cantSplit/>
          <w:trHeight w:val="413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069B80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62C6E812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(Constant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C1E57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6,3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8CC16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2E5391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CC97B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57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E58905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2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5C6657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72FB8E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78B9901F" w14:textId="77777777" w:rsidTr="0057162C">
        <w:trPr>
          <w:cantSplit/>
          <w:trHeight w:val="188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D98D756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B89BC70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eselamatan dan Kesehatan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0EBF06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C314B5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FE413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8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917BBA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16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E87FBF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1DA3960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7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D8016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480</w:t>
            </w:r>
          </w:p>
        </w:tc>
      </w:tr>
      <w:tr w:rsidR="00F039A5" w:rsidRPr="00F039A5" w14:paraId="5443C61F" w14:textId="77777777" w:rsidTr="0057162C">
        <w:trPr>
          <w:cantSplit/>
          <w:trHeight w:val="188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1DAE3B6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55E66B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hift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96D9F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334A9A8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5D4C1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3D5285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5,3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938053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AEB8F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6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FB644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507</w:t>
            </w:r>
          </w:p>
        </w:tc>
      </w:tr>
      <w:tr w:rsidR="00F039A5" w:rsidRPr="00F039A5" w14:paraId="402C8D60" w14:textId="77777777" w:rsidTr="0057162C">
        <w:trPr>
          <w:cantSplit/>
          <w:trHeight w:val="188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7147FA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873300B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omunikasi Interpersona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06FD2B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52B5F7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BFA5A6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6A28A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9A5B02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64D31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96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B03E9C8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034</w:t>
            </w:r>
          </w:p>
        </w:tc>
      </w:tr>
      <w:tr w:rsidR="00F039A5" w:rsidRPr="00F039A5" w14:paraId="7808EAA9" w14:textId="77777777" w:rsidTr="0057162C">
        <w:trPr>
          <w:cantSplit/>
          <w:trHeight w:val="413"/>
          <w:jc w:val="center"/>
        </w:trPr>
        <w:tc>
          <w:tcPr>
            <w:tcW w:w="0" w:type="auto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8386F0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Dependent Variable: Kinerja Karyawan</w:t>
            </w:r>
          </w:p>
        </w:tc>
      </w:tr>
    </w:tbl>
    <w:p w14:paraId="380AE260" w14:textId="77777777" w:rsidR="0076061E" w:rsidRPr="00F039A5" w:rsidRDefault="0076061E" w:rsidP="0076061E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p w14:paraId="0BFF5998" w14:textId="657D3FC7" w:rsidR="00B96477" w:rsidRPr="00F039A5" w:rsidRDefault="00B96477" w:rsidP="0076061E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  <w:r w:rsidRPr="00F039A5">
        <w:rPr>
          <w:rFonts w:cs="Times New Roman"/>
          <w:color w:val="auto"/>
          <w:szCs w:val="24"/>
          <w:lang w:val="id-ID"/>
        </w:rPr>
        <w:br w:type="page"/>
      </w:r>
    </w:p>
    <w:p w14:paraId="55C52A07" w14:textId="216AF735" w:rsidR="0057162C" w:rsidRPr="00F039A5" w:rsidRDefault="00922B4B" w:rsidP="00CF4FC5">
      <w:pPr>
        <w:pStyle w:val="Keterangan"/>
        <w:spacing w:line="480" w:lineRule="auto"/>
        <w:jc w:val="left"/>
        <w:rPr>
          <w:color w:val="auto"/>
          <w:sz w:val="24"/>
          <w:szCs w:val="24"/>
          <w:lang w:val="id-ID"/>
        </w:rPr>
      </w:pPr>
      <w:bookmarkStart w:id="13" w:name="_Toc147341521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8</w:t>
      </w:r>
      <w:r w:rsidRPr="00F039A5">
        <w:rPr>
          <w:color w:val="auto"/>
          <w:sz w:val="24"/>
          <w:szCs w:val="24"/>
        </w:rPr>
        <w:fldChar w:fldCharType="end"/>
      </w:r>
      <w:r w:rsidR="00CF4FC5" w:rsidRPr="00F039A5">
        <w:rPr>
          <w:color w:val="auto"/>
          <w:sz w:val="24"/>
          <w:szCs w:val="24"/>
          <w:lang w:val="id-ID"/>
        </w:rPr>
        <w:t xml:space="preserve"> Output SPSS 25</w:t>
      </w:r>
      <w:bookmarkEnd w:id="13"/>
    </w:p>
    <w:p w14:paraId="43167A2B" w14:textId="285B6883" w:rsidR="00B96477" w:rsidRPr="00F039A5" w:rsidRDefault="00BE0B78" w:rsidP="0057162C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t>Analisis Regresi Linier Berganda</w:t>
      </w:r>
    </w:p>
    <w:tbl>
      <w:tblPr>
        <w:tblW w:w="869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2"/>
        <w:gridCol w:w="2879"/>
        <w:gridCol w:w="927"/>
        <w:gridCol w:w="1436"/>
        <w:gridCol w:w="2163"/>
        <w:gridCol w:w="581"/>
        <w:gridCol w:w="481"/>
      </w:tblGrid>
      <w:tr w:rsidR="00F039A5" w:rsidRPr="00F039A5" w14:paraId="639D288D" w14:textId="77777777" w:rsidTr="00354C60">
        <w:trPr>
          <w:cantSplit/>
          <w:trHeight w:val="313"/>
          <w:jc w:val="center"/>
        </w:trPr>
        <w:tc>
          <w:tcPr>
            <w:tcW w:w="0" w:type="auto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E6B40A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efficients</w:t>
            </w:r>
            <w:r w:rsidRPr="00F039A5">
              <w:rPr>
                <w:rFonts w:ascii="Arial" w:hAnsi="Arial" w:cs="Arial"/>
                <w:b/>
                <w:bCs/>
                <w:color w:val="auto"/>
                <w:sz w:val="22"/>
                <w:vertAlign w:val="superscript"/>
                <w:lang w:val="id-ID"/>
              </w:rPr>
              <w:t>a</w:t>
            </w:r>
          </w:p>
        </w:tc>
      </w:tr>
      <w:tr w:rsidR="00F039A5" w:rsidRPr="00F039A5" w14:paraId="0A8F7218" w14:textId="77777777" w:rsidTr="00354C60">
        <w:trPr>
          <w:cantSplit/>
          <w:trHeight w:val="643"/>
          <w:jc w:val="center"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29A528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BB1B3A5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Unstandardized Coefficient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B4578B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333D72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6D287A6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</w:t>
            </w:r>
          </w:p>
        </w:tc>
      </w:tr>
      <w:tr w:rsidR="00F039A5" w:rsidRPr="00F039A5" w14:paraId="1FBC5250" w14:textId="77777777" w:rsidTr="00354C60">
        <w:trPr>
          <w:cantSplit/>
          <w:trHeight w:val="142"/>
          <w:jc w:val="center"/>
        </w:trPr>
        <w:tc>
          <w:tcPr>
            <w:tcW w:w="0" w:type="auto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C18AE0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9D91BE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9116E0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d. Erro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CB7B47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eta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E93784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A7ADCA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</w:tr>
      <w:tr w:rsidR="00F039A5" w:rsidRPr="00F039A5" w14:paraId="1ABC691B" w14:textId="77777777" w:rsidTr="00354C60">
        <w:trPr>
          <w:cantSplit/>
          <w:trHeight w:val="313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6AE9A03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3571B7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(Constant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C65F4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6,3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43057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E35365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72838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57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2D407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21</w:t>
            </w:r>
          </w:p>
        </w:tc>
      </w:tr>
      <w:tr w:rsidR="00F039A5" w:rsidRPr="00F039A5" w14:paraId="5C84584C" w14:textId="77777777" w:rsidTr="00354C60">
        <w:trPr>
          <w:cantSplit/>
          <w:trHeight w:val="142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918E06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A668CD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eselamatan dan Kesehatan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3661D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055068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8E7EEB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8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4BE9B02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16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4D671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34EAA2FA" w14:textId="77777777" w:rsidTr="00354C60">
        <w:trPr>
          <w:cantSplit/>
          <w:trHeight w:val="142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C3C42E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EE0B72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hift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DFDF7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08D835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F4A500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76AEFB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5,3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7AAC3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0C12C426" w14:textId="77777777" w:rsidTr="00354C60">
        <w:trPr>
          <w:cantSplit/>
          <w:trHeight w:val="142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87B0F63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140A1625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omunikasi Interpersona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200405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B20F18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F9E75B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2D6D8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CF4A88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2</w:t>
            </w:r>
          </w:p>
        </w:tc>
      </w:tr>
      <w:tr w:rsidR="00F039A5" w:rsidRPr="00F039A5" w14:paraId="3F451908" w14:textId="77777777" w:rsidTr="00354C60">
        <w:trPr>
          <w:cantSplit/>
          <w:trHeight w:val="313"/>
          <w:jc w:val="center"/>
        </w:trPr>
        <w:tc>
          <w:tcPr>
            <w:tcW w:w="0" w:type="auto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6FBA71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Dependent Variable: Kinerja Karyawan</w:t>
            </w:r>
          </w:p>
        </w:tc>
      </w:tr>
    </w:tbl>
    <w:p w14:paraId="5038670F" w14:textId="77777777" w:rsidR="0057162C" w:rsidRPr="00F039A5" w:rsidRDefault="0057162C" w:rsidP="00CF4FC5">
      <w:pPr>
        <w:pStyle w:val="Keterangan"/>
        <w:jc w:val="left"/>
        <w:rPr>
          <w:color w:val="auto"/>
          <w:sz w:val="24"/>
          <w:szCs w:val="24"/>
          <w:lang w:val="en-ID"/>
        </w:rPr>
      </w:pPr>
    </w:p>
    <w:p w14:paraId="57ADF366" w14:textId="050FF50B" w:rsidR="0046448E" w:rsidRPr="00F039A5" w:rsidRDefault="00BE0B78" w:rsidP="0057162C">
      <w:pPr>
        <w:pStyle w:val="Keterangan"/>
        <w:jc w:val="center"/>
        <w:rPr>
          <w:b w:val="0"/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t>Uji Signifikansi Parsial (Uji t)</w:t>
      </w:r>
    </w:p>
    <w:tbl>
      <w:tblPr>
        <w:tblW w:w="8669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2"/>
        <w:gridCol w:w="2865"/>
        <w:gridCol w:w="924"/>
        <w:gridCol w:w="1431"/>
        <w:gridCol w:w="2155"/>
        <w:gridCol w:w="581"/>
        <w:gridCol w:w="481"/>
      </w:tblGrid>
      <w:tr w:rsidR="00F039A5" w:rsidRPr="00F039A5" w14:paraId="3DCE112D" w14:textId="77777777" w:rsidTr="00354C60">
        <w:trPr>
          <w:cantSplit/>
          <w:trHeight w:val="322"/>
          <w:jc w:val="center"/>
        </w:trPr>
        <w:tc>
          <w:tcPr>
            <w:tcW w:w="0" w:type="auto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25EE6E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Coefficients</w:t>
            </w:r>
            <w:r w:rsidRPr="00F039A5">
              <w:rPr>
                <w:rFonts w:ascii="Arial" w:hAnsi="Arial" w:cs="Arial"/>
                <w:b/>
                <w:bCs/>
                <w:color w:val="auto"/>
                <w:sz w:val="22"/>
                <w:vertAlign w:val="superscript"/>
                <w:lang w:val="id-ID"/>
              </w:rPr>
              <w:t>a</w:t>
            </w:r>
          </w:p>
        </w:tc>
      </w:tr>
      <w:tr w:rsidR="00F039A5" w:rsidRPr="00F039A5" w14:paraId="4B9B1F73" w14:textId="77777777" w:rsidTr="00354C60">
        <w:trPr>
          <w:cantSplit/>
          <w:trHeight w:val="661"/>
          <w:jc w:val="center"/>
        </w:trPr>
        <w:tc>
          <w:tcPr>
            <w:tcW w:w="0" w:type="auto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575C796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2768FF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Unstandardized Coefficient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97E0C1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andardized Coefficient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3A19C0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9EB86B2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</w:t>
            </w:r>
          </w:p>
        </w:tc>
      </w:tr>
      <w:tr w:rsidR="00F039A5" w:rsidRPr="00F039A5" w14:paraId="7B7C8B89" w14:textId="77777777" w:rsidTr="00354C60">
        <w:trPr>
          <w:cantSplit/>
          <w:trHeight w:val="146"/>
          <w:jc w:val="center"/>
        </w:trPr>
        <w:tc>
          <w:tcPr>
            <w:tcW w:w="0" w:type="auto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9124EE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E68C7E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4C9012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d. Erro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E3DAC66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eta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F0BBB9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028777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</w:tr>
      <w:tr w:rsidR="00F039A5" w:rsidRPr="00F039A5" w14:paraId="0DEF677E" w14:textId="77777777" w:rsidTr="00354C60">
        <w:trPr>
          <w:cantSplit/>
          <w:trHeight w:val="322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4020F83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0E1A017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(Constant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6B6E2D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6,31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29E758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01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F9CD12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10386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,57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51BDE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21</w:t>
            </w:r>
          </w:p>
        </w:tc>
      </w:tr>
      <w:tr w:rsidR="00F039A5" w:rsidRPr="00F039A5" w14:paraId="2D136F95" w14:textId="77777777" w:rsidTr="00354C60">
        <w:trPr>
          <w:cantSplit/>
          <w:trHeight w:val="146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4620A11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028F7FB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eselamatan dan Kesehatan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BE2ECD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116476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9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EBE784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38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196CF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4,16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67762BC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14883551" w14:textId="77777777" w:rsidTr="00354C60">
        <w:trPr>
          <w:cantSplit/>
          <w:trHeight w:val="146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DAC8430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3E58163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hift Kerj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458B0E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4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986F929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118E08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50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E82B79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5,38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C9672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</w:p>
        </w:tc>
      </w:tr>
      <w:tr w:rsidR="00F039A5" w:rsidRPr="00F039A5" w14:paraId="1F003641" w14:textId="77777777" w:rsidTr="00354C60">
        <w:trPr>
          <w:cantSplit/>
          <w:trHeight w:val="146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872239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DCC366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Komunikasi Interpersonal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E50632F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FA0ABE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8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7B00DA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CDC7F57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14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20E05C4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882</w:t>
            </w:r>
          </w:p>
        </w:tc>
      </w:tr>
      <w:tr w:rsidR="00F039A5" w:rsidRPr="00F039A5" w14:paraId="0FC679E0" w14:textId="77777777" w:rsidTr="00354C60">
        <w:trPr>
          <w:cantSplit/>
          <w:trHeight w:val="322"/>
          <w:jc w:val="center"/>
        </w:trPr>
        <w:tc>
          <w:tcPr>
            <w:tcW w:w="0" w:type="auto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62E0D70" w14:textId="77777777" w:rsidR="00CF4FC5" w:rsidRPr="00F039A5" w:rsidRDefault="00CF4FC5" w:rsidP="0066309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Dependent Variable: Kinerja Karyawan</w:t>
            </w:r>
          </w:p>
        </w:tc>
      </w:tr>
    </w:tbl>
    <w:p w14:paraId="3A7B49E1" w14:textId="77777777" w:rsidR="0046448E" w:rsidRPr="00F039A5" w:rsidRDefault="0046448E" w:rsidP="0046448E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4C4755D5" w14:textId="0B0FF55D" w:rsidR="0046448E" w:rsidRPr="00F039A5" w:rsidRDefault="00BE0B78" w:rsidP="0057162C">
      <w:pPr>
        <w:pStyle w:val="Keterangan"/>
        <w:jc w:val="center"/>
        <w:rPr>
          <w:color w:val="auto"/>
          <w:sz w:val="24"/>
          <w:szCs w:val="24"/>
          <w:lang w:val="en-ID"/>
        </w:rPr>
      </w:pPr>
      <w:r w:rsidRPr="00F039A5">
        <w:rPr>
          <w:color w:val="auto"/>
          <w:sz w:val="24"/>
          <w:szCs w:val="24"/>
          <w:lang w:val="en-ID"/>
        </w:rPr>
        <w:t>Uji Signifikansi Simultan (Uji F)</w:t>
      </w:r>
    </w:p>
    <w:p w14:paraId="46557D04" w14:textId="77777777" w:rsidR="0057162C" w:rsidRPr="00F039A5" w:rsidRDefault="0057162C" w:rsidP="0057162C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F039A5" w:rsidRPr="00F039A5" w14:paraId="0597D064" w14:textId="77777777" w:rsidTr="0057162C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8A9CFDA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ANOVA</w:t>
            </w:r>
            <w:r w:rsidRPr="00F039A5">
              <w:rPr>
                <w:rFonts w:ascii="Arial" w:hAnsi="Arial" w:cs="Arial"/>
                <w:b/>
                <w:bCs/>
                <w:color w:val="auto"/>
                <w:sz w:val="22"/>
                <w:vertAlign w:val="superscript"/>
                <w:lang w:val="id-ID"/>
              </w:rPr>
              <w:t>a</w:t>
            </w:r>
          </w:p>
        </w:tc>
      </w:tr>
      <w:tr w:rsidR="00F039A5" w:rsidRPr="00F039A5" w14:paraId="61939527" w14:textId="77777777" w:rsidTr="0057162C">
        <w:trPr>
          <w:cantSplit/>
        </w:trPr>
        <w:tc>
          <w:tcPr>
            <w:tcW w:w="202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C2238E9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7EE1F68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um of Squares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537ADAD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df</w:t>
            </w:r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40E97F9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ean Square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EE8E1EE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F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7304354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ig.</w:t>
            </w:r>
          </w:p>
        </w:tc>
      </w:tr>
      <w:tr w:rsidR="00F039A5" w:rsidRPr="00F039A5" w14:paraId="5BB89A62" w14:textId="77777777" w:rsidTr="0057162C">
        <w:trPr>
          <w:cantSplit/>
        </w:trPr>
        <w:tc>
          <w:tcPr>
            <w:tcW w:w="73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5CDD660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74A61F93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Regression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16509A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77,146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71EE3B7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</w:t>
            </w:r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1286B2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9,049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CC642BE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5,654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FB31F6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000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b</w:t>
            </w:r>
          </w:p>
        </w:tc>
      </w:tr>
      <w:tr w:rsidR="00F039A5" w:rsidRPr="00F039A5" w14:paraId="5CEBCE36" w14:textId="77777777" w:rsidTr="0057162C">
        <w:trPr>
          <w:cantSplit/>
        </w:trPr>
        <w:tc>
          <w:tcPr>
            <w:tcW w:w="73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40790A5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144EB20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Residual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FCF4A8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664,640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429632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66</w:t>
            </w:r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F88A260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0,070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7CA2F25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27F68FF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5BB7DED9" w14:textId="77777777" w:rsidTr="0057162C">
        <w:trPr>
          <w:cantSplit/>
        </w:trPr>
        <w:tc>
          <w:tcPr>
            <w:tcW w:w="73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5D52C3B5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4B2AEBA4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Total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89EDA34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741,786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25DEC0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69</w:t>
            </w:r>
          </w:p>
        </w:tc>
        <w:tc>
          <w:tcPr>
            <w:tcW w:w="14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4DF27C4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0057700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CB30AF2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auto"/>
                <w:szCs w:val="24"/>
                <w:lang w:val="id-ID"/>
              </w:rPr>
            </w:pPr>
          </w:p>
        </w:tc>
      </w:tr>
      <w:tr w:rsidR="00F039A5" w:rsidRPr="00F039A5" w14:paraId="1BD04109" w14:textId="77777777" w:rsidTr="0057162C">
        <w:trPr>
          <w:cantSplit/>
        </w:trPr>
        <w:tc>
          <w:tcPr>
            <w:tcW w:w="8004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7ED0B1E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Dependent Variable: Kinerja Karyawan</w:t>
            </w:r>
          </w:p>
        </w:tc>
      </w:tr>
      <w:tr w:rsidR="00F039A5" w:rsidRPr="00F039A5" w14:paraId="1EDBA466" w14:textId="77777777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5BC685" w14:textId="77777777" w:rsidR="0057162C" w:rsidRPr="00F039A5" w:rsidRDefault="0057162C" w:rsidP="0057162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. Predictors: (Constant), Komunikasi Interpersonal, Keselamatan dan Kesehatan Kerja, Shift Kerja</w:t>
            </w:r>
          </w:p>
        </w:tc>
      </w:tr>
    </w:tbl>
    <w:p w14:paraId="6B3EACDA" w14:textId="77777777" w:rsidR="0057162C" w:rsidRPr="00F039A5" w:rsidRDefault="0057162C" w:rsidP="0057162C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1BC3570D" w14:textId="77777777" w:rsidR="0057162C" w:rsidRPr="00F039A5" w:rsidRDefault="0057162C" w:rsidP="0057162C">
      <w:pPr>
        <w:rPr>
          <w:color w:val="auto"/>
          <w:lang w:val="en-ID"/>
        </w:rPr>
      </w:pPr>
    </w:p>
    <w:p w14:paraId="574D9A31" w14:textId="4AE7D4C3" w:rsidR="00BE0B78" w:rsidRPr="00F039A5" w:rsidRDefault="00BE0B78" w:rsidP="00354C60">
      <w:pPr>
        <w:pStyle w:val="Keterangan"/>
        <w:jc w:val="center"/>
        <w:rPr>
          <w:b w:val="0"/>
          <w:color w:val="auto"/>
          <w:sz w:val="24"/>
          <w:szCs w:val="24"/>
        </w:rPr>
      </w:pPr>
      <w:r w:rsidRPr="00F039A5">
        <w:rPr>
          <w:color w:val="auto"/>
          <w:sz w:val="24"/>
          <w:szCs w:val="24"/>
        </w:rPr>
        <w:t>Analisis Koefisien Determinasi</w:t>
      </w:r>
    </w:p>
    <w:p w14:paraId="0EB06045" w14:textId="77777777" w:rsidR="0046448E" w:rsidRPr="00F039A5" w:rsidRDefault="0046448E" w:rsidP="0046448E">
      <w:pPr>
        <w:autoSpaceDE w:val="0"/>
        <w:autoSpaceDN w:val="0"/>
        <w:adjustRightInd w:val="0"/>
        <w:spacing w:after="0" w:line="240" w:lineRule="auto"/>
        <w:jc w:val="left"/>
        <w:rPr>
          <w:rFonts w:cs="Times New Roman"/>
          <w:color w:val="auto"/>
          <w:szCs w:val="24"/>
          <w:lang w:val="id-ID"/>
        </w:rPr>
      </w:pPr>
    </w:p>
    <w:tbl>
      <w:tblPr>
        <w:tblW w:w="587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F039A5" w:rsidRPr="00F039A5" w14:paraId="3EF5958C" w14:textId="77777777" w:rsidTr="00354C60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F69F556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22"/>
                <w:lang w:val="id-ID"/>
              </w:rPr>
            </w:pPr>
            <w:r w:rsidRPr="00F039A5">
              <w:rPr>
                <w:rFonts w:ascii="Arial" w:hAnsi="Arial" w:cs="Arial"/>
                <w:b/>
                <w:bCs/>
                <w:color w:val="auto"/>
                <w:sz w:val="22"/>
                <w:lang w:val="id-ID"/>
              </w:rPr>
              <w:t>Model Summary</w:t>
            </w:r>
            <w:r w:rsidRPr="00F039A5">
              <w:rPr>
                <w:rFonts w:ascii="Arial" w:hAnsi="Arial" w:cs="Arial"/>
                <w:b/>
                <w:bCs/>
                <w:color w:val="auto"/>
                <w:sz w:val="22"/>
                <w:vertAlign w:val="superscript"/>
                <w:lang w:val="id-ID"/>
              </w:rPr>
              <w:t>b</w:t>
            </w:r>
          </w:p>
        </w:tc>
      </w:tr>
      <w:tr w:rsidR="00F039A5" w:rsidRPr="00F039A5" w14:paraId="5E5294BC" w14:textId="77777777" w:rsidTr="00354C60">
        <w:trPr>
          <w:cantSplit/>
          <w:jc w:val="center"/>
        </w:trPr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E76E343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Model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1F98583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R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C83DC50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R Square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9A7CE38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djusted R Square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59EF610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Std. Error of the Estimate</w:t>
            </w:r>
          </w:p>
        </w:tc>
      </w:tr>
      <w:tr w:rsidR="00F039A5" w:rsidRPr="00F039A5" w14:paraId="4A8F236A" w14:textId="77777777" w:rsidTr="00354C60">
        <w:trPr>
          <w:cantSplit/>
          <w:jc w:val="center"/>
        </w:trPr>
        <w:tc>
          <w:tcPr>
            <w:tcW w:w="7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0E0E0"/>
          </w:tcPr>
          <w:p w14:paraId="2120D0BB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1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2F46703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791</w:t>
            </w:r>
            <w:r w:rsidRPr="00F039A5">
              <w:rPr>
                <w:rFonts w:ascii="Arial" w:hAnsi="Arial" w:cs="Arial"/>
                <w:color w:val="auto"/>
                <w:sz w:val="18"/>
                <w:szCs w:val="18"/>
                <w:vertAlign w:val="superscript"/>
                <w:lang w:val="id-ID"/>
              </w:rPr>
              <w:t>a</w:t>
            </w:r>
          </w:p>
        </w:tc>
        <w:tc>
          <w:tcPr>
            <w:tcW w:w="1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5207FBB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25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D11820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,608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29789D2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3,144</w:t>
            </w:r>
          </w:p>
        </w:tc>
      </w:tr>
      <w:tr w:rsidR="00F039A5" w:rsidRPr="00F039A5" w14:paraId="0FFBE8DB" w14:textId="77777777" w:rsidTr="00354C60">
        <w:trPr>
          <w:cantSplit/>
          <w:jc w:val="center"/>
        </w:trPr>
        <w:tc>
          <w:tcPr>
            <w:tcW w:w="5869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04E8973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a. Predictors: (Constant), Komunikasi Interpersonal, Keselamatan dan Kesehatan Kerja, Shift Kerja</w:t>
            </w:r>
          </w:p>
        </w:tc>
      </w:tr>
      <w:tr w:rsidR="00F039A5" w:rsidRPr="00F039A5" w14:paraId="5D215006" w14:textId="77777777" w:rsidTr="00354C60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20D893" w14:textId="77777777" w:rsidR="0046448E" w:rsidRPr="00F039A5" w:rsidRDefault="0046448E" w:rsidP="0046448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left"/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</w:pPr>
            <w:r w:rsidRPr="00F039A5">
              <w:rPr>
                <w:rFonts w:ascii="Arial" w:hAnsi="Arial" w:cs="Arial"/>
                <w:color w:val="auto"/>
                <w:sz w:val="18"/>
                <w:szCs w:val="18"/>
                <w:lang w:val="id-ID"/>
              </w:rPr>
              <w:t>b. Dependent Variable: Kinerja Karyawan</w:t>
            </w:r>
          </w:p>
        </w:tc>
      </w:tr>
    </w:tbl>
    <w:p w14:paraId="6207E11A" w14:textId="77777777" w:rsidR="0046448E" w:rsidRPr="00F039A5" w:rsidRDefault="0046448E" w:rsidP="0046448E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  <w:lang w:val="id-ID"/>
        </w:rPr>
      </w:pPr>
    </w:p>
    <w:p w14:paraId="3E831EFF" w14:textId="77777777" w:rsidR="00BE0B78" w:rsidRPr="00F039A5" w:rsidRDefault="00BE0B78" w:rsidP="00BE0B78">
      <w:pPr>
        <w:autoSpaceDE w:val="0"/>
        <w:autoSpaceDN w:val="0"/>
        <w:adjustRightInd w:val="0"/>
        <w:spacing w:after="0" w:line="400" w:lineRule="atLeast"/>
        <w:jc w:val="left"/>
        <w:rPr>
          <w:rFonts w:cs="Times New Roman"/>
          <w:color w:val="auto"/>
          <w:szCs w:val="24"/>
        </w:rPr>
      </w:pPr>
    </w:p>
    <w:p w14:paraId="44C7DF1D" w14:textId="3FCAD7F5" w:rsidR="001128FF" w:rsidRPr="00F039A5" w:rsidRDefault="001128FF">
      <w:pPr>
        <w:spacing w:line="276" w:lineRule="auto"/>
        <w:jc w:val="left"/>
        <w:rPr>
          <w:rFonts w:cs="Times New Roman"/>
          <w:color w:val="auto"/>
        </w:rPr>
      </w:pPr>
      <w:r w:rsidRPr="00F039A5">
        <w:rPr>
          <w:rFonts w:cs="Times New Roman"/>
          <w:color w:val="auto"/>
        </w:rPr>
        <w:br w:type="page"/>
      </w:r>
    </w:p>
    <w:p w14:paraId="009882F5" w14:textId="0877F8F9" w:rsidR="00356E74" w:rsidRPr="00F039A5" w:rsidRDefault="00356E74" w:rsidP="00356E74">
      <w:pPr>
        <w:pStyle w:val="Keterangan"/>
        <w:rPr>
          <w:rFonts w:ascii="Segoe UI" w:hAnsi="Segoe UI" w:cs="Segoe UI"/>
          <w:b w:val="0"/>
          <w:color w:val="auto"/>
          <w:sz w:val="24"/>
          <w:szCs w:val="24"/>
          <w:lang w:val="id-ID"/>
        </w:rPr>
      </w:pPr>
      <w:bookmarkStart w:id="14" w:name="_Toc147341522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9</w:t>
      </w:r>
      <w:r w:rsidRPr="00F039A5">
        <w:rPr>
          <w:color w:val="auto"/>
          <w:sz w:val="24"/>
          <w:szCs w:val="24"/>
        </w:rPr>
        <w:fldChar w:fldCharType="end"/>
      </w:r>
      <w:r w:rsidRPr="00F039A5">
        <w:rPr>
          <w:color w:val="auto"/>
          <w:sz w:val="24"/>
          <w:szCs w:val="24"/>
          <w:lang w:val="id-ID"/>
        </w:rPr>
        <w:t xml:space="preserve"> r Tabel</w:t>
      </w:r>
      <w:bookmarkEnd w:id="14"/>
    </w:p>
    <w:p w14:paraId="490E17F3" w14:textId="02FEB5FE" w:rsidR="00356E74" w:rsidRPr="00F039A5" w:rsidRDefault="00356E74" w:rsidP="00356E74">
      <w:pPr>
        <w:autoSpaceDE w:val="0"/>
        <w:autoSpaceDN w:val="0"/>
        <w:adjustRightInd w:val="0"/>
        <w:spacing w:line="276" w:lineRule="auto"/>
        <w:jc w:val="center"/>
        <w:rPr>
          <w:rFonts w:ascii="Segoe UI" w:hAnsi="Segoe UI" w:cs="Segoe UI"/>
          <w:b/>
          <w:color w:val="auto"/>
          <w:szCs w:val="28"/>
          <w:vertAlign w:val="subscript"/>
          <w:rtl/>
        </w:rPr>
      </w:pPr>
      <w:r w:rsidRPr="00F039A5">
        <w:rPr>
          <w:rFonts w:ascii="Segoe UI" w:hAnsi="Segoe UI" w:cs="Segoe UI"/>
          <w:b/>
          <w:color w:val="auto"/>
          <w:szCs w:val="28"/>
        </w:rPr>
        <w:t>Distribusi Nilai r</w:t>
      </w:r>
      <w:r w:rsidRPr="00F039A5">
        <w:rPr>
          <w:rFonts w:ascii="Segoe UI" w:hAnsi="Segoe UI" w:cs="Segoe UI"/>
          <w:b/>
          <w:color w:val="auto"/>
          <w:szCs w:val="28"/>
          <w:vertAlign w:val="subscript"/>
        </w:rPr>
        <w:t>tabel</w:t>
      </w:r>
      <w:r w:rsidRPr="00F039A5">
        <w:rPr>
          <w:rFonts w:ascii="Segoe UI" w:hAnsi="Segoe UI" w:cs="Segoe UI"/>
          <w:b/>
          <w:color w:val="auto"/>
          <w:szCs w:val="28"/>
          <w:vertAlign w:val="subscript"/>
          <w:rtl/>
        </w:rPr>
        <w:t xml:space="preserve"> </w:t>
      </w:r>
    </w:p>
    <w:p w14:paraId="3CB9A137" w14:textId="44A37BCA" w:rsidR="00356E74" w:rsidRPr="00F039A5" w:rsidRDefault="00356E74" w:rsidP="00356E74">
      <w:pPr>
        <w:autoSpaceDE w:val="0"/>
        <w:autoSpaceDN w:val="0"/>
        <w:adjustRightInd w:val="0"/>
        <w:spacing w:line="276" w:lineRule="auto"/>
        <w:jc w:val="center"/>
        <w:rPr>
          <w:rFonts w:ascii="Segoe UI" w:hAnsi="Segoe UI" w:cs="Segoe UI"/>
          <w:b/>
          <w:color w:val="auto"/>
          <w:szCs w:val="28"/>
          <w:lang w:val="id-ID"/>
        </w:rPr>
      </w:pPr>
      <w:r w:rsidRPr="00F039A5">
        <w:rPr>
          <w:rFonts w:ascii="Segoe UI" w:hAnsi="Segoe UI" w:cs="Segoe UI"/>
          <w:b/>
          <w:color w:val="auto"/>
          <w:szCs w:val="28"/>
        </w:rPr>
        <w:t>Signifikansi 5% dan 1%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394"/>
        <w:gridCol w:w="1246"/>
        <w:gridCol w:w="1411"/>
        <w:gridCol w:w="1234"/>
        <w:gridCol w:w="1411"/>
        <w:gridCol w:w="1232"/>
      </w:tblGrid>
      <w:tr w:rsidR="00F039A5" w:rsidRPr="00F039A5" w14:paraId="20525979" w14:textId="77777777" w:rsidTr="0066309E">
        <w:trPr>
          <w:cantSplit/>
          <w:trHeight w:val="248"/>
          <w:jc w:val="center"/>
        </w:trPr>
        <w:tc>
          <w:tcPr>
            <w:tcW w:w="879" w:type="pct"/>
            <w:vMerge w:val="restart"/>
            <w:vAlign w:val="center"/>
          </w:tcPr>
          <w:p w14:paraId="2F874F8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N</w:t>
            </w:r>
          </w:p>
        </w:tc>
        <w:tc>
          <w:tcPr>
            <w:tcW w:w="1676" w:type="pct"/>
            <w:gridSpan w:val="2"/>
            <w:vAlign w:val="center"/>
          </w:tcPr>
          <w:p w14:paraId="7503936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The Level of Significance</w:t>
            </w:r>
          </w:p>
        </w:tc>
        <w:tc>
          <w:tcPr>
            <w:tcW w:w="778" w:type="pct"/>
            <w:vMerge w:val="restart"/>
            <w:vAlign w:val="center"/>
          </w:tcPr>
          <w:p w14:paraId="253A1B8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N</w:t>
            </w:r>
          </w:p>
        </w:tc>
        <w:tc>
          <w:tcPr>
            <w:tcW w:w="1668" w:type="pct"/>
            <w:gridSpan w:val="2"/>
            <w:vAlign w:val="center"/>
          </w:tcPr>
          <w:p w14:paraId="413EC68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The Level of Significance</w:t>
            </w:r>
          </w:p>
        </w:tc>
      </w:tr>
      <w:tr w:rsidR="00F039A5" w:rsidRPr="00F039A5" w14:paraId="5030E4CF" w14:textId="77777777" w:rsidTr="0066309E">
        <w:trPr>
          <w:cantSplit/>
          <w:trHeight w:val="248"/>
          <w:jc w:val="center"/>
        </w:trPr>
        <w:tc>
          <w:tcPr>
            <w:tcW w:w="879" w:type="pct"/>
            <w:vMerge/>
            <w:vAlign w:val="center"/>
          </w:tcPr>
          <w:p w14:paraId="123F2E2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</w:p>
        </w:tc>
        <w:tc>
          <w:tcPr>
            <w:tcW w:w="786" w:type="pct"/>
            <w:vAlign w:val="center"/>
          </w:tcPr>
          <w:p w14:paraId="1CDB6F8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5%</w:t>
            </w:r>
          </w:p>
        </w:tc>
        <w:tc>
          <w:tcPr>
            <w:tcW w:w="890" w:type="pct"/>
            <w:vAlign w:val="center"/>
          </w:tcPr>
          <w:p w14:paraId="29527F9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%</w:t>
            </w:r>
          </w:p>
        </w:tc>
        <w:tc>
          <w:tcPr>
            <w:tcW w:w="778" w:type="pct"/>
            <w:vMerge/>
            <w:vAlign w:val="center"/>
          </w:tcPr>
          <w:p w14:paraId="5CF471E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</w:p>
        </w:tc>
        <w:tc>
          <w:tcPr>
            <w:tcW w:w="890" w:type="pct"/>
            <w:vAlign w:val="center"/>
          </w:tcPr>
          <w:p w14:paraId="28C2ACC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5%</w:t>
            </w:r>
          </w:p>
        </w:tc>
        <w:tc>
          <w:tcPr>
            <w:tcW w:w="778" w:type="pct"/>
            <w:vAlign w:val="center"/>
          </w:tcPr>
          <w:p w14:paraId="4F6AD31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%</w:t>
            </w:r>
          </w:p>
        </w:tc>
      </w:tr>
      <w:tr w:rsidR="00F039A5" w:rsidRPr="00F039A5" w14:paraId="5EDFC024" w14:textId="77777777" w:rsidTr="0066309E">
        <w:trPr>
          <w:trHeight w:val="248"/>
          <w:jc w:val="center"/>
        </w:trPr>
        <w:tc>
          <w:tcPr>
            <w:tcW w:w="879" w:type="pct"/>
          </w:tcPr>
          <w:p w14:paraId="7EC6AFA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</w:t>
            </w:r>
          </w:p>
        </w:tc>
        <w:tc>
          <w:tcPr>
            <w:tcW w:w="786" w:type="pct"/>
          </w:tcPr>
          <w:p w14:paraId="274DFE2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997</w:t>
            </w:r>
          </w:p>
        </w:tc>
        <w:tc>
          <w:tcPr>
            <w:tcW w:w="890" w:type="pct"/>
          </w:tcPr>
          <w:p w14:paraId="761AE4B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999</w:t>
            </w:r>
          </w:p>
        </w:tc>
        <w:tc>
          <w:tcPr>
            <w:tcW w:w="778" w:type="pct"/>
          </w:tcPr>
          <w:p w14:paraId="00C5518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8</w:t>
            </w:r>
          </w:p>
        </w:tc>
        <w:tc>
          <w:tcPr>
            <w:tcW w:w="890" w:type="pct"/>
          </w:tcPr>
          <w:p w14:paraId="2CD60E2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20</w:t>
            </w:r>
          </w:p>
        </w:tc>
        <w:tc>
          <w:tcPr>
            <w:tcW w:w="778" w:type="pct"/>
          </w:tcPr>
          <w:p w14:paraId="2AE99AA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13</w:t>
            </w:r>
          </w:p>
        </w:tc>
      </w:tr>
      <w:tr w:rsidR="00F039A5" w:rsidRPr="00F039A5" w14:paraId="593A0C05" w14:textId="77777777" w:rsidTr="0066309E">
        <w:trPr>
          <w:trHeight w:val="248"/>
          <w:jc w:val="center"/>
        </w:trPr>
        <w:tc>
          <w:tcPr>
            <w:tcW w:w="879" w:type="pct"/>
          </w:tcPr>
          <w:p w14:paraId="48DB0CB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</w:t>
            </w:r>
          </w:p>
        </w:tc>
        <w:tc>
          <w:tcPr>
            <w:tcW w:w="786" w:type="pct"/>
          </w:tcPr>
          <w:p w14:paraId="1684A72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950</w:t>
            </w:r>
          </w:p>
        </w:tc>
        <w:tc>
          <w:tcPr>
            <w:tcW w:w="890" w:type="pct"/>
          </w:tcPr>
          <w:p w14:paraId="7A0D134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990</w:t>
            </w:r>
          </w:p>
        </w:tc>
        <w:tc>
          <w:tcPr>
            <w:tcW w:w="778" w:type="pct"/>
          </w:tcPr>
          <w:p w14:paraId="62A966A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9</w:t>
            </w:r>
          </w:p>
        </w:tc>
        <w:tc>
          <w:tcPr>
            <w:tcW w:w="890" w:type="pct"/>
          </w:tcPr>
          <w:p w14:paraId="17D4092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16</w:t>
            </w:r>
          </w:p>
        </w:tc>
        <w:tc>
          <w:tcPr>
            <w:tcW w:w="778" w:type="pct"/>
          </w:tcPr>
          <w:p w14:paraId="3C7114D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08</w:t>
            </w:r>
          </w:p>
        </w:tc>
      </w:tr>
      <w:tr w:rsidR="00F039A5" w:rsidRPr="00F039A5" w14:paraId="16F55367" w14:textId="77777777" w:rsidTr="0066309E">
        <w:trPr>
          <w:trHeight w:val="248"/>
          <w:jc w:val="center"/>
        </w:trPr>
        <w:tc>
          <w:tcPr>
            <w:tcW w:w="879" w:type="pct"/>
          </w:tcPr>
          <w:p w14:paraId="22EBFC5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5</w:t>
            </w:r>
          </w:p>
        </w:tc>
        <w:tc>
          <w:tcPr>
            <w:tcW w:w="786" w:type="pct"/>
          </w:tcPr>
          <w:p w14:paraId="523BD43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878</w:t>
            </w:r>
          </w:p>
        </w:tc>
        <w:tc>
          <w:tcPr>
            <w:tcW w:w="890" w:type="pct"/>
          </w:tcPr>
          <w:p w14:paraId="5C48460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959</w:t>
            </w:r>
          </w:p>
        </w:tc>
        <w:tc>
          <w:tcPr>
            <w:tcW w:w="778" w:type="pct"/>
          </w:tcPr>
          <w:p w14:paraId="5BB429E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0</w:t>
            </w:r>
          </w:p>
        </w:tc>
        <w:tc>
          <w:tcPr>
            <w:tcW w:w="890" w:type="pct"/>
          </w:tcPr>
          <w:p w14:paraId="29B954B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12</w:t>
            </w:r>
          </w:p>
        </w:tc>
        <w:tc>
          <w:tcPr>
            <w:tcW w:w="778" w:type="pct"/>
          </w:tcPr>
          <w:p w14:paraId="45F3043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03</w:t>
            </w:r>
          </w:p>
        </w:tc>
      </w:tr>
      <w:tr w:rsidR="00F039A5" w:rsidRPr="00F039A5" w14:paraId="45D69CC0" w14:textId="77777777" w:rsidTr="0066309E">
        <w:trPr>
          <w:trHeight w:val="248"/>
          <w:jc w:val="center"/>
        </w:trPr>
        <w:tc>
          <w:tcPr>
            <w:tcW w:w="879" w:type="pct"/>
          </w:tcPr>
          <w:p w14:paraId="5C8D4A5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6</w:t>
            </w:r>
          </w:p>
        </w:tc>
        <w:tc>
          <w:tcPr>
            <w:tcW w:w="786" w:type="pct"/>
          </w:tcPr>
          <w:p w14:paraId="3369E71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811</w:t>
            </w:r>
          </w:p>
        </w:tc>
        <w:tc>
          <w:tcPr>
            <w:tcW w:w="890" w:type="pct"/>
          </w:tcPr>
          <w:p w14:paraId="00D31E0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917</w:t>
            </w:r>
          </w:p>
        </w:tc>
        <w:tc>
          <w:tcPr>
            <w:tcW w:w="778" w:type="pct"/>
          </w:tcPr>
          <w:p w14:paraId="3E33764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1</w:t>
            </w:r>
          </w:p>
        </w:tc>
        <w:tc>
          <w:tcPr>
            <w:tcW w:w="890" w:type="pct"/>
          </w:tcPr>
          <w:p w14:paraId="574DD1D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08</w:t>
            </w:r>
          </w:p>
        </w:tc>
        <w:tc>
          <w:tcPr>
            <w:tcW w:w="778" w:type="pct"/>
          </w:tcPr>
          <w:p w14:paraId="5F7926E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98</w:t>
            </w:r>
          </w:p>
        </w:tc>
      </w:tr>
      <w:tr w:rsidR="00F039A5" w:rsidRPr="00F039A5" w14:paraId="1122000C" w14:textId="77777777" w:rsidTr="0066309E">
        <w:trPr>
          <w:trHeight w:val="248"/>
          <w:jc w:val="center"/>
        </w:trPr>
        <w:tc>
          <w:tcPr>
            <w:tcW w:w="879" w:type="pct"/>
          </w:tcPr>
          <w:p w14:paraId="55483F0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7</w:t>
            </w:r>
          </w:p>
        </w:tc>
        <w:tc>
          <w:tcPr>
            <w:tcW w:w="786" w:type="pct"/>
          </w:tcPr>
          <w:p w14:paraId="4FA5C74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754</w:t>
            </w:r>
          </w:p>
        </w:tc>
        <w:tc>
          <w:tcPr>
            <w:tcW w:w="890" w:type="pct"/>
          </w:tcPr>
          <w:p w14:paraId="25D9E3C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874</w:t>
            </w:r>
          </w:p>
        </w:tc>
        <w:tc>
          <w:tcPr>
            <w:tcW w:w="778" w:type="pct"/>
          </w:tcPr>
          <w:p w14:paraId="33050B7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2</w:t>
            </w:r>
          </w:p>
        </w:tc>
        <w:tc>
          <w:tcPr>
            <w:tcW w:w="890" w:type="pct"/>
          </w:tcPr>
          <w:p w14:paraId="63966FF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04</w:t>
            </w:r>
          </w:p>
        </w:tc>
        <w:tc>
          <w:tcPr>
            <w:tcW w:w="778" w:type="pct"/>
          </w:tcPr>
          <w:p w14:paraId="1D52EB8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93</w:t>
            </w:r>
          </w:p>
        </w:tc>
      </w:tr>
      <w:tr w:rsidR="00F039A5" w:rsidRPr="00F039A5" w14:paraId="39DC21E7" w14:textId="77777777" w:rsidTr="0066309E">
        <w:trPr>
          <w:trHeight w:val="248"/>
          <w:jc w:val="center"/>
        </w:trPr>
        <w:tc>
          <w:tcPr>
            <w:tcW w:w="879" w:type="pct"/>
          </w:tcPr>
          <w:p w14:paraId="60687EB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8</w:t>
            </w:r>
          </w:p>
        </w:tc>
        <w:tc>
          <w:tcPr>
            <w:tcW w:w="786" w:type="pct"/>
          </w:tcPr>
          <w:p w14:paraId="23D1E85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707</w:t>
            </w:r>
          </w:p>
        </w:tc>
        <w:tc>
          <w:tcPr>
            <w:tcW w:w="890" w:type="pct"/>
          </w:tcPr>
          <w:p w14:paraId="46CBB58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834</w:t>
            </w:r>
          </w:p>
        </w:tc>
        <w:tc>
          <w:tcPr>
            <w:tcW w:w="778" w:type="pct"/>
          </w:tcPr>
          <w:p w14:paraId="100037B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3</w:t>
            </w:r>
          </w:p>
        </w:tc>
        <w:tc>
          <w:tcPr>
            <w:tcW w:w="890" w:type="pct"/>
          </w:tcPr>
          <w:p w14:paraId="736727D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01</w:t>
            </w:r>
          </w:p>
        </w:tc>
        <w:tc>
          <w:tcPr>
            <w:tcW w:w="778" w:type="pct"/>
          </w:tcPr>
          <w:p w14:paraId="57718A8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89</w:t>
            </w:r>
          </w:p>
        </w:tc>
      </w:tr>
      <w:tr w:rsidR="00F039A5" w:rsidRPr="00F039A5" w14:paraId="17CB497B" w14:textId="77777777" w:rsidTr="0066309E">
        <w:trPr>
          <w:trHeight w:val="248"/>
          <w:jc w:val="center"/>
        </w:trPr>
        <w:tc>
          <w:tcPr>
            <w:tcW w:w="879" w:type="pct"/>
          </w:tcPr>
          <w:p w14:paraId="4D0D71F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9</w:t>
            </w:r>
          </w:p>
        </w:tc>
        <w:tc>
          <w:tcPr>
            <w:tcW w:w="786" w:type="pct"/>
          </w:tcPr>
          <w:p w14:paraId="17DAACF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66</w:t>
            </w:r>
          </w:p>
        </w:tc>
        <w:tc>
          <w:tcPr>
            <w:tcW w:w="890" w:type="pct"/>
          </w:tcPr>
          <w:p w14:paraId="3B29253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798</w:t>
            </w:r>
          </w:p>
        </w:tc>
        <w:tc>
          <w:tcPr>
            <w:tcW w:w="778" w:type="pct"/>
          </w:tcPr>
          <w:p w14:paraId="34867BE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4</w:t>
            </w:r>
          </w:p>
        </w:tc>
        <w:tc>
          <w:tcPr>
            <w:tcW w:w="890" w:type="pct"/>
          </w:tcPr>
          <w:p w14:paraId="264B8E6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97</w:t>
            </w:r>
          </w:p>
        </w:tc>
        <w:tc>
          <w:tcPr>
            <w:tcW w:w="778" w:type="pct"/>
          </w:tcPr>
          <w:p w14:paraId="3BA3D91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84</w:t>
            </w:r>
          </w:p>
        </w:tc>
      </w:tr>
      <w:tr w:rsidR="00F039A5" w:rsidRPr="00F039A5" w14:paraId="4EE54DA1" w14:textId="77777777" w:rsidTr="0066309E">
        <w:trPr>
          <w:trHeight w:val="248"/>
          <w:jc w:val="center"/>
        </w:trPr>
        <w:tc>
          <w:tcPr>
            <w:tcW w:w="879" w:type="pct"/>
          </w:tcPr>
          <w:p w14:paraId="6CCEA12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0</w:t>
            </w:r>
          </w:p>
        </w:tc>
        <w:tc>
          <w:tcPr>
            <w:tcW w:w="786" w:type="pct"/>
          </w:tcPr>
          <w:p w14:paraId="4E09ABE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32</w:t>
            </w:r>
          </w:p>
        </w:tc>
        <w:tc>
          <w:tcPr>
            <w:tcW w:w="890" w:type="pct"/>
          </w:tcPr>
          <w:p w14:paraId="6414F9F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765</w:t>
            </w:r>
          </w:p>
        </w:tc>
        <w:tc>
          <w:tcPr>
            <w:tcW w:w="778" w:type="pct"/>
          </w:tcPr>
          <w:p w14:paraId="13C636E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5</w:t>
            </w:r>
          </w:p>
        </w:tc>
        <w:tc>
          <w:tcPr>
            <w:tcW w:w="890" w:type="pct"/>
          </w:tcPr>
          <w:p w14:paraId="3635CC6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94</w:t>
            </w:r>
          </w:p>
        </w:tc>
        <w:tc>
          <w:tcPr>
            <w:tcW w:w="778" w:type="pct"/>
          </w:tcPr>
          <w:p w14:paraId="48F089D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80</w:t>
            </w:r>
          </w:p>
        </w:tc>
      </w:tr>
      <w:tr w:rsidR="00F039A5" w:rsidRPr="00F039A5" w14:paraId="1D087388" w14:textId="77777777" w:rsidTr="0066309E">
        <w:trPr>
          <w:trHeight w:val="248"/>
          <w:jc w:val="center"/>
        </w:trPr>
        <w:tc>
          <w:tcPr>
            <w:tcW w:w="879" w:type="pct"/>
          </w:tcPr>
          <w:p w14:paraId="4DE006B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1</w:t>
            </w:r>
          </w:p>
        </w:tc>
        <w:tc>
          <w:tcPr>
            <w:tcW w:w="786" w:type="pct"/>
          </w:tcPr>
          <w:p w14:paraId="266F2DB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02</w:t>
            </w:r>
          </w:p>
        </w:tc>
        <w:tc>
          <w:tcPr>
            <w:tcW w:w="890" w:type="pct"/>
          </w:tcPr>
          <w:p w14:paraId="1238BF8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735</w:t>
            </w:r>
          </w:p>
        </w:tc>
        <w:tc>
          <w:tcPr>
            <w:tcW w:w="778" w:type="pct"/>
          </w:tcPr>
          <w:p w14:paraId="2617C0C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6</w:t>
            </w:r>
          </w:p>
        </w:tc>
        <w:tc>
          <w:tcPr>
            <w:tcW w:w="890" w:type="pct"/>
          </w:tcPr>
          <w:p w14:paraId="784AA6D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91</w:t>
            </w:r>
          </w:p>
        </w:tc>
        <w:tc>
          <w:tcPr>
            <w:tcW w:w="778" w:type="pct"/>
          </w:tcPr>
          <w:p w14:paraId="62EF9A8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76</w:t>
            </w:r>
          </w:p>
        </w:tc>
      </w:tr>
      <w:tr w:rsidR="00F039A5" w:rsidRPr="00F039A5" w14:paraId="7F81EE71" w14:textId="77777777" w:rsidTr="0066309E">
        <w:trPr>
          <w:trHeight w:val="248"/>
          <w:jc w:val="center"/>
        </w:trPr>
        <w:tc>
          <w:tcPr>
            <w:tcW w:w="879" w:type="pct"/>
          </w:tcPr>
          <w:p w14:paraId="6844E24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2</w:t>
            </w:r>
          </w:p>
        </w:tc>
        <w:tc>
          <w:tcPr>
            <w:tcW w:w="786" w:type="pct"/>
          </w:tcPr>
          <w:p w14:paraId="35A893C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76</w:t>
            </w:r>
          </w:p>
        </w:tc>
        <w:tc>
          <w:tcPr>
            <w:tcW w:w="890" w:type="pct"/>
          </w:tcPr>
          <w:p w14:paraId="1F3A340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708</w:t>
            </w:r>
          </w:p>
        </w:tc>
        <w:tc>
          <w:tcPr>
            <w:tcW w:w="778" w:type="pct"/>
          </w:tcPr>
          <w:p w14:paraId="16EAB84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7</w:t>
            </w:r>
          </w:p>
        </w:tc>
        <w:tc>
          <w:tcPr>
            <w:tcW w:w="890" w:type="pct"/>
          </w:tcPr>
          <w:p w14:paraId="45AB429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88</w:t>
            </w:r>
          </w:p>
        </w:tc>
        <w:tc>
          <w:tcPr>
            <w:tcW w:w="778" w:type="pct"/>
          </w:tcPr>
          <w:p w14:paraId="5625B44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72</w:t>
            </w:r>
          </w:p>
        </w:tc>
      </w:tr>
      <w:tr w:rsidR="00F039A5" w:rsidRPr="00F039A5" w14:paraId="324FF0AC" w14:textId="77777777" w:rsidTr="0066309E">
        <w:trPr>
          <w:trHeight w:val="248"/>
          <w:jc w:val="center"/>
        </w:trPr>
        <w:tc>
          <w:tcPr>
            <w:tcW w:w="879" w:type="pct"/>
          </w:tcPr>
          <w:p w14:paraId="36A55F6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3</w:t>
            </w:r>
          </w:p>
        </w:tc>
        <w:tc>
          <w:tcPr>
            <w:tcW w:w="786" w:type="pct"/>
          </w:tcPr>
          <w:p w14:paraId="014A0A7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53</w:t>
            </w:r>
          </w:p>
        </w:tc>
        <w:tc>
          <w:tcPr>
            <w:tcW w:w="890" w:type="pct"/>
          </w:tcPr>
          <w:p w14:paraId="107FA65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84</w:t>
            </w:r>
          </w:p>
        </w:tc>
        <w:tc>
          <w:tcPr>
            <w:tcW w:w="778" w:type="pct"/>
          </w:tcPr>
          <w:p w14:paraId="0C1BF7F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8</w:t>
            </w:r>
          </w:p>
        </w:tc>
        <w:tc>
          <w:tcPr>
            <w:tcW w:w="890" w:type="pct"/>
          </w:tcPr>
          <w:p w14:paraId="2803DCB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84</w:t>
            </w:r>
          </w:p>
        </w:tc>
        <w:tc>
          <w:tcPr>
            <w:tcW w:w="778" w:type="pct"/>
          </w:tcPr>
          <w:p w14:paraId="37361EF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68</w:t>
            </w:r>
          </w:p>
        </w:tc>
      </w:tr>
      <w:tr w:rsidR="00F039A5" w:rsidRPr="00F039A5" w14:paraId="37C5D1CC" w14:textId="77777777" w:rsidTr="0066309E">
        <w:trPr>
          <w:trHeight w:val="248"/>
          <w:jc w:val="center"/>
        </w:trPr>
        <w:tc>
          <w:tcPr>
            <w:tcW w:w="879" w:type="pct"/>
          </w:tcPr>
          <w:p w14:paraId="3FD0B1F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4</w:t>
            </w:r>
          </w:p>
        </w:tc>
        <w:tc>
          <w:tcPr>
            <w:tcW w:w="786" w:type="pct"/>
          </w:tcPr>
          <w:p w14:paraId="4448A63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32</w:t>
            </w:r>
          </w:p>
        </w:tc>
        <w:tc>
          <w:tcPr>
            <w:tcW w:w="890" w:type="pct"/>
          </w:tcPr>
          <w:p w14:paraId="321CDF5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61</w:t>
            </w:r>
          </w:p>
        </w:tc>
        <w:tc>
          <w:tcPr>
            <w:tcW w:w="778" w:type="pct"/>
          </w:tcPr>
          <w:p w14:paraId="18B0431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9</w:t>
            </w:r>
          </w:p>
        </w:tc>
        <w:tc>
          <w:tcPr>
            <w:tcW w:w="890" w:type="pct"/>
          </w:tcPr>
          <w:p w14:paraId="3D0B0F0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81</w:t>
            </w:r>
          </w:p>
        </w:tc>
        <w:tc>
          <w:tcPr>
            <w:tcW w:w="778" w:type="pct"/>
          </w:tcPr>
          <w:p w14:paraId="6C4BECB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64</w:t>
            </w:r>
          </w:p>
        </w:tc>
      </w:tr>
      <w:tr w:rsidR="00F039A5" w:rsidRPr="00F039A5" w14:paraId="685E1434" w14:textId="77777777" w:rsidTr="0066309E">
        <w:trPr>
          <w:trHeight w:val="248"/>
          <w:jc w:val="center"/>
        </w:trPr>
        <w:tc>
          <w:tcPr>
            <w:tcW w:w="879" w:type="pct"/>
          </w:tcPr>
          <w:p w14:paraId="3B0E4F5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5</w:t>
            </w:r>
          </w:p>
        </w:tc>
        <w:tc>
          <w:tcPr>
            <w:tcW w:w="786" w:type="pct"/>
          </w:tcPr>
          <w:p w14:paraId="2F07448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14</w:t>
            </w:r>
          </w:p>
        </w:tc>
        <w:tc>
          <w:tcPr>
            <w:tcW w:w="890" w:type="pct"/>
          </w:tcPr>
          <w:p w14:paraId="44DBD8A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41</w:t>
            </w:r>
          </w:p>
        </w:tc>
        <w:tc>
          <w:tcPr>
            <w:tcW w:w="778" w:type="pct"/>
          </w:tcPr>
          <w:p w14:paraId="4113B66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50</w:t>
            </w:r>
          </w:p>
        </w:tc>
        <w:tc>
          <w:tcPr>
            <w:tcW w:w="890" w:type="pct"/>
            <w:shd w:val="clear" w:color="auto" w:fill="auto"/>
          </w:tcPr>
          <w:p w14:paraId="2C4902D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79</w:t>
            </w:r>
          </w:p>
        </w:tc>
        <w:tc>
          <w:tcPr>
            <w:tcW w:w="778" w:type="pct"/>
          </w:tcPr>
          <w:p w14:paraId="07FF4DF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61</w:t>
            </w:r>
          </w:p>
        </w:tc>
      </w:tr>
      <w:tr w:rsidR="00F039A5" w:rsidRPr="00F039A5" w14:paraId="4AB97A39" w14:textId="77777777" w:rsidTr="0066309E">
        <w:trPr>
          <w:trHeight w:val="248"/>
          <w:jc w:val="center"/>
        </w:trPr>
        <w:tc>
          <w:tcPr>
            <w:tcW w:w="879" w:type="pct"/>
          </w:tcPr>
          <w:p w14:paraId="7C3A002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6</w:t>
            </w:r>
          </w:p>
        </w:tc>
        <w:tc>
          <w:tcPr>
            <w:tcW w:w="786" w:type="pct"/>
          </w:tcPr>
          <w:p w14:paraId="5825D72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97</w:t>
            </w:r>
          </w:p>
        </w:tc>
        <w:tc>
          <w:tcPr>
            <w:tcW w:w="890" w:type="pct"/>
          </w:tcPr>
          <w:p w14:paraId="3EBACE8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23</w:t>
            </w:r>
          </w:p>
        </w:tc>
        <w:tc>
          <w:tcPr>
            <w:tcW w:w="778" w:type="pct"/>
          </w:tcPr>
          <w:p w14:paraId="1F92CE9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55</w:t>
            </w:r>
          </w:p>
        </w:tc>
        <w:tc>
          <w:tcPr>
            <w:tcW w:w="890" w:type="pct"/>
          </w:tcPr>
          <w:p w14:paraId="5E0C48C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66</w:t>
            </w:r>
          </w:p>
        </w:tc>
        <w:tc>
          <w:tcPr>
            <w:tcW w:w="778" w:type="pct"/>
          </w:tcPr>
          <w:p w14:paraId="184FDC0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45</w:t>
            </w:r>
          </w:p>
        </w:tc>
      </w:tr>
      <w:tr w:rsidR="00F039A5" w:rsidRPr="00F039A5" w14:paraId="302EC133" w14:textId="77777777" w:rsidTr="0066309E">
        <w:trPr>
          <w:trHeight w:val="248"/>
          <w:jc w:val="center"/>
        </w:trPr>
        <w:tc>
          <w:tcPr>
            <w:tcW w:w="879" w:type="pct"/>
          </w:tcPr>
          <w:p w14:paraId="4892A99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7</w:t>
            </w:r>
          </w:p>
        </w:tc>
        <w:tc>
          <w:tcPr>
            <w:tcW w:w="786" w:type="pct"/>
          </w:tcPr>
          <w:p w14:paraId="3D80A0E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82</w:t>
            </w:r>
          </w:p>
        </w:tc>
        <w:tc>
          <w:tcPr>
            <w:tcW w:w="890" w:type="pct"/>
          </w:tcPr>
          <w:p w14:paraId="0AA9ADB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606</w:t>
            </w:r>
          </w:p>
        </w:tc>
        <w:tc>
          <w:tcPr>
            <w:tcW w:w="778" w:type="pct"/>
          </w:tcPr>
          <w:p w14:paraId="2A79F94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60</w:t>
            </w:r>
          </w:p>
        </w:tc>
        <w:tc>
          <w:tcPr>
            <w:tcW w:w="890" w:type="pct"/>
          </w:tcPr>
          <w:p w14:paraId="245C202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54</w:t>
            </w:r>
          </w:p>
        </w:tc>
        <w:tc>
          <w:tcPr>
            <w:tcW w:w="778" w:type="pct"/>
          </w:tcPr>
          <w:p w14:paraId="7D4A8DC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30</w:t>
            </w:r>
          </w:p>
        </w:tc>
      </w:tr>
      <w:tr w:rsidR="00F039A5" w:rsidRPr="00F039A5" w14:paraId="21405A5A" w14:textId="77777777" w:rsidTr="0066309E">
        <w:trPr>
          <w:trHeight w:val="248"/>
          <w:jc w:val="center"/>
        </w:trPr>
        <w:tc>
          <w:tcPr>
            <w:tcW w:w="879" w:type="pct"/>
          </w:tcPr>
          <w:p w14:paraId="0CB67F3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8</w:t>
            </w:r>
          </w:p>
        </w:tc>
        <w:tc>
          <w:tcPr>
            <w:tcW w:w="786" w:type="pct"/>
            <w:shd w:val="clear" w:color="auto" w:fill="FFFFFF"/>
          </w:tcPr>
          <w:p w14:paraId="503A677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68</w:t>
            </w:r>
          </w:p>
        </w:tc>
        <w:tc>
          <w:tcPr>
            <w:tcW w:w="890" w:type="pct"/>
            <w:shd w:val="clear" w:color="auto" w:fill="FFFFFF"/>
          </w:tcPr>
          <w:p w14:paraId="6B9F68C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90</w:t>
            </w:r>
          </w:p>
        </w:tc>
        <w:tc>
          <w:tcPr>
            <w:tcW w:w="778" w:type="pct"/>
          </w:tcPr>
          <w:p w14:paraId="5D83E83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65</w:t>
            </w:r>
          </w:p>
        </w:tc>
        <w:tc>
          <w:tcPr>
            <w:tcW w:w="890" w:type="pct"/>
          </w:tcPr>
          <w:p w14:paraId="286FA5B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44</w:t>
            </w:r>
          </w:p>
        </w:tc>
        <w:tc>
          <w:tcPr>
            <w:tcW w:w="778" w:type="pct"/>
          </w:tcPr>
          <w:p w14:paraId="5E348E3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17</w:t>
            </w:r>
          </w:p>
        </w:tc>
      </w:tr>
      <w:tr w:rsidR="00F039A5" w:rsidRPr="00F039A5" w14:paraId="72ABC14B" w14:textId="77777777" w:rsidTr="0066309E">
        <w:trPr>
          <w:trHeight w:val="248"/>
          <w:jc w:val="center"/>
        </w:trPr>
        <w:tc>
          <w:tcPr>
            <w:tcW w:w="879" w:type="pct"/>
          </w:tcPr>
          <w:p w14:paraId="3CD6F30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9</w:t>
            </w:r>
          </w:p>
        </w:tc>
        <w:tc>
          <w:tcPr>
            <w:tcW w:w="786" w:type="pct"/>
            <w:shd w:val="clear" w:color="auto" w:fill="FFFFFF"/>
          </w:tcPr>
          <w:p w14:paraId="1D36468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56</w:t>
            </w:r>
          </w:p>
        </w:tc>
        <w:tc>
          <w:tcPr>
            <w:tcW w:w="890" w:type="pct"/>
            <w:shd w:val="clear" w:color="auto" w:fill="FFFFFF"/>
          </w:tcPr>
          <w:p w14:paraId="463DAED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75</w:t>
            </w:r>
          </w:p>
        </w:tc>
        <w:tc>
          <w:tcPr>
            <w:tcW w:w="778" w:type="pct"/>
          </w:tcPr>
          <w:p w14:paraId="4768841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70</w:t>
            </w:r>
          </w:p>
        </w:tc>
        <w:tc>
          <w:tcPr>
            <w:tcW w:w="890" w:type="pct"/>
          </w:tcPr>
          <w:p w14:paraId="0F9FF2A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35</w:t>
            </w:r>
          </w:p>
        </w:tc>
        <w:tc>
          <w:tcPr>
            <w:tcW w:w="778" w:type="pct"/>
          </w:tcPr>
          <w:p w14:paraId="062C75B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06</w:t>
            </w:r>
          </w:p>
        </w:tc>
      </w:tr>
      <w:tr w:rsidR="00F039A5" w:rsidRPr="00F039A5" w14:paraId="4DE3EFF2" w14:textId="77777777" w:rsidTr="0066309E">
        <w:trPr>
          <w:trHeight w:val="248"/>
          <w:jc w:val="center"/>
        </w:trPr>
        <w:tc>
          <w:tcPr>
            <w:tcW w:w="879" w:type="pct"/>
          </w:tcPr>
          <w:p w14:paraId="42234AB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0</w:t>
            </w:r>
          </w:p>
        </w:tc>
        <w:tc>
          <w:tcPr>
            <w:tcW w:w="786" w:type="pct"/>
            <w:shd w:val="clear" w:color="auto" w:fill="FFFFFF"/>
          </w:tcPr>
          <w:p w14:paraId="5EF61AA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44</w:t>
            </w:r>
          </w:p>
        </w:tc>
        <w:tc>
          <w:tcPr>
            <w:tcW w:w="890" w:type="pct"/>
            <w:shd w:val="clear" w:color="auto" w:fill="FFFFFF"/>
          </w:tcPr>
          <w:p w14:paraId="226A7B0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61</w:t>
            </w:r>
          </w:p>
        </w:tc>
        <w:tc>
          <w:tcPr>
            <w:tcW w:w="778" w:type="pct"/>
          </w:tcPr>
          <w:p w14:paraId="69FD772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75</w:t>
            </w:r>
          </w:p>
        </w:tc>
        <w:tc>
          <w:tcPr>
            <w:tcW w:w="890" w:type="pct"/>
          </w:tcPr>
          <w:p w14:paraId="3BD1104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27</w:t>
            </w:r>
          </w:p>
        </w:tc>
        <w:tc>
          <w:tcPr>
            <w:tcW w:w="778" w:type="pct"/>
          </w:tcPr>
          <w:p w14:paraId="5E6B1A7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96</w:t>
            </w:r>
          </w:p>
        </w:tc>
      </w:tr>
      <w:tr w:rsidR="00F039A5" w:rsidRPr="00F039A5" w14:paraId="4BD95271" w14:textId="77777777" w:rsidTr="0066309E">
        <w:trPr>
          <w:trHeight w:val="248"/>
          <w:jc w:val="center"/>
        </w:trPr>
        <w:tc>
          <w:tcPr>
            <w:tcW w:w="879" w:type="pct"/>
          </w:tcPr>
          <w:p w14:paraId="3C78FC2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1</w:t>
            </w:r>
          </w:p>
        </w:tc>
        <w:tc>
          <w:tcPr>
            <w:tcW w:w="786" w:type="pct"/>
            <w:shd w:val="clear" w:color="auto" w:fill="FFFFFF"/>
          </w:tcPr>
          <w:p w14:paraId="086DDA2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33</w:t>
            </w:r>
          </w:p>
        </w:tc>
        <w:tc>
          <w:tcPr>
            <w:tcW w:w="890" w:type="pct"/>
            <w:shd w:val="clear" w:color="auto" w:fill="FFFFFF"/>
          </w:tcPr>
          <w:p w14:paraId="7955F0C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49</w:t>
            </w:r>
          </w:p>
        </w:tc>
        <w:tc>
          <w:tcPr>
            <w:tcW w:w="778" w:type="pct"/>
          </w:tcPr>
          <w:p w14:paraId="7103563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80</w:t>
            </w:r>
          </w:p>
        </w:tc>
        <w:tc>
          <w:tcPr>
            <w:tcW w:w="890" w:type="pct"/>
            <w:shd w:val="clear" w:color="auto" w:fill="auto"/>
          </w:tcPr>
          <w:p w14:paraId="280E635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20</w:t>
            </w:r>
          </w:p>
        </w:tc>
        <w:tc>
          <w:tcPr>
            <w:tcW w:w="778" w:type="pct"/>
            <w:shd w:val="clear" w:color="auto" w:fill="auto"/>
          </w:tcPr>
          <w:p w14:paraId="4B064D8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86</w:t>
            </w:r>
          </w:p>
        </w:tc>
      </w:tr>
      <w:tr w:rsidR="00F039A5" w:rsidRPr="00F039A5" w14:paraId="7A10FF74" w14:textId="77777777" w:rsidTr="0066309E">
        <w:trPr>
          <w:trHeight w:val="248"/>
          <w:jc w:val="center"/>
        </w:trPr>
        <w:tc>
          <w:tcPr>
            <w:tcW w:w="879" w:type="pct"/>
          </w:tcPr>
          <w:p w14:paraId="6B3C927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2</w:t>
            </w:r>
          </w:p>
        </w:tc>
        <w:tc>
          <w:tcPr>
            <w:tcW w:w="786" w:type="pct"/>
            <w:shd w:val="clear" w:color="auto" w:fill="FFFFFF"/>
          </w:tcPr>
          <w:p w14:paraId="0DCAC74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32</w:t>
            </w:r>
          </w:p>
        </w:tc>
        <w:tc>
          <w:tcPr>
            <w:tcW w:w="890" w:type="pct"/>
            <w:shd w:val="clear" w:color="auto" w:fill="FFFFFF"/>
          </w:tcPr>
          <w:p w14:paraId="374BBA8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37</w:t>
            </w:r>
          </w:p>
        </w:tc>
        <w:tc>
          <w:tcPr>
            <w:tcW w:w="778" w:type="pct"/>
          </w:tcPr>
          <w:p w14:paraId="6F4058D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85</w:t>
            </w:r>
          </w:p>
        </w:tc>
        <w:tc>
          <w:tcPr>
            <w:tcW w:w="890" w:type="pct"/>
            <w:shd w:val="clear" w:color="auto" w:fill="auto"/>
          </w:tcPr>
          <w:p w14:paraId="129CEAA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13</w:t>
            </w:r>
          </w:p>
        </w:tc>
        <w:tc>
          <w:tcPr>
            <w:tcW w:w="778" w:type="pct"/>
            <w:shd w:val="clear" w:color="auto" w:fill="auto"/>
          </w:tcPr>
          <w:p w14:paraId="28E1D0B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78</w:t>
            </w:r>
          </w:p>
        </w:tc>
      </w:tr>
      <w:tr w:rsidR="00F039A5" w:rsidRPr="00F039A5" w14:paraId="7EA6D51F" w14:textId="77777777" w:rsidTr="0066309E">
        <w:trPr>
          <w:trHeight w:val="248"/>
          <w:jc w:val="center"/>
        </w:trPr>
        <w:tc>
          <w:tcPr>
            <w:tcW w:w="879" w:type="pct"/>
          </w:tcPr>
          <w:p w14:paraId="7924F27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3</w:t>
            </w:r>
          </w:p>
        </w:tc>
        <w:tc>
          <w:tcPr>
            <w:tcW w:w="786" w:type="pct"/>
          </w:tcPr>
          <w:p w14:paraId="1976734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13</w:t>
            </w:r>
          </w:p>
        </w:tc>
        <w:tc>
          <w:tcPr>
            <w:tcW w:w="890" w:type="pct"/>
          </w:tcPr>
          <w:p w14:paraId="70325A7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26</w:t>
            </w:r>
          </w:p>
        </w:tc>
        <w:tc>
          <w:tcPr>
            <w:tcW w:w="778" w:type="pct"/>
          </w:tcPr>
          <w:p w14:paraId="56C56CF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90</w:t>
            </w:r>
          </w:p>
        </w:tc>
        <w:tc>
          <w:tcPr>
            <w:tcW w:w="890" w:type="pct"/>
            <w:shd w:val="clear" w:color="auto" w:fill="auto"/>
          </w:tcPr>
          <w:p w14:paraId="6EF2CCC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07</w:t>
            </w:r>
          </w:p>
        </w:tc>
        <w:tc>
          <w:tcPr>
            <w:tcW w:w="778" w:type="pct"/>
            <w:shd w:val="clear" w:color="auto" w:fill="auto"/>
          </w:tcPr>
          <w:p w14:paraId="73A7925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67</w:t>
            </w:r>
          </w:p>
        </w:tc>
      </w:tr>
      <w:tr w:rsidR="00F039A5" w:rsidRPr="00F039A5" w14:paraId="49A26F0E" w14:textId="77777777" w:rsidTr="0066309E">
        <w:trPr>
          <w:trHeight w:val="248"/>
          <w:jc w:val="center"/>
        </w:trPr>
        <w:tc>
          <w:tcPr>
            <w:tcW w:w="879" w:type="pct"/>
          </w:tcPr>
          <w:p w14:paraId="614AF04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lastRenderedPageBreak/>
              <w:t>24</w:t>
            </w:r>
          </w:p>
        </w:tc>
        <w:tc>
          <w:tcPr>
            <w:tcW w:w="786" w:type="pct"/>
          </w:tcPr>
          <w:p w14:paraId="12F0FB4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04</w:t>
            </w:r>
          </w:p>
        </w:tc>
        <w:tc>
          <w:tcPr>
            <w:tcW w:w="890" w:type="pct"/>
          </w:tcPr>
          <w:p w14:paraId="41E3EB8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15</w:t>
            </w:r>
          </w:p>
        </w:tc>
        <w:tc>
          <w:tcPr>
            <w:tcW w:w="778" w:type="pct"/>
            <w:shd w:val="clear" w:color="auto" w:fill="auto"/>
          </w:tcPr>
          <w:p w14:paraId="5FD001C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95</w:t>
            </w:r>
          </w:p>
        </w:tc>
        <w:tc>
          <w:tcPr>
            <w:tcW w:w="890" w:type="pct"/>
            <w:tcBorders>
              <w:bottom w:val="single" w:sz="4" w:space="0" w:color="auto"/>
            </w:tcBorders>
            <w:shd w:val="clear" w:color="auto" w:fill="auto"/>
          </w:tcPr>
          <w:p w14:paraId="49E1C1D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02</w:t>
            </w:r>
          </w:p>
        </w:tc>
        <w:tc>
          <w:tcPr>
            <w:tcW w:w="778" w:type="pct"/>
            <w:shd w:val="clear" w:color="auto" w:fill="auto"/>
          </w:tcPr>
          <w:p w14:paraId="74D5D03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63</w:t>
            </w:r>
          </w:p>
        </w:tc>
      </w:tr>
      <w:tr w:rsidR="00F039A5" w:rsidRPr="00F039A5" w14:paraId="79390935" w14:textId="77777777" w:rsidTr="0066309E">
        <w:trPr>
          <w:trHeight w:val="248"/>
          <w:jc w:val="center"/>
        </w:trPr>
        <w:tc>
          <w:tcPr>
            <w:tcW w:w="879" w:type="pct"/>
          </w:tcPr>
          <w:p w14:paraId="778B3D3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5</w:t>
            </w:r>
          </w:p>
        </w:tc>
        <w:tc>
          <w:tcPr>
            <w:tcW w:w="786" w:type="pct"/>
          </w:tcPr>
          <w:p w14:paraId="33B8F5C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96</w:t>
            </w:r>
          </w:p>
        </w:tc>
        <w:tc>
          <w:tcPr>
            <w:tcW w:w="890" w:type="pct"/>
          </w:tcPr>
          <w:p w14:paraId="59B971C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505</w:t>
            </w:r>
          </w:p>
        </w:tc>
        <w:tc>
          <w:tcPr>
            <w:tcW w:w="778" w:type="pct"/>
            <w:shd w:val="clear" w:color="auto" w:fill="auto"/>
          </w:tcPr>
          <w:p w14:paraId="3A4F297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00</w:t>
            </w:r>
          </w:p>
        </w:tc>
        <w:tc>
          <w:tcPr>
            <w:tcW w:w="890" w:type="pct"/>
            <w:shd w:val="clear" w:color="auto" w:fill="auto"/>
          </w:tcPr>
          <w:p w14:paraId="09F5FD2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95</w:t>
            </w:r>
          </w:p>
        </w:tc>
        <w:tc>
          <w:tcPr>
            <w:tcW w:w="778" w:type="pct"/>
            <w:shd w:val="clear" w:color="auto" w:fill="auto"/>
          </w:tcPr>
          <w:p w14:paraId="3CFE0CA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56</w:t>
            </w:r>
          </w:p>
        </w:tc>
      </w:tr>
      <w:tr w:rsidR="00F039A5" w:rsidRPr="00F039A5" w14:paraId="554F31CD" w14:textId="77777777" w:rsidTr="0066309E">
        <w:trPr>
          <w:trHeight w:val="248"/>
          <w:jc w:val="center"/>
        </w:trPr>
        <w:tc>
          <w:tcPr>
            <w:tcW w:w="879" w:type="pct"/>
          </w:tcPr>
          <w:p w14:paraId="1C23379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6</w:t>
            </w:r>
          </w:p>
        </w:tc>
        <w:tc>
          <w:tcPr>
            <w:tcW w:w="786" w:type="pct"/>
          </w:tcPr>
          <w:p w14:paraId="0E18166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88</w:t>
            </w:r>
          </w:p>
        </w:tc>
        <w:tc>
          <w:tcPr>
            <w:tcW w:w="890" w:type="pct"/>
          </w:tcPr>
          <w:p w14:paraId="4D1FA3D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96</w:t>
            </w:r>
          </w:p>
        </w:tc>
        <w:tc>
          <w:tcPr>
            <w:tcW w:w="778" w:type="pct"/>
            <w:shd w:val="clear" w:color="auto" w:fill="auto"/>
          </w:tcPr>
          <w:p w14:paraId="51DD3AB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25</w:t>
            </w:r>
          </w:p>
        </w:tc>
        <w:tc>
          <w:tcPr>
            <w:tcW w:w="890" w:type="pct"/>
            <w:shd w:val="clear" w:color="auto" w:fill="auto"/>
          </w:tcPr>
          <w:p w14:paraId="2F22162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76</w:t>
            </w:r>
          </w:p>
        </w:tc>
        <w:tc>
          <w:tcPr>
            <w:tcW w:w="778" w:type="pct"/>
            <w:shd w:val="clear" w:color="auto" w:fill="auto"/>
          </w:tcPr>
          <w:p w14:paraId="49B8E5A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30</w:t>
            </w:r>
          </w:p>
        </w:tc>
      </w:tr>
      <w:tr w:rsidR="00F039A5" w:rsidRPr="00F039A5" w14:paraId="35842D22" w14:textId="77777777" w:rsidTr="0066309E">
        <w:trPr>
          <w:trHeight w:val="248"/>
          <w:jc w:val="center"/>
        </w:trPr>
        <w:tc>
          <w:tcPr>
            <w:tcW w:w="879" w:type="pct"/>
          </w:tcPr>
          <w:p w14:paraId="5A36622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7</w:t>
            </w:r>
          </w:p>
        </w:tc>
        <w:tc>
          <w:tcPr>
            <w:tcW w:w="786" w:type="pct"/>
          </w:tcPr>
          <w:p w14:paraId="73608CD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81</w:t>
            </w:r>
          </w:p>
        </w:tc>
        <w:tc>
          <w:tcPr>
            <w:tcW w:w="890" w:type="pct"/>
          </w:tcPr>
          <w:p w14:paraId="5A072A8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87</w:t>
            </w:r>
          </w:p>
        </w:tc>
        <w:tc>
          <w:tcPr>
            <w:tcW w:w="778" w:type="pct"/>
            <w:shd w:val="clear" w:color="auto" w:fill="auto"/>
          </w:tcPr>
          <w:p w14:paraId="5FF77FF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50</w:t>
            </w:r>
          </w:p>
        </w:tc>
        <w:tc>
          <w:tcPr>
            <w:tcW w:w="890" w:type="pct"/>
            <w:shd w:val="clear" w:color="auto" w:fill="auto"/>
          </w:tcPr>
          <w:p w14:paraId="34F426E7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59</w:t>
            </w:r>
          </w:p>
        </w:tc>
        <w:tc>
          <w:tcPr>
            <w:tcW w:w="778" w:type="pct"/>
            <w:shd w:val="clear" w:color="auto" w:fill="auto"/>
          </w:tcPr>
          <w:p w14:paraId="15854A6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210</w:t>
            </w:r>
          </w:p>
        </w:tc>
      </w:tr>
      <w:tr w:rsidR="00F039A5" w:rsidRPr="00F039A5" w14:paraId="0EA8FAE7" w14:textId="77777777" w:rsidTr="0066309E">
        <w:trPr>
          <w:trHeight w:val="248"/>
          <w:jc w:val="center"/>
        </w:trPr>
        <w:tc>
          <w:tcPr>
            <w:tcW w:w="879" w:type="pct"/>
          </w:tcPr>
          <w:p w14:paraId="2AC4316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8</w:t>
            </w:r>
          </w:p>
        </w:tc>
        <w:tc>
          <w:tcPr>
            <w:tcW w:w="786" w:type="pct"/>
          </w:tcPr>
          <w:p w14:paraId="43A894F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74</w:t>
            </w:r>
          </w:p>
        </w:tc>
        <w:tc>
          <w:tcPr>
            <w:tcW w:w="890" w:type="pct"/>
          </w:tcPr>
          <w:p w14:paraId="356778F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78</w:t>
            </w:r>
          </w:p>
        </w:tc>
        <w:tc>
          <w:tcPr>
            <w:tcW w:w="778" w:type="pct"/>
          </w:tcPr>
          <w:p w14:paraId="5D9835C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75</w:t>
            </w:r>
          </w:p>
        </w:tc>
        <w:tc>
          <w:tcPr>
            <w:tcW w:w="890" w:type="pct"/>
            <w:shd w:val="clear" w:color="auto" w:fill="auto"/>
          </w:tcPr>
          <w:p w14:paraId="335501C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48</w:t>
            </w:r>
          </w:p>
        </w:tc>
        <w:tc>
          <w:tcPr>
            <w:tcW w:w="778" w:type="pct"/>
            <w:shd w:val="clear" w:color="auto" w:fill="auto"/>
          </w:tcPr>
          <w:p w14:paraId="5F31A58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94</w:t>
            </w:r>
          </w:p>
        </w:tc>
      </w:tr>
      <w:tr w:rsidR="00F039A5" w:rsidRPr="00F039A5" w14:paraId="430AA362" w14:textId="77777777" w:rsidTr="0066309E">
        <w:trPr>
          <w:trHeight w:val="248"/>
          <w:jc w:val="center"/>
        </w:trPr>
        <w:tc>
          <w:tcPr>
            <w:tcW w:w="879" w:type="pct"/>
          </w:tcPr>
          <w:p w14:paraId="03AE19E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9</w:t>
            </w:r>
          </w:p>
        </w:tc>
        <w:tc>
          <w:tcPr>
            <w:tcW w:w="786" w:type="pct"/>
          </w:tcPr>
          <w:p w14:paraId="49239BC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67</w:t>
            </w:r>
          </w:p>
        </w:tc>
        <w:tc>
          <w:tcPr>
            <w:tcW w:w="890" w:type="pct"/>
          </w:tcPr>
          <w:p w14:paraId="761C600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70</w:t>
            </w:r>
          </w:p>
        </w:tc>
        <w:tc>
          <w:tcPr>
            <w:tcW w:w="778" w:type="pct"/>
          </w:tcPr>
          <w:p w14:paraId="399E0AD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200</w:t>
            </w:r>
          </w:p>
        </w:tc>
        <w:tc>
          <w:tcPr>
            <w:tcW w:w="890" w:type="pct"/>
          </w:tcPr>
          <w:p w14:paraId="7F11FF5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38</w:t>
            </w:r>
          </w:p>
        </w:tc>
        <w:tc>
          <w:tcPr>
            <w:tcW w:w="778" w:type="pct"/>
          </w:tcPr>
          <w:p w14:paraId="707E944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81</w:t>
            </w:r>
          </w:p>
        </w:tc>
      </w:tr>
      <w:tr w:rsidR="00F039A5" w:rsidRPr="00F039A5" w14:paraId="4FE29020" w14:textId="77777777" w:rsidTr="0066309E">
        <w:trPr>
          <w:trHeight w:val="248"/>
          <w:jc w:val="center"/>
        </w:trPr>
        <w:tc>
          <w:tcPr>
            <w:tcW w:w="879" w:type="pct"/>
          </w:tcPr>
          <w:p w14:paraId="0A2AC6B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0</w:t>
            </w:r>
          </w:p>
        </w:tc>
        <w:tc>
          <w:tcPr>
            <w:tcW w:w="786" w:type="pct"/>
          </w:tcPr>
          <w:p w14:paraId="2616F5D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61</w:t>
            </w:r>
          </w:p>
        </w:tc>
        <w:tc>
          <w:tcPr>
            <w:tcW w:w="890" w:type="pct"/>
          </w:tcPr>
          <w:p w14:paraId="59E2D16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63</w:t>
            </w:r>
          </w:p>
        </w:tc>
        <w:tc>
          <w:tcPr>
            <w:tcW w:w="778" w:type="pct"/>
          </w:tcPr>
          <w:p w14:paraId="6D8896D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00</w:t>
            </w:r>
          </w:p>
        </w:tc>
        <w:tc>
          <w:tcPr>
            <w:tcW w:w="890" w:type="pct"/>
          </w:tcPr>
          <w:p w14:paraId="2C0F8CF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13</w:t>
            </w:r>
          </w:p>
        </w:tc>
        <w:tc>
          <w:tcPr>
            <w:tcW w:w="778" w:type="pct"/>
          </w:tcPr>
          <w:p w14:paraId="6B9F0DD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48</w:t>
            </w:r>
          </w:p>
        </w:tc>
      </w:tr>
      <w:tr w:rsidR="00F039A5" w:rsidRPr="00F039A5" w14:paraId="5BD67B06" w14:textId="77777777" w:rsidTr="0066309E">
        <w:trPr>
          <w:trHeight w:val="248"/>
          <w:jc w:val="center"/>
        </w:trPr>
        <w:tc>
          <w:tcPr>
            <w:tcW w:w="879" w:type="pct"/>
          </w:tcPr>
          <w:p w14:paraId="41BFFD4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1</w:t>
            </w:r>
          </w:p>
        </w:tc>
        <w:tc>
          <w:tcPr>
            <w:tcW w:w="786" w:type="pct"/>
          </w:tcPr>
          <w:p w14:paraId="7D639A73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55</w:t>
            </w:r>
          </w:p>
        </w:tc>
        <w:tc>
          <w:tcPr>
            <w:tcW w:w="890" w:type="pct"/>
          </w:tcPr>
          <w:p w14:paraId="712926E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56</w:t>
            </w:r>
          </w:p>
        </w:tc>
        <w:tc>
          <w:tcPr>
            <w:tcW w:w="778" w:type="pct"/>
          </w:tcPr>
          <w:p w14:paraId="52C7941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400</w:t>
            </w:r>
          </w:p>
        </w:tc>
        <w:tc>
          <w:tcPr>
            <w:tcW w:w="890" w:type="pct"/>
          </w:tcPr>
          <w:p w14:paraId="4D88F42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98</w:t>
            </w:r>
          </w:p>
        </w:tc>
        <w:tc>
          <w:tcPr>
            <w:tcW w:w="778" w:type="pct"/>
          </w:tcPr>
          <w:p w14:paraId="1A0C103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28</w:t>
            </w:r>
          </w:p>
        </w:tc>
      </w:tr>
      <w:tr w:rsidR="00F039A5" w:rsidRPr="00F039A5" w14:paraId="0232335E" w14:textId="77777777" w:rsidTr="0066309E">
        <w:trPr>
          <w:trHeight w:val="248"/>
          <w:jc w:val="center"/>
        </w:trPr>
        <w:tc>
          <w:tcPr>
            <w:tcW w:w="879" w:type="pct"/>
          </w:tcPr>
          <w:p w14:paraId="4E3A70B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2</w:t>
            </w:r>
          </w:p>
        </w:tc>
        <w:tc>
          <w:tcPr>
            <w:tcW w:w="786" w:type="pct"/>
          </w:tcPr>
          <w:p w14:paraId="3304018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49</w:t>
            </w:r>
          </w:p>
        </w:tc>
        <w:tc>
          <w:tcPr>
            <w:tcW w:w="890" w:type="pct"/>
          </w:tcPr>
          <w:p w14:paraId="3BBAEC4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49</w:t>
            </w:r>
          </w:p>
        </w:tc>
        <w:tc>
          <w:tcPr>
            <w:tcW w:w="778" w:type="pct"/>
          </w:tcPr>
          <w:p w14:paraId="0D07835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500</w:t>
            </w:r>
          </w:p>
        </w:tc>
        <w:tc>
          <w:tcPr>
            <w:tcW w:w="890" w:type="pct"/>
          </w:tcPr>
          <w:p w14:paraId="74474E4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88</w:t>
            </w:r>
          </w:p>
        </w:tc>
        <w:tc>
          <w:tcPr>
            <w:tcW w:w="778" w:type="pct"/>
          </w:tcPr>
          <w:p w14:paraId="6E926B7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15</w:t>
            </w:r>
          </w:p>
        </w:tc>
      </w:tr>
      <w:tr w:rsidR="00F039A5" w:rsidRPr="00F039A5" w14:paraId="7CE385AE" w14:textId="77777777" w:rsidTr="0066309E">
        <w:trPr>
          <w:trHeight w:val="248"/>
          <w:jc w:val="center"/>
        </w:trPr>
        <w:tc>
          <w:tcPr>
            <w:tcW w:w="879" w:type="pct"/>
          </w:tcPr>
          <w:p w14:paraId="5AE93CF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3</w:t>
            </w:r>
          </w:p>
        </w:tc>
        <w:tc>
          <w:tcPr>
            <w:tcW w:w="786" w:type="pct"/>
          </w:tcPr>
          <w:p w14:paraId="40D5BDAF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44</w:t>
            </w:r>
          </w:p>
        </w:tc>
        <w:tc>
          <w:tcPr>
            <w:tcW w:w="890" w:type="pct"/>
          </w:tcPr>
          <w:p w14:paraId="62DAB22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42</w:t>
            </w:r>
          </w:p>
        </w:tc>
        <w:tc>
          <w:tcPr>
            <w:tcW w:w="778" w:type="pct"/>
          </w:tcPr>
          <w:p w14:paraId="7AF131E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600</w:t>
            </w:r>
          </w:p>
        </w:tc>
        <w:tc>
          <w:tcPr>
            <w:tcW w:w="890" w:type="pct"/>
          </w:tcPr>
          <w:p w14:paraId="1214131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80</w:t>
            </w:r>
          </w:p>
        </w:tc>
        <w:tc>
          <w:tcPr>
            <w:tcW w:w="778" w:type="pct"/>
          </w:tcPr>
          <w:p w14:paraId="272CCDE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105</w:t>
            </w:r>
          </w:p>
        </w:tc>
      </w:tr>
      <w:tr w:rsidR="00F039A5" w:rsidRPr="00F039A5" w14:paraId="1B1B3501" w14:textId="77777777" w:rsidTr="0066309E">
        <w:trPr>
          <w:trHeight w:val="248"/>
          <w:jc w:val="center"/>
        </w:trPr>
        <w:tc>
          <w:tcPr>
            <w:tcW w:w="879" w:type="pct"/>
          </w:tcPr>
          <w:p w14:paraId="3F8C6CF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4</w:t>
            </w:r>
          </w:p>
        </w:tc>
        <w:tc>
          <w:tcPr>
            <w:tcW w:w="786" w:type="pct"/>
          </w:tcPr>
          <w:p w14:paraId="093CB98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39</w:t>
            </w:r>
          </w:p>
        </w:tc>
        <w:tc>
          <w:tcPr>
            <w:tcW w:w="890" w:type="pct"/>
          </w:tcPr>
          <w:p w14:paraId="79A5AD8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36</w:t>
            </w:r>
          </w:p>
        </w:tc>
        <w:tc>
          <w:tcPr>
            <w:tcW w:w="778" w:type="pct"/>
          </w:tcPr>
          <w:p w14:paraId="63FE22A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700</w:t>
            </w:r>
          </w:p>
        </w:tc>
        <w:tc>
          <w:tcPr>
            <w:tcW w:w="890" w:type="pct"/>
          </w:tcPr>
          <w:p w14:paraId="2785279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74</w:t>
            </w:r>
          </w:p>
        </w:tc>
        <w:tc>
          <w:tcPr>
            <w:tcW w:w="778" w:type="pct"/>
          </w:tcPr>
          <w:p w14:paraId="3A4C45B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97</w:t>
            </w:r>
          </w:p>
        </w:tc>
      </w:tr>
      <w:tr w:rsidR="00F039A5" w:rsidRPr="00F039A5" w14:paraId="0AB61DB9" w14:textId="77777777" w:rsidTr="0066309E">
        <w:trPr>
          <w:trHeight w:val="248"/>
          <w:jc w:val="center"/>
        </w:trPr>
        <w:tc>
          <w:tcPr>
            <w:tcW w:w="879" w:type="pct"/>
          </w:tcPr>
          <w:p w14:paraId="7DCD31B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5</w:t>
            </w:r>
          </w:p>
        </w:tc>
        <w:tc>
          <w:tcPr>
            <w:tcW w:w="786" w:type="pct"/>
          </w:tcPr>
          <w:p w14:paraId="43F8345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34</w:t>
            </w:r>
          </w:p>
        </w:tc>
        <w:tc>
          <w:tcPr>
            <w:tcW w:w="890" w:type="pct"/>
          </w:tcPr>
          <w:p w14:paraId="23FC836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30</w:t>
            </w:r>
          </w:p>
        </w:tc>
        <w:tc>
          <w:tcPr>
            <w:tcW w:w="778" w:type="pct"/>
          </w:tcPr>
          <w:p w14:paraId="294A278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800</w:t>
            </w:r>
          </w:p>
        </w:tc>
        <w:tc>
          <w:tcPr>
            <w:tcW w:w="890" w:type="pct"/>
          </w:tcPr>
          <w:p w14:paraId="1CDABAA9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70</w:t>
            </w:r>
          </w:p>
        </w:tc>
        <w:tc>
          <w:tcPr>
            <w:tcW w:w="778" w:type="pct"/>
          </w:tcPr>
          <w:p w14:paraId="0E37B8B8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91</w:t>
            </w:r>
          </w:p>
        </w:tc>
      </w:tr>
      <w:tr w:rsidR="00F039A5" w:rsidRPr="00F039A5" w14:paraId="60BE90BF" w14:textId="77777777" w:rsidTr="0066309E">
        <w:trPr>
          <w:trHeight w:val="248"/>
          <w:jc w:val="center"/>
        </w:trPr>
        <w:tc>
          <w:tcPr>
            <w:tcW w:w="879" w:type="pct"/>
          </w:tcPr>
          <w:p w14:paraId="079F0280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6</w:t>
            </w:r>
          </w:p>
        </w:tc>
        <w:tc>
          <w:tcPr>
            <w:tcW w:w="786" w:type="pct"/>
          </w:tcPr>
          <w:p w14:paraId="7A2F9621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29</w:t>
            </w:r>
          </w:p>
        </w:tc>
        <w:tc>
          <w:tcPr>
            <w:tcW w:w="890" w:type="pct"/>
          </w:tcPr>
          <w:p w14:paraId="0E9F6195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24</w:t>
            </w:r>
          </w:p>
        </w:tc>
        <w:tc>
          <w:tcPr>
            <w:tcW w:w="778" w:type="pct"/>
          </w:tcPr>
          <w:p w14:paraId="136F52B2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900</w:t>
            </w:r>
          </w:p>
        </w:tc>
        <w:tc>
          <w:tcPr>
            <w:tcW w:w="890" w:type="pct"/>
          </w:tcPr>
          <w:p w14:paraId="30C427A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65</w:t>
            </w:r>
          </w:p>
        </w:tc>
        <w:tc>
          <w:tcPr>
            <w:tcW w:w="778" w:type="pct"/>
          </w:tcPr>
          <w:p w14:paraId="70329D04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86</w:t>
            </w:r>
          </w:p>
        </w:tc>
      </w:tr>
      <w:tr w:rsidR="00E51E56" w:rsidRPr="00F039A5" w14:paraId="4622EC91" w14:textId="77777777" w:rsidTr="0066309E">
        <w:trPr>
          <w:trHeight w:val="248"/>
          <w:jc w:val="center"/>
        </w:trPr>
        <w:tc>
          <w:tcPr>
            <w:tcW w:w="879" w:type="pct"/>
          </w:tcPr>
          <w:p w14:paraId="09C3D79E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37</w:t>
            </w:r>
          </w:p>
        </w:tc>
        <w:tc>
          <w:tcPr>
            <w:tcW w:w="786" w:type="pct"/>
          </w:tcPr>
          <w:p w14:paraId="39336EEA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325</w:t>
            </w:r>
          </w:p>
        </w:tc>
        <w:tc>
          <w:tcPr>
            <w:tcW w:w="890" w:type="pct"/>
          </w:tcPr>
          <w:p w14:paraId="0532C86D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418</w:t>
            </w:r>
          </w:p>
        </w:tc>
        <w:tc>
          <w:tcPr>
            <w:tcW w:w="778" w:type="pct"/>
          </w:tcPr>
          <w:p w14:paraId="083FA0AB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1000</w:t>
            </w:r>
          </w:p>
        </w:tc>
        <w:tc>
          <w:tcPr>
            <w:tcW w:w="890" w:type="pct"/>
          </w:tcPr>
          <w:p w14:paraId="0C0373E6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62</w:t>
            </w:r>
          </w:p>
        </w:tc>
        <w:tc>
          <w:tcPr>
            <w:tcW w:w="778" w:type="pct"/>
          </w:tcPr>
          <w:p w14:paraId="7B8205BC" w14:textId="77777777" w:rsidR="00E51E56" w:rsidRPr="00F039A5" w:rsidRDefault="00E51E56" w:rsidP="0066309E">
            <w:pPr>
              <w:spacing w:line="240" w:lineRule="auto"/>
              <w:jc w:val="center"/>
              <w:rPr>
                <w:snapToGrid w:val="0"/>
                <w:color w:val="auto"/>
              </w:rPr>
            </w:pPr>
            <w:r w:rsidRPr="00F039A5">
              <w:rPr>
                <w:snapToGrid w:val="0"/>
                <w:color w:val="auto"/>
              </w:rPr>
              <w:t>0.081</w:t>
            </w:r>
          </w:p>
        </w:tc>
      </w:tr>
    </w:tbl>
    <w:p w14:paraId="4E55A312" w14:textId="14DDE694" w:rsidR="006006D2" w:rsidRPr="00F039A5" w:rsidRDefault="006006D2" w:rsidP="00356E74">
      <w:pPr>
        <w:autoSpaceDE w:val="0"/>
        <w:autoSpaceDN w:val="0"/>
        <w:adjustRightInd w:val="0"/>
        <w:spacing w:line="276" w:lineRule="auto"/>
        <w:jc w:val="center"/>
        <w:rPr>
          <w:rFonts w:ascii="Segoe UI" w:hAnsi="Segoe UI" w:cs="Segoe UI"/>
          <w:b/>
          <w:color w:val="auto"/>
          <w:szCs w:val="28"/>
        </w:rPr>
      </w:pPr>
    </w:p>
    <w:p w14:paraId="72B29BC0" w14:textId="77777777" w:rsidR="00356E74" w:rsidRPr="00F039A5" w:rsidRDefault="00356E74" w:rsidP="001128FF">
      <w:pPr>
        <w:pStyle w:val="Keterangan"/>
        <w:jc w:val="left"/>
        <w:rPr>
          <w:color w:val="auto"/>
          <w:sz w:val="24"/>
          <w:szCs w:val="24"/>
        </w:rPr>
      </w:pPr>
      <w:r w:rsidRPr="00F039A5">
        <w:rPr>
          <w:color w:val="auto"/>
          <w:sz w:val="24"/>
          <w:szCs w:val="24"/>
        </w:rPr>
        <w:br w:type="page"/>
      </w:r>
    </w:p>
    <w:p w14:paraId="5EFF5F9E" w14:textId="10306DB5" w:rsidR="00356E74" w:rsidRPr="00F039A5" w:rsidRDefault="00356E74" w:rsidP="00770182">
      <w:pPr>
        <w:pStyle w:val="Keterangan"/>
        <w:spacing w:line="480" w:lineRule="auto"/>
        <w:jc w:val="left"/>
        <w:rPr>
          <w:color w:val="auto"/>
          <w:sz w:val="24"/>
          <w:szCs w:val="24"/>
        </w:rPr>
      </w:pPr>
      <w:bookmarkStart w:id="15" w:name="_Toc147341523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10</w:t>
      </w:r>
      <w:r w:rsidRPr="00F039A5">
        <w:rPr>
          <w:color w:val="auto"/>
          <w:sz w:val="24"/>
          <w:szCs w:val="24"/>
        </w:rPr>
        <w:fldChar w:fldCharType="end"/>
      </w:r>
      <w:r w:rsidRPr="00F039A5">
        <w:rPr>
          <w:color w:val="auto"/>
          <w:sz w:val="24"/>
          <w:szCs w:val="24"/>
          <w:lang w:val="id-ID"/>
        </w:rPr>
        <w:t xml:space="preserve"> t tabel signifikansi 5%</w:t>
      </w:r>
      <w:bookmarkEnd w:id="15"/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610"/>
        <w:gridCol w:w="2662"/>
        <w:gridCol w:w="2656"/>
      </w:tblGrid>
      <w:tr w:rsidR="00F039A5" w:rsidRPr="00732AE4" w14:paraId="5B0064A7" w14:textId="77777777" w:rsidTr="0066309E">
        <w:trPr>
          <w:trHeight w:val="282"/>
          <w:jc w:val="center"/>
        </w:trPr>
        <w:tc>
          <w:tcPr>
            <w:tcW w:w="1646" w:type="pct"/>
          </w:tcPr>
          <w:p w14:paraId="06042704" w14:textId="77777777" w:rsidR="00356E74" w:rsidRPr="00732AE4" w:rsidRDefault="00356E74" w:rsidP="00356E74">
            <w:pPr>
              <w:pStyle w:val="TableParagraph"/>
              <w:spacing w:line="227" w:lineRule="exact"/>
              <w:ind w:left="179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df=(n-k)</w:t>
            </w:r>
          </w:p>
        </w:tc>
        <w:tc>
          <w:tcPr>
            <w:tcW w:w="1679" w:type="pct"/>
          </w:tcPr>
          <w:p w14:paraId="6859662B" w14:textId="77777777" w:rsidR="00356E74" w:rsidRPr="00732AE4" w:rsidRDefault="00356E74" w:rsidP="00356E74">
            <w:pPr>
              <w:pStyle w:val="TableParagraph"/>
              <w:spacing w:line="225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 w:rsidRPr="00732AE4">
              <w:rPr>
                <w:rFonts w:ascii="Times New Roman" w:hAnsi="Times New Roman" w:cs="Times New Roman"/>
                <w:i/>
                <w:spacing w:val="-2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r w:rsidRPr="00732AE4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75" w:type="pct"/>
          </w:tcPr>
          <w:p w14:paraId="48B175C8" w14:textId="77777777" w:rsidR="00356E74" w:rsidRPr="00732AE4" w:rsidRDefault="00356E74" w:rsidP="00356E74">
            <w:pPr>
              <w:pStyle w:val="TableParagraph"/>
              <w:spacing w:line="225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 w:rsidRPr="00732AE4">
              <w:rPr>
                <w:rFonts w:ascii="Times New Roman" w:hAnsi="Times New Roman" w:cs="Times New Roman"/>
                <w:i/>
                <w:spacing w:val="-2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r w:rsidRPr="00732AE4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0.025</w:t>
            </w:r>
          </w:p>
        </w:tc>
      </w:tr>
      <w:tr w:rsidR="00F039A5" w:rsidRPr="00732AE4" w14:paraId="127139F6" w14:textId="77777777" w:rsidTr="0066309E">
        <w:trPr>
          <w:trHeight w:val="285"/>
          <w:jc w:val="center"/>
        </w:trPr>
        <w:tc>
          <w:tcPr>
            <w:tcW w:w="1646" w:type="pct"/>
          </w:tcPr>
          <w:p w14:paraId="39224332" w14:textId="77777777" w:rsidR="00356E74" w:rsidRPr="00732AE4" w:rsidRDefault="00356E74" w:rsidP="00356E74">
            <w:pPr>
              <w:pStyle w:val="TableParagraph"/>
              <w:spacing w:line="229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1</w:t>
            </w:r>
          </w:p>
        </w:tc>
        <w:tc>
          <w:tcPr>
            <w:tcW w:w="1679" w:type="pct"/>
          </w:tcPr>
          <w:p w14:paraId="7278978C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314</w:t>
            </w:r>
          </w:p>
        </w:tc>
        <w:tc>
          <w:tcPr>
            <w:tcW w:w="1675" w:type="pct"/>
          </w:tcPr>
          <w:p w14:paraId="175AD384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2,706</w:t>
            </w:r>
          </w:p>
        </w:tc>
      </w:tr>
      <w:tr w:rsidR="00F039A5" w:rsidRPr="00732AE4" w14:paraId="2993D685" w14:textId="77777777" w:rsidTr="0066309E">
        <w:trPr>
          <w:trHeight w:val="285"/>
          <w:jc w:val="center"/>
        </w:trPr>
        <w:tc>
          <w:tcPr>
            <w:tcW w:w="1646" w:type="pct"/>
          </w:tcPr>
          <w:p w14:paraId="1CC93F07" w14:textId="77777777" w:rsidR="00356E74" w:rsidRPr="00732AE4" w:rsidRDefault="00356E74" w:rsidP="00356E74">
            <w:pPr>
              <w:pStyle w:val="TableParagraph"/>
              <w:spacing w:line="229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2</w:t>
            </w:r>
          </w:p>
        </w:tc>
        <w:tc>
          <w:tcPr>
            <w:tcW w:w="1679" w:type="pct"/>
          </w:tcPr>
          <w:p w14:paraId="6F83ACE8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20</w:t>
            </w:r>
          </w:p>
        </w:tc>
        <w:tc>
          <w:tcPr>
            <w:tcW w:w="1675" w:type="pct"/>
          </w:tcPr>
          <w:p w14:paraId="298D376B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303</w:t>
            </w:r>
          </w:p>
        </w:tc>
      </w:tr>
      <w:tr w:rsidR="00F039A5" w:rsidRPr="00732AE4" w14:paraId="35AFC6DC" w14:textId="77777777" w:rsidTr="0066309E">
        <w:trPr>
          <w:trHeight w:val="285"/>
          <w:jc w:val="center"/>
        </w:trPr>
        <w:tc>
          <w:tcPr>
            <w:tcW w:w="1646" w:type="pct"/>
          </w:tcPr>
          <w:p w14:paraId="27996D35" w14:textId="77777777" w:rsidR="00356E74" w:rsidRPr="00732AE4" w:rsidRDefault="00356E74" w:rsidP="00356E74">
            <w:pPr>
              <w:pStyle w:val="TableParagraph"/>
              <w:spacing w:line="227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3</w:t>
            </w:r>
          </w:p>
        </w:tc>
        <w:tc>
          <w:tcPr>
            <w:tcW w:w="1679" w:type="pct"/>
          </w:tcPr>
          <w:p w14:paraId="43FF4945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3</w:t>
            </w:r>
          </w:p>
        </w:tc>
        <w:tc>
          <w:tcPr>
            <w:tcW w:w="1675" w:type="pct"/>
          </w:tcPr>
          <w:p w14:paraId="33AAACB1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82</w:t>
            </w:r>
          </w:p>
        </w:tc>
      </w:tr>
      <w:tr w:rsidR="00F039A5" w:rsidRPr="00732AE4" w14:paraId="528A974B" w14:textId="77777777" w:rsidTr="0066309E">
        <w:trPr>
          <w:trHeight w:val="285"/>
          <w:jc w:val="center"/>
        </w:trPr>
        <w:tc>
          <w:tcPr>
            <w:tcW w:w="1646" w:type="pct"/>
          </w:tcPr>
          <w:p w14:paraId="336CC77B" w14:textId="77777777" w:rsidR="00356E74" w:rsidRPr="00732AE4" w:rsidRDefault="00356E74" w:rsidP="00356E74">
            <w:pPr>
              <w:pStyle w:val="TableParagraph"/>
              <w:spacing w:line="227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4</w:t>
            </w:r>
          </w:p>
        </w:tc>
        <w:tc>
          <w:tcPr>
            <w:tcW w:w="1679" w:type="pct"/>
          </w:tcPr>
          <w:p w14:paraId="6F2D8030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2</w:t>
            </w:r>
          </w:p>
        </w:tc>
        <w:tc>
          <w:tcPr>
            <w:tcW w:w="1675" w:type="pct"/>
          </w:tcPr>
          <w:p w14:paraId="3F9BAEB8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76</w:t>
            </w:r>
          </w:p>
        </w:tc>
      </w:tr>
      <w:tr w:rsidR="00F039A5" w:rsidRPr="00732AE4" w14:paraId="70D7A87B" w14:textId="77777777" w:rsidTr="0066309E">
        <w:trPr>
          <w:trHeight w:val="285"/>
          <w:jc w:val="center"/>
        </w:trPr>
        <w:tc>
          <w:tcPr>
            <w:tcW w:w="1646" w:type="pct"/>
          </w:tcPr>
          <w:p w14:paraId="29DAF8E8" w14:textId="77777777" w:rsidR="00356E74" w:rsidRPr="00732AE4" w:rsidRDefault="00356E74" w:rsidP="00356E74">
            <w:pPr>
              <w:pStyle w:val="TableParagraph"/>
              <w:spacing w:line="227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5</w:t>
            </w:r>
          </w:p>
        </w:tc>
        <w:tc>
          <w:tcPr>
            <w:tcW w:w="1679" w:type="pct"/>
          </w:tcPr>
          <w:p w14:paraId="508B9BE5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5</w:t>
            </w:r>
          </w:p>
        </w:tc>
        <w:tc>
          <w:tcPr>
            <w:tcW w:w="1675" w:type="pct"/>
          </w:tcPr>
          <w:p w14:paraId="16E88233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71</w:t>
            </w:r>
          </w:p>
        </w:tc>
      </w:tr>
      <w:tr w:rsidR="00F039A5" w:rsidRPr="00732AE4" w14:paraId="75BA1EFE" w14:textId="77777777" w:rsidTr="0066309E">
        <w:trPr>
          <w:trHeight w:val="285"/>
          <w:jc w:val="center"/>
        </w:trPr>
        <w:tc>
          <w:tcPr>
            <w:tcW w:w="1646" w:type="pct"/>
          </w:tcPr>
          <w:p w14:paraId="1C675B3D" w14:textId="77777777" w:rsidR="00356E74" w:rsidRPr="00732AE4" w:rsidRDefault="00356E74" w:rsidP="00356E74">
            <w:pPr>
              <w:pStyle w:val="TableParagraph"/>
              <w:spacing w:line="228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6</w:t>
            </w:r>
          </w:p>
        </w:tc>
        <w:tc>
          <w:tcPr>
            <w:tcW w:w="1679" w:type="pct"/>
          </w:tcPr>
          <w:p w14:paraId="44240402" w14:textId="77777777" w:rsidR="00356E74" w:rsidRPr="00732AE4" w:rsidRDefault="00356E74" w:rsidP="00356E74">
            <w:pPr>
              <w:pStyle w:val="TableParagraph"/>
              <w:spacing w:line="228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43</w:t>
            </w:r>
          </w:p>
        </w:tc>
        <w:tc>
          <w:tcPr>
            <w:tcW w:w="1675" w:type="pct"/>
          </w:tcPr>
          <w:p w14:paraId="34BA9A31" w14:textId="77777777" w:rsidR="00356E74" w:rsidRPr="00732AE4" w:rsidRDefault="00356E74" w:rsidP="00356E74">
            <w:pPr>
              <w:pStyle w:val="TableParagraph"/>
              <w:spacing w:line="228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47</w:t>
            </w:r>
          </w:p>
        </w:tc>
      </w:tr>
      <w:tr w:rsidR="00F039A5" w:rsidRPr="00732AE4" w14:paraId="2D2E4919" w14:textId="77777777" w:rsidTr="0066309E">
        <w:trPr>
          <w:trHeight w:val="285"/>
          <w:jc w:val="center"/>
        </w:trPr>
        <w:tc>
          <w:tcPr>
            <w:tcW w:w="1646" w:type="pct"/>
          </w:tcPr>
          <w:p w14:paraId="0043E446" w14:textId="77777777" w:rsidR="00356E74" w:rsidRPr="00732AE4" w:rsidRDefault="00356E74" w:rsidP="00356E74">
            <w:pPr>
              <w:pStyle w:val="TableParagraph"/>
              <w:spacing w:line="227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7</w:t>
            </w:r>
          </w:p>
        </w:tc>
        <w:tc>
          <w:tcPr>
            <w:tcW w:w="1679" w:type="pct"/>
          </w:tcPr>
          <w:p w14:paraId="4798F76B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895</w:t>
            </w:r>
          </w:p>
        </w:tc>
        <w:tc>
          <w:tcPr>
            <w:tcW w:w="1675" w:type="pct"/>
          </w:tcPr>
          <w:p w14:paraId="5258A13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65</w:t>
            </w:r>
          </w:p>
        </w:tc>
      </w:tr>
      <w:tr w:rsidR="00F039A5" w:rsidRPr="00732AE4" w14:paraId="58536DF3" w14:textId="77777777" w:rsidTr="0066309E">
        <w:trPr>
          <w:trHeight w:val="285"/>
          <w:jc w:val="center"/>
        </w:trPr>
        <w:tc>
          <w:tcPr>
            <w:tcW w:w="1646" w:type="pct"/>
          </w:tcPr>
          <w:p w14:paraId="63B716CD" w14:textId="77777777" w:rsidR="00356E74" w:rsidRPr="00732AE4" w:rsidRDefault="00356E74" w:rsidP="00356E74">
            <w:pPr>
              <w:pStyle w:val="TableParagraph"/>
              <w:spacing w:line="227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8</w:t>
            </w:r>
          </w:p>
        </w:tc>
        <w:tc>
          <w:tcPr>
            <w:tcW w:w="1679" w:type="pct"/>
          </w:tcPr>
          <w:p w14:paraId="01F2A4B2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860</w:t>
            </w:r>
          </w:p>
        </w:tc>
        <w:tc>
          <w:tcPr>
            <w:tcW w:w="1675" w:type="pct"/>
          </w:tcPr>
          <w:p w14:paraId="54A4FB8F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6</w:t>
            </w:r>
          </w:p>
        </w:tc>
      </w:tr>
      <w:tr w:rsidR="00F039A5" w:rsidRPr="00732AE4" w14:paraId="65E47851" w14:textId="77777777" w:rsidTr="0066309E">
        <w:trPr>
          <w:trHeight w:val="285"/>
          <w:jc w:val="center"/>
        </w:trPr>
        <w:tc>
          <w:tcPr>
            <w:tcW w:w="1646" w:type="pct"/>
          </w:tcPr>
          <w:p w14:paraId="13ADDB52" w14:textId="77777777" w:rsidR="00356E74" w:rsidRPr="00732AE4" w:rsidRDefault="00356E74" w:rsidP="00356E74">
            <w:pPr>
              <w:pStyle w:val="TableParagraph"/>
              <w:spacing w:line="227" w:lineRule="exact"/>
              <w:ind w:left="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9</w:t>
            </w:r>
          </w:p>
        </w:tc>
        <w:tc>
          <w:tcPr>
            <w:tcW w:w="1679" w:type="pct"/>
          </w:tcPr>
          <w:p w14:paraId="0FC39CAD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833</w:t>
            </w:r>
          </w:p>
        </w:tc>
        <w:tc>
          <w:tcPr>
            <w:tcW w:w="1675" w:type="pct"/>
          </w:tcPr>
          <w:p w14:paraId="5E5E620D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62</w:t>
            </w:r>
          </w:p>
        </w:tc>
      </w:tr>
      <w:tr w:rsidR="00F039A5" w:rsidRPr="00732AE4" w14:paraId="71F75CB6" w14:textId="77777777" w:rsidTr="0066309E">
        <w:trPr>
          <w:trHeight w:val="285"/>
          <w:jc w:val="center"/>
        </w:trPr>
        <w:tc>
          <w:tcPr>
            <w:tcW w:w="1646" w:type="pct"/>
          </w:tcPr>
          <w:p w14:paraId="08E8B556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679" w:type="pct"/>
          </w:tcPr>
          <w:p w14:paraId="62816C06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812</w:t>
            </w:r>
          </w:p>
        </w:tc>
        <w:tc>
          <w:tcPr>
            <w:tcW w:w="1675" w:type="pct"/>
          </w:tcPr>
          <w:p w14:paraId="1A19FC79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8</w:t>
            </w:r>
          </w:p>
        </w:tc>
      </w:tr>
      <w:tr w:rsidR="00F039A5" w:rsidRPr="00732AE4" w14:paraId="4D8FECF6" w14:textId="77777777" w:rsidTr="0066309E">
        <w:trPr>
          <w:trHeight w:val="285"/>
          <w:jc w:val="center"/>
        </w:trPr>
        <w:tc>
          <w:tcPr>
            <w:tcW w:w="1646" w:type="pct"/>
          </w:tcPr>
          <w:p w14:paraId="39AC9925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679" w:type="pct"/>
          </w:tcPr>
          <w:p w14:paraId="2D7BF0FE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96</w:t>
            </w:r>
          </w:p>
        </w:tc>
        <w:tc>
          <w:tcPr>
            <w:tcW w:w="1675" w:type="pct"/>
          </w:tcPr>
          <w:p w14:paraId="06D8FDDE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1</w:t>
            </w:r>
          </w:p>
        </w:tc>
      </w:tr>
      <w:tr w:rsidR="00F039A5" w:rsidRPr="00732AE4" w14:paraId="21A3E620" w14:textId="77777777" w:rsidTr="0066309E">
        <w:trPr>
          <w:trHeight w:val="282"/>
          <w:jc w:val="center"/>
        </w:trPr>
        <w:tc>
          <w:tcPr>
            <w:tcW w:w="1646" w:type="pct"/>
          </w:tcPr>
          <w:p w14:paraId="258285DE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679" w:type="pct"/>
          </w:tcPr>
          <w:p w14:paraId="1B5649BA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82</w:t>
            </w:r>
          </w:p>
        </w:tc>
        <w:tc>
          <w:tcPr>
            <w:tcW w:w="1675" w:type="pct"/>
          </w:tcPr>
          <w:p w14:paraId="58572143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79</w:t>
            </w:r>
          </w:p>
        </w:tc>
      </w:tr>
      <w:tr w:rsidR="00F039A5" w:rsidRPr="00732AE4" w14:paraId="48F02D9B" w14:textId="77777777" w:rsidTr="0066309E">
        <w:trPr>
          <w:trHeight w:val="285"/>
          <w:jc w:val="center"/>
        </w:trPr>
        <w:tc>
          <w:tcPr>
            <w:tcW w:w="1646" w:type="pct"/>
          </w:tcPr>
          <w:p w14:paraId="27C02AD9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679" w:type="pct"/>
          </w:tcPr>
          <w:p w14:paraId="12389CC7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71</w:t>
            </w:r>
          </w:p>
        </w:tc>
        <w:tc>
          <w:tcPr>
            <w:tcW w:w="1675" w:type="pct"/>
          </w:tcPr>
          <w:p w14:paraId="20E33EE2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60</w:t>
            </w:r>
          </w:p>
        </w:tc>
      </w:tr>
      <w:tr w:rsidR="00F039A5" w:rsidRPr="00732AE4" w14:paraId="7F0B7128" w14:textId="77777777" w:rsidTr="0066309E">
        <w:trPr>
          <w:trHeight w:val="285"/>
          <w:jc w:val="center"/>
        </w:trPr>
        <w:tc>
          <w:tcPr>
            <w:tcW w:w="1646" w:type="pct"/>
          </w:tcPr>
          <w:p w14:paraId="4112746A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679" w:type="pct"/>
          </w:tcPr>
          <w:p w14:paraId="7C08EFEE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61</w:t>
            </w:r>
          </w:p>
        </w:tc>
        <w:tc>
          <w:tcPr>
            <w:tcW w:w="1675" w:type="pct"/>
          </w:tcPr>
          <w:p w14:paraId="7DE96D1A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5</w:t>
            </w:r>
          </w:p>
        </w:tc>
      </w:tr>
      <w:tr w:rsidR="00F039A5" w:rsidRPr="00732AE4" w14:paraId="78E9A9C3" w14:textId="77777777" w:rsidTr="0066309E">
        <w:trPr>
          <w:trHeight w:val="285"/>
          <w:jc w:val="center"/>
        </w:trPr>
        <w:tc>
          <w:tcPr>
            <w:tcW w:w="1646" w:type="pct"/>
          </w:tcPr>
          <w:p w14:paraId="75010F54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679" w:type="pct"/>
          </w:tcPr>
          <w:p w14:paraId="44B5F6D6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53</w:t>
            </w:r>
          </w:p>
        </w:tc>
        <w:tc>
          <w:tcPr>
            <w:tcW w:w="1675" w:type="pct"/>
          </w:tcPr>
          <w:p w14:paraId="13CB4A2F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1</w:t>
            </w:r>
          </w:p>
        </w:tc>
      </w:tr>
      <w:tr w:rsidR="00F039A5" w:rsidRPr="00732AE4" w14:paraId="04570118" w14:textId="77777777" w:rsidTr="0066309E">
        <w:trPr>
          <w:trHeight w:val="285"/>
          <w:jc w:val="center"/>
        </w:trPr>
        <w:tc>
          <w:tcPr>
            <w:tcW w:w="1646" w:type="pct"/>
          </w:tcPr>
          <w:p w14:paraId="3722A2F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679" w:type="pct"/>
          </w:tcPr>
          <w:p w14:paraId="46D39535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46</w:t>
            </w:r>
          </w:p>
        </w:tc>
        <w:tc>
          <w:tcPr>
            <w:tcW w:w="1675" w:type="pct"/>
          </w:tcPr>
          <w:p w14:paraId="3E0FEF2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0</w:t>
            </w:r>
          </w:p>
        </w:tc>
      </w:tr>
      <w:tr w:rsidR="00F039A5" w:rsidRPr="00732AE4" w14:paraId="2C2BDE64" w14:textId="77777777" w:rsidTr="0066309E">
        <w:trPr>
          <w:trHeight w:val="285"/>
          <w:jc w:val="center"/>
        </w:trPr>
        <w:tc>
          <w:tcPr>
            <w:tcW w:w="1646" w:type="pct"/>
          </w:tcPr>
          <w:p w14:paraId="18D1993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679" w:type="pct"/>
          </w:tcPr>
          <w:p w14:paraId="3BF07062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40</w:t>
            </w:r>
          </w:p>
        </w:tc>
        <w:tc>
          <w:tcPr>
            <w:tcW w:w="1675" w:type="pct"/>
          </w:tcPr>
          <w:p w14:paraId="1214346C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0</w:t>
            </w:r>
          </w:p>
        </w:tc>
      </w:tr>
      <w:tr w:rsidR="00F039A5" w:rsidRPr="00732AE4" w14:paraId="3D4E9BE3" w14:textId="77777777" w:rsidTr="0066309E">
        <w:trPr>
          <w:trHeight w:val="285"/>
          <w:jc w:val="center"/>
        </w:trPr>
        <w:tc>
          <w:tcPr>
            <w:tcW w:w="1646" w:type="pct"/>
          </w:tcPr>
          <w:p w14:paraId="29FF5CEC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679" w:type="pct"/>
          </w:tcPr>
          <w:p w14:paraId="449CA539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34</w:t>
            </w:r>
          </w:p>
        </w:tc>
        <w:tc>
          <w:tcPr>
            <w:tcW w:w="1675" w:type="pct"/>
          </w:tcPr>
          <w:p w14:paraId="487B4D3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1</w:t>
            </w:r>
          </w:p>
        </w:tc>
      </w:tr>
      <w:tr w:rsidR="00F039A5" w:rsidRPr="00732AE4" w14:paraId="572DF4FF" w14:textId="77777777" w:rsidTr="0066309E">
        <w:trPr>
          <w:trHeight w:val="285"/>
          <w:jc w:val="center"/>
        </w:trPr>
        <w:tc>
          <w:tcPr>
            <w:tcW w:w="1646" w:type="pct"/>
          </w:tcPr>
          <w:p w14:paraId="0BBF29F0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679" w:type="pct"/>
          </w:tcPr>
          <w:p w14:paraId="3FB880D4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29</w:t>
            </w:r>
          </w:p>
        </w:tc>
        <w:tc>
          <w:tcPr>
            <w:tcW w:w="1675" w:type="pct"/>
          </w:tcPr>
          <w:p w14:paraId="2433180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93</w:t>
            </w:r>
          </w:p>
        </w:tc>
      </w:tr>
      <w:tr w:rsidR="00F039A5" w:rsidRPr="00732AE4" w14:paraId="42D89144" w14:textId="77777777" w:rsidTr="0066309E">
        <w:trPr>
          <w:trHeight w:val="285"/>
          <w:jc w:val="center"/>
        </w:trPr>
        <w:tc>
          <w:tcPr>
            <w:tcW w:w="1646" w:type="pct"/>
          </w:tcPr>
          <w:p w14:paraId="191CD1C7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679" w:type="pct"/>
          </w:tcPr>
          <w:p w14:paraId="01A86B6E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25</w:t>
            </w:r>
          </w:p>
        </w:tc>
        <w:tc>
          <w:tcPr>
            <w:tcW w:w="1675" w:type="pct"/>
          </w:tcPr>
          <w:p w14:paraId="352E0DE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86</w:t>
            </w:r>
          </w:p>
        </w:tc>
      </w:tr>
      <w:tr w:rsidR="00F039A5" w:rsidRPr="00732AE4" w14:paraId="340CA09A" w14:textId="77777777" w:rsidTr="0066309E">
        <w:trPr>
          <w:trHeight w:val="285"/>
          <w:jc w:val="center"/>
        </w:trPr>
        <w:tc>
          <w:tcPr>
            <w:tcW w:w="1646" w:type="pct"/>
          </w:tcPr>
          <w:p w14:paraId="0949B915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1679" w:type="pct"/>
          </w:tcPr>
          <w:p w14:paraId="6C4E0E7A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21</w:t>
            </w:r>
          </w:p>
        </w:tc>
        <w:tc>
          <w:tcPr>
            <w:tcW w:w="1675" w:type="pct"/>
          </w:tcPr>
          <w:p w14:paraId="098E52D6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80</w:t>
            </w:r>
          </w:p>
        </w:tc>
      </w:tr>
      <w:tr w:rsidR="00F039A5" w:rsidRPr="00732AE4" w14:paraId="70F7F105" w14:textId="77777777" w:rsidTr="0066309E">
        <w:trPr>
          <w:trHeight w:val="285"/>
          <w:jc w:val="center"/>
        </w:trPr>
        <w:tc>
          <w:tcPr>
            <w:tcW w:w="1646" w:type="pct"/>
          </w:tcPr>
          <w:p w14:paraId="637A0B03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679" w:type="pct"/>
          </w:tcPr>
          <w:p w14:paraId="5C054E7A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17</w:t>
            </w:r>
          </w:p>
        </w:tc>
        <w:tc>
          <w:tcPr>
            <w:tcW w:w="1675" w:type="pct"/>
          </w:tcPr>
          <w:p w14:paraId="52A076BC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74</w:t>
            </w:r>
          </w:p>
        </w:tc>
      </w:tr>
      <w:tr w:rsidR="00F039A5" w:rsidRPr="00732AE4" w14:paraId="46000B64" w14:textId="77777777" w:rsidTr="0066309E">
        <w:trPr>
          <w:trHeight w:val="285"/>
          <w:jc w:val="center"/>
        </w:trPr>
        <w:tc>
          <w:tcPr>
            <w:tcW w:w="1646" w:type="pct"/>
          </w:tcPr>
          <w:p w14:paraId="72E64E24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679" w:type="pct"/>
          </w:tcPr>
          <w:p w14:paraId="0850A8B4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14</w:t>
            </w:r>
          </w:p>
        </w:tc>
        <w:tc>
          <w:tcPr>
            <w:tcW w:w="1675" w:type="pct"/>
          </w:tcPr>
          <w:p w14:paraId="1964AAF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9</w:t>
            </w:r>
          </w:p>
        </w:tc>
      </w:tr>
      <w:tr w:rsidR="00F039A5" w:rsidRPr="00732AE4" w14:paraId="4C93EEE1" w14:textId="77777777" w:rsidTr="0066309E">
        <w:trPr>
          <w:trHeight w:val="282"/>
          <w:jc w:val="center"/>
        </w:trPr>
        <w:tc>
          <w:tcPr>
            <w:tcW w:w="1646" w:type="pct"/>
          </w:tcPr>
          <w:p w14:paraId="0AC1DB9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679" w:type="pct"/>
          </w:tcPr>
          <w:p w14:paraId="4A12D92C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11</w:t>
            </w:r>
          </w:p>
        </w:tc>
        <w:tc>
          <w:tcPr>
            <w:tcW w:w="1675" w:type="pct"/>
          </w:tcPr>
          <w:p w14:paraId="50223D3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4</w:t>
            </w:r>
          </w:p>
        </w:tc>
      </w:tr>
      <w:tr w:rsidR="00F039A5" w:rsidRPr="00732AE4" w14:paraId="3C630652" w14:textId="77777777" w:rsidTr="0066309E">
        <w:trPr>
          <w:trHeight w:val="285"/>
          <w:jc w:val="center"/>
        </w:trPr>
        <w:tc>
          <w:tcPr>
            <w:tcW w:w="1646" w:type="pct"/>
          </w:tcPr>
          <w:p w14:paraId="623FFD89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679" w:type="pct"/>
          </w:tcPr>
          <w:p w14:paraId="4BEE5BC4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08</w:t>
            </w:r>
          </w:p>
        </w:tc>
        <w:tc>
          <w:tcPr>
            <w:tcW w:w="1675" w:type="pct"/>
          </w:tcPr>
          <w:p w14:paraId="124356BB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0</w:t>
            </w:r>
          </w:p>
        </w:tc>
      </w:tr>
      <w:tr w:rsidR="00F039A5" w:rsidRPr="00732AE4" w14:paraId="5F52F4D9" w14:textId="77777777" w:rsidTr="0066309E">
        <w:trPr>
          <w:trHeight w:val="285"/>
          <w:jc w:val="center"/>
        </w:trPr>
        <w:tc>
          <w:tcPr>
            <w:tcW w:w="1646" w:type="pct"/>
          </w:tcPr>
          <w:p w14:paraId="3DF64F15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679" w:type="pct"/>
          </w:tcPr>
          <w:p w14:paraId="2D44A38F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06</w:t>
            </w:r>
          </w:p>
        </w:tc>
        <w:tc>
          <w:tcPr>
            <w:tcW w:w="1675" w:type="pct"/>
          </w:tcPr>
          <w:p w14:paraId="3D437100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6</w:t>
            </w:r>
          </w:p>
        </w:tc>
      </w:tr>
      <w:tr w:rsidR="00F039A5" w:rsidRPr="00732AE4" w14:paraId="13C0973B" w14:textId="77777777" w:rsidTr="0066309E">
        <w:trPr>
          <w:trHeight w:val="285"/>
          <w:jc w:val="center"/>
        </w:trPr>
        <w:tc>
          <w:tcPr>
            <w:tcW w:w="1646" w:type="pct"/>
          </w:tcPr>
          <w:p w14:paraId="0C881F99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679" w:type="pct"/>
          </w:tcPr>
          <w:p w14:paraId="5D30E03C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03</w:t>
            </w:r>
          </w:p>
        </w:tc>
        <w:tc>
          <w:tcPr>
            <w:tcW w:w="1675" w:type="pct"/>
          </w:tcPr>
          <w:p w14:paraId="37174BB8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2</w:t>
            </w:r>
          </w:p>
        </w:tc>
      </w:tr>
      <w:tr w:rsidR="00F039A5" w:rsidRPr="00732AE4" w14:paraId="698E35D5" w14:textId="77777777" w:rsidTr="0066309E">
        <w:trPr>
          <w:trHeight w:val="285"/>
          <w:jc w:val="center"/>
        </w:trPr>
        <w:tc>
          <w:tcPr>
            <w:tcW w:w="1646" w:type="pct"/>
          </w:tcPr>
          <w:p w14:paraId="5E766D8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679" w:type="pct"/>
          </w:tcPr>
          <w:p w14:paraId="0055A021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701</w:t>
            </w:r>
          </w:p>
        </w:tc>
        <w:tc>
          <w:tcPr>
            <w:tcW w:w="1675" w:type="pct"/>
          </w:tcPr>
          <w:p w14:paraId="6FECC6A9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8</w:t>
            </w:r>
          </w:p>
        </w:tc>
      </w:tr>
      <w:tr w:rsidR="00F039A5" w:rsidRPr="00732AE4" w14:paraId="4A147D9B" w14:textId="77777777" w:rsidTr="0066309E">
        <w:trPr>
          <w:trHeight w:val="285"/>
          <w:jc w:val="center"/>
        </w:trPr>
        <w:tc>
          <w:tcPr>
            <w:tcW w:w="1646" w:type="pct"/>
          </w:tcPr>
          <w:p w14:paraId="0FB41EF3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679" w:type="pct"/>
          </w:tcPr>
          <w:p w14:paraId="0C13F95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99</w:t>
            </w:r>
          </w:p>
        </w:tc>
        <w:tc>
          <w:tcPr>
            <w:tcW w:w="1675" w:type="pct"/>
          </w:tcPr>
          <w:p w14:paraId="755146C2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5</w:t>
            </w:r>
          </w:p>
        </w:tc>
      </w:tr>
      <w:tr w:rsidR="00F039A5" w:rsidRPr="00732AE4" w14:paraId="0E6D8108" w14:textId="77777777" w:rsidTr="0066309E">
        <w:trPr>
          <w:trHeight w:val="285"/>
          <w:jc w:val="center"/>
        </w:trPr>
        <w:tc>
          <w:tcPr>
            <w:tcW w:w="1646" w:type="pct"/>
          </w:tcPr>
          <w:p w14:paraId="0F238A57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679" w:type="pct"/>
          </w:tcPr>
          <w:p w14:paraId="617ED5B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97</w:t>
            </w:r>
          </w:p>
        </w:tc>
        <w:tc>
          <w:tcPr>
            <w:tcW w:w="1675" w:type="pct"/>
          </w:tcPr>
          <w:p w14:paraId="59D9AA77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2</w:t>
            </w:r>
          </w:p>
        </w:tc>
      </w:tr>
      <w:tr w:rsidR="00F039A5" w:rsidRPr="00732AE4" w14:paraId="4F3F0E10" w14:textId="77777777" w:rsidTr="0066309E">
        <w:trPr>
          <w:trHeight w:val="285"/>
          <w:jc w:val="center"/>
        </w:trPr>
        <w:tc>
          <w:tcPr>
            <w:tcW w:w="1646" w:type="pct"/>
          </w:tcPr>
          <w:p w14:paraId="19FBD5AB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679" w:type="pct"/>
          </w:tcPr>
          <w:p w14:paraId="6D40B8B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96</w:t>
            </w:r>
          </w:p>
        </w:tc>
        <w:tc>
          <w:tcPr>
            <w:tcW w:w="1675" w:type="pct"/>
          </w:tcPr>
          <w:p w14:paraId="66FB3C24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0</w:t>
            </w:r>
          </w:p>
        </w:tc>
      </w:tr>
      <w:tr w:rsidR="00F039A5" w:rsidRPr="00732AE4" w14:paraId="21741B34" w14:textId="77777777" w:rsidTr="0066309E">
        <w:trPr>
          <w:trHeight w:val="285"/>
          <w:jc w:val="center"/>
        </w:trPr>
        <w:tc>
          <w:tcPr>
            <w:tcW w:w="1646" w:type="pct"/>
          </w:tcPr>
          <w:p w14:paraId="410B659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679" w:type="pct"/>
          </w:tcPr>
          <w:p w14:paraId="6D45FDCA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94</w:t>
            </w:r>
          </w:p>
        </w:tc>
        <w:tc>
          <w:tcPr>
            <w:tcW w:w="1675" w:type="pct"/>
          </w:tcPr>
          <w:p w14:paraId="312632B5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7</w:t>
            </w:r>
          </w:p>
        </w:tc>
      </w:tr>
      <w:tr w:rsidR="00F039A5" w:rsidRPr="00732AE4" w14:paraId="431C2C56" w14:textId="77777777" w:rsidTr="0066309E">
        <w:trPr>
          <w:trHeight w:val="285"/>
          <w:jc w:val="center"/>
        </w:trPr>
        <w:tc>
          <w:tcPr>
            <w:tcW w:w="1646" w:type="pct"/>
          </w:tcPr>
          <w:p w14:paraId="7E445E5F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679" w:type="pct"/>
          </w:tcPr>
          <w:p w14:paraId="1FE5637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92</w:t>
            </w:r>
          </w:p>
        </w:tc>
        <w:tc>
          <w:tcPr>
            <w:tcW w:w="1675" w:type="pct"/>
          </w:tcPr>
          <w:p w14:paraId="3E2596EF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5</w:t>
            </w:r>
          </w:p>
        </w:tc>
      </w:tr>
      <w:tr w:rsidR="00F039A5" w:rsidRPr="00732AE4" w14:paraId="5DB72091" w14:textId="77777777" w:rsidTr="0066309E">
        <w:trPr>
          <w:trHeight w:val="285"/>
          <w:jc w:val="center"/>
        </w:trPr>
        <w:tc>
          <w:tcPr>
            <w:tcW w:w="1646" w:type="pct"/>
          </w:tcPr>
          <w:p w14:paraId="2ADDAD18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679" w:type="pct"/>
          </w:tcPr>
          <w:p w14:paraId="154640FF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91</w:t>
            </w:r>
          </w:p>
        </w:tc>
        <w:tc>
          <w:tcPr>
            <w:tcW w:w="1675" w:type="pct"/>
          </w:tcPr>
          <w:p w14:paraId="433830D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2</w:t>
            </w:r>
          </w:p>
        </w:tc>
      </w:tr>
      <w:tr w:rsidR="00F039A5" w:rsidRPr="00732AE4" w14:paraId="47F1C36F" w14:textId="77777777" w:rsidTr="0066309E">
        <w:trPr>
          <w:trHeight w:val="285"/>
          <w:jc w:val="center"/>
        </w:trPr>
        <w:tc>
          <w:tcPr>
            <w:tcW w:w="1646" w:type="pct"/>
          </w:tcPr>
          <w:p w14:paraId="556940C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1679" w:type="pct"/>
          </w:tcPr>
          <w:p w14:paraId="41E7E86A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90</w:t>
            </w:r>
          </w:p>
        </w:tc>
        <w:tc>
          <w:tcPr>
            <w:tcW w:w="1675" w:type="pct"/>
          </w:tcPr>
          <w:p w14:paraId="78CC1294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0</w:t>
            </w:r>
          </w:p>
        </w:tc>
      </w:tr>
      <w:tr w:rsidR="00F039A5" w:rsidRPr="00732AE4" w14:paraId="4ED0FF9F" w14:textId="77777777" w:rsidTr="0066309E">
        <w:trPr>
          <w:trHeight w:val="283"/>
          <w:jc w:val="center"/>
        </w:trPr>
        <w:tc>
          <w:tcPr>
            <w:tcW w:w="1646" w:type="pct"/>
          </w:tcPr>
          <w:p w14:paraId="20E342FB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679" w:type="pct"/>
          </w:tcPr>
          <w:p w14:paraId="498D5FDD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8</w:t>
            </w:r>
          </w:p>
        </w:tc>
        <w:tc>
          <w:tcPr>
            <w:tcW w:w="1675" w:type="pct"/>
          </w:tcPr>
          <w:p w14:paraId="4FA38277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28</w:t>
            </w:r>
          </w:p>
        </w:tc>
      </w:tr>
      <w:tr w:rsidR="00F039A5" w:rsidRPr="00732AE4" w14:paraId="2D060E76" w14:textId="77777777" w:rsidTr="0066309E">
        <w:trPr>
          <w:trHeight w:val="285"/>
          <w:jc w:val="center"/>
        </w:trPr>
        <w:tc>
          <w:tcPr>
            <w:tcW w:w="1646" w:type="pct"/>
          </w:tcPr>
          <w:p w14:paraId="42EB6249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679" w:type="pct"/>
          </w:tcPr>
          <w:p w14:paraId="5B265718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7</w:t>
            </w:r>
          </w:p>
        </w:tc>
        <w:tc>
          <w:tcPr>
            <w:tcW w:w="1675" w:type="pct"/>
          </w:tcPr>
          <w:p w14:paraId="68E825FB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26</w:t>
            </w:r>
          </w:p>
        </w:tc>
      </w:tr>
      <w:tr w:rsidR="00F039A5" w:rsidRPr="00732AE4" w14:paraId="1E90B9E5" w14:textId="77777777" w:rsidTr="0066309E">
        <w:trPr>
          <w:trHeight w:val="285"/>
          <w:jc w:val="center"/>
        </w:trPr>
        <w:tc>
          <w:tcPr>
            <w:tcW w:w="1646" w:type="pct"/>
          </w:tcPr>
          <w:p w14:paraId="5C659D82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679" w:type="pct"/>
          </w:tcPr>
          <w:p w14:paraId="4158597F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6</w:t>
            </w:r>
          </w:p>
        </w:tc>
        <w:tc>
          <w:tcPr>
            <w:tcW w:w="1675" w:type="pct"/>
          </w:tcPr>
          <w:p w14:paraId="756E2BBC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24</w:t>
            </w:r>
          </w:p>
        </w:tc>
      </w:tr>
      <w:tr w:rsidR="00F039A5" w:rsidRPr="00732AE4" w14:paraId="70C53E7B" w14:textId="77777777" w:rsidTr="0066309E">
        <w:trPr>
          <w:trHeight w:val="285"/>
          <w:jc w:val="center"/>
        </w:trPr>
        <w:tc>
          <w:tcPr>
            <w:tcW w:w="1646" w:type="pct"/>
          </w:tcPr>
          <w:p w14:paraId="31383D91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679" w:type="pct"/>
          </w:tcPr>
          <w:p w14:paraId="559EA011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5</w:t>
            </w:r>
          </w:p>
        </w:tc>
        <w:tc>
          <w:tcPr>
            <w:tcW w:w="1675" w:type="pct"/>
          </w:tcPr>
          <w:p w14:paraId="416F9573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23</w:t>
            </w:r>
          </w:p>
        </w:tc>
      </w:tr>
      <w:tr w:rsidR="00F039A5" w:rsidRPr="00732AE4" w14:paraId="234E3754" w14:textId="77777777" w:rsidTr="0066309E">
        <w:trPr>
          <w:trHeight w:val="285"/>
          <w:jc w:val="center"/>
        </w:trPr>
        <w:tc>
          <w:tcPr>
            <w:tcW w:w="1646" w:type="pct"/>
          </w:tcPr>
          <w:p w14:paraId="59FAEF7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679" w:type="pct"/>
          </w:tcPr>
          <w:p w14:paraId="0AC2838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4</w:t>
            </w:r>
          </w:p>
        </w:tc>
        <w:tc>
          <w:tcPr>
            <w:tcW w:w="1675" w:type="pct"/>
          </w:tcPr>
          <w:p w14:paraId="633C81D8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21</w:t>
            </w:r>
          </w:p>
        </w:tc>
      </w:tr>
      <w:tr w:rsidR="00F039A5" w:rsidRPr="00732AE4" w14:paraId="58446EB7" w14:textId="77777777" w:rsidTr="0066309E">
        <w:trPr>
          <w:trHeight w:val="285"/>
          <w:jc w:val="center"/>
        </w:trPr>
        <w:tc>
          <w:tcPr>
            <w:tcW w:w="1646" w:type="pct"/>
          </w:tcPr>
          <w:p w14:paraId="0AAD4EA9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1</w:t>
            </w:r>
          </w:p>
        </w:tc>
        <w:tc>
          <w:tcPr>
            <w:tcW w:w="1679" w:type="pct"/>
          </w:tcPr>
          <w:p w14:paraId="35AF6543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3</w:t>
            </w:r>
          </w:p>
        </w:tc>
        <w:tc>
          <w:tcPr>
            <w:tcW w:w="1675" w:type="pct"/>
          </w:tcPr>
          <w:p w14:paraId="24CC9A33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20</w:t>
            </w:r>
          </w:p>
        </w:tc>
      </w:tr>
      <w:tr w:rsidR="00F039A5" w:rsidRPr="00732AE4" w14:paraId="32575B53" w14:textId="77777777" w:rsidTr="0066309E">
        <w:trPr>
          <w:trHeight w:val="285"/>
          <w:jc w:val="center"/>
        </w:trPr>
        <w:tc>
          <w:tcPr>
            <w:tcW w:w="1646" w:type="pct"/>
            <w:tcBorders>
              <w:top w:val="nil"/>
            </w:tcBorders>
          </w:tcPr>
          <w:p w14:paraId="54585AAA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1679" w:type="pct"/>
          </w:tcPr>
          <w:p w14:paraId="5C9B1315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2</w:t>
            </w:r>
          </w:p>
        </w:tc>
        <w:tc>
          <w:tcPr>
            <w:tcW w:w="1675" w:type="pct"/>
            <w:tcBorders>
              <w:top w:val="nil"/>
            </w:tcBorders>
          </w:tcPr>
          <w:p w14:paraId="4437F8F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8</w:t>
            </w:r>
          </w:p>
        </w:tc>
      </w:tr>
      <w:tr w:rsidR="00F039A5" w:rsidRPr="00732AE4" w14:paraId="0A96FFFE" w14:textId="77777777" w:rsidTr="0066309E">
        <w:trPr>
          <w:trHeight w:val="285"/>
          <w:jc w:val="center"/>
        </w:trPr>
        <w:tc>
          <w:tcPr>
            <w:tcW w:w="1646" w:type="pct"/>
          </w:tcPr>
          <w:p w14:paraId="5C574416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1679" w:type="pct"/>
          </w:tcPr>
          <w:p w14:paraId="1ADBDE08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1</w:t>
            </w:r>
          </w:p>
        </w:tc>
        <w:tc>
          <w:tcPr>
            <w:tcW w:w="1675" w:type="pct"/>
          </w:tcPr>
          <w:p w14:paraId="7FE18ACE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7</w:t>
            </w:r>
          </w:p>
        </w:tc>
      </w:tr>
      <w:tr w:rsidR="00F039A5" w:rsidRPr="00732AE4" w14:paraId="43C7B6E6" w14:textId="77777777" w:rsidTr="0066309E">
        <w:trPr>
          <w:trHeight w:val="285"/>
          <w:jc w:val="center"/>
        </w:trPr>
        <w:tc>
          <w:tcPr>
            <w:tcW w:w="1646" w:type="pct"/>
          </w:tcPr>
          <w:p w14:paraId="5DE77030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1679" w:type="pct"/>
          </w:tcPr>
          <w:p w14:paraId="12C7D521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80</w:t>
            </w:r>
          </w:p>
        </w:tc>
        <w:tc>
          <w:tcPr>
            <w:tcW w:w="1675" w:type="pct"/>
          </w:tcPr>
          <w:p w14:paraId="174817D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5</w:t>
            </w:r>
          </w:p>
        </w:tc>
      </w:tr>
      <w:tr w:rsidR="00F039A5" w:rsidRPr="00732AE4" w14:paraId="0857F78C" w14:textId="77777777" w:rsidTr="0066309E">
        <w:trPr>
          <w:trHeight w:val="285"/>
          <w:jc w:val="center"/>
        </w:trPr>
        <w:tc>
          <w:tcPr>
            <w:tcW w:w="1646" w:type="pct"/>
          </w:tcPr>
          <w:p w14:paraId="5FC071F1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1679" w:type="pct"/>
          </w:tcPr>
          <w:p w14:paraId="74E002F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9</w:t>
            </w:r>
          </w:p>
        </w:tc>
        <w:tc>
          <w:tcPr>
            <w:tcW w:w="1675" w:type="pct"/>
          </w:tcPr>
          <w:p w14:paraId="50DEA475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4</w:t>
            </w:r>
          </w:p>
        </w:tc>
      </w:tr>
      <w:tr w:rsidR="00F039A5" w:rsidRPr="00732AE4" w14:paraId="754F4A71" w14:textId="77777777" w:rsidTr="0066309E">
        <w:trPr>
          <w:trHeight w:val="285"/>
          <w:jc w:val="center"/>
        </w:trPr>
        <w:tc>
          <w:tcPr>
            <w:tcW w:w="1646" w:type="pct"/>
          </w:tcPr>
          <w:p w14:paraId="31C05D93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679" w:type="pct"/>
          </w:tcPr>
          <w:p w14:paraId="3BD28E38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9</w:t>
            </w:r>
          </w:p>
        </w:tc>
        <w:tc>
          <w:tcPr>
            <w:tcW w:w="1675" w:type="pct"/>
          </w:tcPr>
          <w:p w14:paraId="17A6CE91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3</w:t>
            </w:r>
          </w:p>
        </w:tc>
      </w:tr>
      <w:tr w:rsidR="00F039A5" w:rsidRPr="00732AE4" w14:paraId="142D0230" w14:textId="77777777" w:rsidTr="0066309E">
        <w:trPr>
          <w:trHeight w:val="282"/>
          <w:jc w:val="center"/>
        </w:trPr>
        <w:tc>
          <w:tcPr>
            <w:tcW w:w="1646" w:type="pct"/>
          </w:tcPr>
          <w:p w14:paraId="7DE7D2F9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1679" w:type="pct"/>
          </w:tcPr>
          <w:p w14:paraId="41959976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8</w:t>
            </w:r>
          </w:p>
        </w:tc>
        <w:tc>
          <w:tcPr>
            <w:tcW w:w="1675" w:type="pct"/>
          </w:tcPr>
          <w:p w14:paraId="232D1936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2</w:t>
            </w:r>
          </w:p>
        </w:tc>
      </w:tr>
      <w:tr w:rsidR="00F039A5" w:rsidRPr="00732AE4" w14:paraId="3DFFB343" w14:textId="77777777" w:rsidTr="0066309E">
        <w:trPr>
          <w:trHeight w:val="285"/>
          <w:jc w:val="center"/>
        </w:trPr>
        <w:tc>
          <w:tcPr>
            <w:tcW w:w="1646" w:type="pct"/>
          </w:tcPr>
          <w:p w14:paraId="1DB9AF8D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1679" w:type="pct"/>
          </w:tcPr>
          <w:p w14:paraId="77906BF7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7</w:t>
            </w:r>
          </w:p>
        </w:tc>
        <w:tc>
          <w:tcPr>
            <w:tcW w:w="1675" w:type="pct"/>
          </w:tcPr>
          <w:p w14:paraId="7A8AE853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1</w:t>
            </w:r>
          </w:p>
        </w:tc>
      </w:tr>
      <w:tr w:rsidR="00F039A5" w:rsidRPr="00732AE4" w14:paraId="22B9891B" w14:textId="77777777" w:rsidTr="0066309E">
        <w:trPr>
          <w:trHeight w:val="285"/>
          <w:jc w:val="center"/>
        </w:trPr>
        <w:tc>
          <w:tcPr>
            <w:tcW w:w="1646" w:type="pct"/>
          </w:tcPr>
          <w:p w14:paraId="158CD59A" w14:textId="77777777" w:rsidR="00356E74" w:rsidRPr="00732AE4" w:rsidRDefault="00356E74" w:rsidP="00356E74">
            <w:pPr>
              <w:pStyle w:val="TableParagraph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1679" w:type="pct"/>
          </w:tcPr>
          <w:p w14:paraId="56EB3AA1" w14:textId="77777777" w:rsidR="00356E74" w:rsidRPr="00732AE4" w:rsidRDefault="00356E74" w:rsidP="00356E74">
            <w:pPr>
              <w:pStyle w:val="TableParagraph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7</w:t>
            </w:r>
          </w:p>
        </w:tc>
        <w:tc>
          <w:tcPr>
            <w:tcW w:w="1675" w:type="pct"/>
          </w:tcPr>
          <w:p w14:paraId="1935097C" w14:textId="77777777" w:rsidR="00356E74" w:rsidRPr="00732AE4" w:rsidRDefault="00356E74" w:rsidP="00356E74">
            <w:pPr>
              <w:pStyle w:val="TableParagraph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10</w:t>
            </w:r>
          </w:p>
        </w:tc>
      </w:tr>
      <w:tr w:rsidR="00F039A5" w:rsidRPr="00732AE4" w14:paraId="1E702054" w14:textId="77777777" w:rsidTr="0066309E">
        <w:trPr>
          <w:trHeight w:val="285"/>
          <w:jc w:val="center"/>
        </w:trPr>
        <w:tc>
          <w:tcPr>
            <w:tcW w:w="1646" w:type="pct"/>
          </w:tcPr>
          <w:p w14:paraId="42CD86FB" w14:textId="77777777" w:rsidR="00356E74" w:rsidRPr="00732AE4" w:rsidRDefault="00356E74" w:rsidP="00356E74">
            <w:pPr>
              <w:pStyle w:val="TableParagraph"/>
              <w:spacing w:line="227" w:lineRule="exact"/>
              <w:ind w:left="179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df=(n-k)</w:t>
            </w:r>
          </w:p>
        </w:tc>
        <w:tc>
          <w:tcPr>
            <w:tcW w:w="1679" w:type="pct"/>
          </w:tcPr>
          <w:p w14:paraId="61C03189" w14:textId="77777777" w:rsidR="00356E74" w:rsidRPr="00732AE4" w:rsidRDefault="00356E74" w:rsidP="00356E74">
            <w:pPr>
              <w:pStyle w:val="TableParagraph"/>
              <w:spacing w:line="225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 w:rsidRPr="00732AE4">
              <w:rPr>
                <w:rFonts w:ascii="Times New Roman" w:hAnsi="Times New Roman" w:cs="Times New Roman"/>
                <w:i/>
                <w:spacing w:val="-2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r w:rsidRPr="00732AE4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75" w:type="pct"/>
          </w:tcPr>
          <w:p w14:paraId="25393342" w14:textId="77777777" w:rsidR="00356E74" w:rsidRPr="00732AE4" w:rsidRDefault="00356E74" w:rsidP="00356E74">
            <w:pPr>
              <w:pStyle w:val="TableParagraph"/>
              <w:spacing w:line="225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i/>
                <w:sz w:val="24"/>
                <w:szCs w:val="24"/>
              </w:rPr>
              <w:t>α</w:t>
            </w:r>
            <w:r w:rsidRPr="00732AE4">
              <w:rPr>
                <w:rFonts w:ascii="Times New Roman" w:hAnsi="Times New Roman" w:cs="Times New Roman"/>
                <w:i/>
                <w:spacing w:val="-2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r w:rsidRPr="00732AE4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0.025</w:t>
            </w:r>
          </w:p>
        </w:tc>
      </w:tr>
      <w:tr w:rsidR="00F039A5" w:rsidRPr="00732AE4" w14:paraId="2452DFA1" w14:textId="77777777" w:rsidTr="0066309E">
        <w:trPr>
          <w:trHeight w:val="285"/>
          <w:jc w:val="center"/>
        </w:trPr>
        <w:tc>
          <w:tcPr>
            <w:tcW w:w="1646" w:type="pct"/>
          </w:tcPr>
          <w:p w14:paraId="4E94F694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679" w:type="pct"/>
          </w:tcPr>
          <w:p w14:paraId="43C47138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5</w:t>
            </w:r>
          </w:p>
        </w:tc>
        <w:tc>
          <w:tcPr>
            <w:tcW w:w="1675" w:type="pct"/>
          </w:tcPr>
          <w:p w14:paraId="623848EF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8</w:t>
            </w:r>
          </w:p>
        </w:tc>
      </w:tr>
      <w:tr w:rsidR="00F039A5" w:rsidRPr="00732AE4" w14:paraId="2FA63C53" w14:textId="77777777" w:rsidTr="0066309E">
        <w:trPr>
          <w:trHeight w:val="285"/>
          <w:jc w:val="center"/>
        </w:trPr>
        <w:tc>
          <w:tcPr>
            <w:tcW w:w="1646" w:type="pct"/>
          </w:tcPr>
          <w:p w14:paraId="1A59DF0F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1679" w:type="pct"/>
          </w:tcPr>
          <w:p w14:paraId="04CF0570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5</w:t>
            </w:r>
          </w:p>
        </w:tc>
        <w:tc>
          <w:tcPr>
            <w:tcW w:w="1675" w:type="pct"/>
          </w:tcPr>
          <w:p w14:paraId="15105C01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7</w:t>
            </w:r>
          </w:p>
        </w:tc>
      </w:tr>
      <w:tr w:rsidR="00F039A5" w:rsidRPr="00732AE4" w14:paraId="71C1FC5C" w14:textId="77777777" w:rsidTr="0066309E">
        <w:trPr>
          <w:trHeight w:val="285"/>
          <w:jc w:val="center"/>
        </w:trPr>
        <w:tc>
          <w:tcPr>
            <w:tcW w:w="1646" w:type="pct"/>
          </w:tcPr>
          <w:p w14:paraId="17650B34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1679" w:type="pct"/>
          </w:tcPr>
          <w:p w14:paraId="1A6B9592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4</w:t>
            </w:r>
          </w:p>
        </w:tc>
        <w:tc>
          <w:tcPr>
            <w:tcW w:w="1675" w:type="pct"/>
          </w:tcPr>
          <w:p w14:paraId="2C55C70D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6</w:t>
            </w:r>
          </w:p>
        </w:tc>
      </w:tr>
      <w:tr w:rsidR="00F039A5" w:rsidRPr="00732AE4" w14:paraId="5979825B" w14:textId="77777777" w:rsidTr="0066309E">
        <w:trPr>
          <w:trHeight w:val="285"/>
          <w:jc w:val="center"/>
        </w:trPr>
        <w:tc>
          <w:tcPr>
            <w:tcW w:w="1646" w:type="pct"/>
          </w:tcPr>
          <w:p w14:paraId="39FB4FEE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1679" w:type="pct"/>
          </w:tcPr>
          <w:p w14:paraId="793636B3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4</w:t>
            </w:r>
          </w:p>
        </w:tc>
        <w:tc>
          <w:tcPr>
            <w:tcW w:w="1675" w:type="pct"/>
          </w:tcPr>
          <w:p w14:paraId="2FDD57AE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5</w:t>
            </w:r>
          </w:p>
        </w:tc>
      </w:tr>
      <w:tr w:rsidR="00F039A5" w:rsidRPr="00732AE4" w14:paraId="5AA9AC44" w14:textId="77777777" w:rsidTr="0066309E">
        <w:trPr>
          <w:trHeight w:val="285"/>
          <w:jc w:val="center"/>
        </w:trPr>
        <w:tc>
          <w:tcPr>
            <w:tcW w:w="1646" w:type="pct"/>
          </w:tcPr>
          <w:p w14:paraId="258AB63A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679" w:type="pct"/>
          </w:tcPr>
          <w:p w14:paraId="557D8864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3</w:t>
            </w:r>
          </w:p>
        </w:tc>
        <w:tc>
          <w:tcPr>
            <w:tcW w:w="1675" w:type="pct"/>
          </w:tcPr>
          <w:p w14:paraId="4BE63C72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4</w:t>
            </w:r>
          </w:p>
        </w:tc>
      </w:tr>
      <w:tr w:rsidR="00F039A5" w:rsidRPr="00732AE4" w14:paraId="623513F7" w14:textId="77777777" w:rsidTr="0066309E">
        <w:trPr>
          <w:trHeight w:val="285"/>
          <w:jc w:val="center"/>
        </w:trPr>
        <w:tc>
          <w:tcPr>
            <w:tcW w:w="1646" w:type="pct"/>
          </w:tcPr>
          <w:p w14:paraId="3A429827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1679" w:type="pct"/>
          </w:tcPr>
          <w:p w14:paraId="27D3D5C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3</w:t>
            </w:r>
          </w:p>
        </w:tc>
        <w:tc>
          <w:tcPr>
            <w:tcW w:w="1675" w:type="pct"/>
          </w:tcPr>
          <w:p w14:paraId="04BD0352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3</w:t>
            </w:r>
          </w:p>
        </w:tc>
      </w:tr>
      <w:tr w:rsidR="00F039A5" w:rsidRPr="00732AE4" w14:paraId="18CDD8BD" w14:textId="77777777" w:rsidTr="0066309E">
        <w:trPr>
          <w:trHeight w:val="285"/>
          <w:jc w:val="center"/>
        </w:trPr>
        <w:tc>
          <w:tcPr>
            <w:tcW w:w="1646" w:type="pct"/>
          </w:tcPr>
          <w:p w14:paraId="294BC6E5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1679" w:type="pct"/>
          </w:tcPr>
          <w:p w14:paraId="5B1A02B3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2</w:t>
            </w:r>
          </w:p>
        </w:tc>
        <w:tc>
          <w:tcPr>
            <w:tcW w:w="1675" w:type="pct"/>
          </w:tcPr>
          <w:p w14:paraId="0FE6801F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2</w:t>
            </w:r>
          </w:p>
        </w:tc>
      </w:tr>
      <w:tr w:rsidR="00F039A5" w:rsidRPr="00732AE4" w14:paraId="60B64BFF" w14:textId="77777777" w:rsidTr="0066309E">
        <w:trPr>
          <w:trHeight w:val="285"/>
          <w:jc w:val="center"/>
        </w:trPr>
        <w:tc>
          <w:tcPr>
            <w:tcW w:w="1646" w:type="pct"/>
          </w:tcPr>
          <w:p w14:paraId="2C009C55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679" w:type="pct"/>
          </w:tcPr>
          <w:p w14:paraId="2E7A4245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2</w:t>
            </w:r>
          </w:p>
        </w:tc>
        <w:tc>
          <w:tcPr>
            <w:tcW w:w="1675" w:type="pct"/>
          </w:tcPr>
          <w:p w14:paraId="234D1F4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2</w:t>
            </w:r>
          </w:p>
        </w:tc>
      </w:tr>
      <w:tr w:rsidR="00F039A5" w:rsidRPr="00732AE4" w14:paraId="73148B49" w14:textId="77777777" w:rsidTr="0066309E">
        <w:trPr>
          <w:trHeight w:val="283"/>
          <w:jc w:val="center"/>
        </w:trPr>
        <w:tc>
          <w:tcPr>
            <w:tcW w:w="1646" w:type="pct"/>
          </w:tcPr>
          <w:p w14:paraId="4C8E67FA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1679" w:type="pct"/>
          </w:tcPr>
          <w:p w14:paraId="0E37C2B5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1</w:t>
            </w:r>
          </w:p>
        </w:tc>
        <w:tc>
          <w:tcPr>
            <w:tcW w:w="1675" w:type="pct"/>
          </w:tcPr>
          <w:p w14:paraId="0C3547E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1</w:t>
            </w:r>
          </w:p>
        </w:tc>
      </w:tr>
      <w:tr w:rsidR="00F039A5" w:rsidRPr="00732AE4" w14:paraId="10B8EDEC" w14:textId="77777777" w:rsidTr="0066309E">
        <w:trPr>
          <w:trHeight w:val="285"/>
          <w:jc w:val="center"/>
        </w:trPr>
        <w:tc>
          <w:tcPr>
            <w:tcW w:w="1646" w:type="pct"/>
          </w:tcPr>
          <w:p w14:paraId="763060F5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1679" w:type="pct"/>
          </w:tcPr>
          <w:p w14:paraId="39049782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1</w:t>
            </w:r>
          </w:p>
        </w:tc>
        <w:tc>
          <w:tcPr>
            <w:tcW w:w="1675" w:type="pct"/>
          </w:tcPr>
          <w:p w14:paraId="00351D7D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0</w:t>
            </w:r>
          </w:p>
        </w:tc>
      </w:tr>
      <w:tr w:rsidR="00F039A5" w:rsidRPr="00732AE4" w14:paraId="10A1A873" w14:textId="77777777" w:rsidTr="0066309E">
        <w:trPr>
          <w:trHeight w:val="285"/>
          <w:jc w:val="center"/>
        </w:trPr>
        <w:tc>
          <w:tcPr>
            <w:tcW w:w="1646" w:type="pct"/>
          </w:tcPr>
          <w:p w14:paraId="218C4257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1679" w:type="pct"/>
          </w:tcPr>
          <w:p w14:paraId="1CD9D004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0</w:t>
            </w:r>
          </w:p>
        </w:tc>
        <w:tc>
          <w:tcPr>
            <w:tcW w:w="1675" w:type="pct"/>
          </w:tcPr>
          <w:p w14:paraId="6B0DEF49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00</w:t>
            </w:r>
          </w:p>
        </w:tc>
      </w:tr>
      <w:tr w:rsidR="00F039A5" w:rsidRPr="00732AE4" w14:paraId="0C5E9DA0" w14:textId="77777777" w:rsidTr="0066309E">
        <w:trPr>
          <w:trHeight w:val="285"/>
          <w:jc w:val="center"/>
        </w:trPr>
        <w:tc>
          <w:tcPr>
            <w:tcW w:w="1646" w:type="pct"/>
          </w:tcPr>
          <w:p w14:paraId="24C81108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679" w:type="pct"/>
          </w:tcPr>
          <w:p w14:paraId="2A421DCC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70</w:t>
            </w:r>
          </w:p>
        </w:tc>
        <w:tc>
          <w:tcPr>
            <w:tcW w:w="1675" w:type="pct"/>
          </w:tcPr>
          <w:p w14:paraId="457DF64C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9</w:t>
            </w:r>
          </w:p>
        </w:tc>
      </w:tr>
      <w:tr w:rsidR="00F039A5" w:rsidRPr="00732AE4" w14:paraId="7A34E248" w14:textId="77777777" w:rsidTr="0066309E">
        <w:trPr>
          <w:trHeight w:val="285"/>
          <w:jc w:val="center"/>
        </w:trPr>
        <w:tc>
          <w:tcPr>
            <w:tcW w:w="1646" w:type="pct"/>
          </w:tcPr>
          <w:p w14:paraId="24D1B8B3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1679" w:type="pct"/>
          </w:tcPr>
          <w:p w14:paraId="1CA78000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9</w:t>
            </w:r>
          </w:p>
        </w:tc>
        <w:tc>
          <w:tcPr>
            <w:tcW w:w="1675" w:type="pct"/>
          </w:tcPr>
          <w:p w14:paraId="60E632B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8</w:t>
            </w:r>
          </w:p>
        </w:tc>
      </w:tr>
      <w:tr w:rsidR="00F039A5" w:rsidRPr="00732AE4" w14:paraId="317B01C7" w14:textId="77777777" w:rsidTr="0066309E">
        <w:trPr>
          <w:trHeight w:val="285"/>
          <w:jc w:val="center"/>
        </w:trPr>
        <w:tc>
          <w:tcPr>
            <w:tcW w:w="1646" w:type="pct"/>
          </w:tcPr>
          <w:p w14:paraId="59D9E6C1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1679" w:type="pct"/>
          </w:tcPr>
          <w:p w14:paraId="17766B08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9</w:t>
            </w:r>
          </w:p>
        </w:tc>
        <w:tc>
          <w:tcPr>
            <w:tcW w:w="1675" w:type="pct"/>
          </w:tcPr>
          <w:p w14:paraId="34F4E17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8</w:t>
            </w:r>
          </w:p>
        </w:tc>
      </w:tr>
      <w:tr w:rsidR="00F039A5" w:rsidRPr="00732AE4" w14:paraId="3D52AAA6" w14:textId="77777777" w:rsidTr="0066309E">
        <w:trPr>
          <w:trHeight w:val="285"/>
          <w:jc w:val="center"/>
        </w:trPr>
        <w:tc>
          <w:tcPr>
            <w:tcW w:w="1646" w:type="pct"/>
          </w:tcPr>
          <w:p w14:paraId="56FFFDD1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1679" w:type="pct"/>
          </w:tcPr>
          <w:p w14:paraId="35B9228D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9</w:t>
            </w:r>
          </w:p>
        </w:tc>
        <w:tc>
          <w:tcPr>
            <w:tcW w:w="1675" w:type="pct"/>
          </w:tcPr>
          <w:p w14:paraId="1A6F5D15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7</w:t>
            </w:r>
          </w:p>
        </w:tc>
      </w:tr>
      <w:tr w:rsidR="00F039A5" w:rsidRPr="00732AE4" w14:paraId="3C836BCF" w14:textId="77777777" w:rsidTr="0066309E">
        <w:trPr>
          <w:trHeight w:val="285"/>
          <w:jc w:val="center"/>
        </w:trPr>
        <w:tc>
          <w:tcPr>
            <w:tcW w:w="1646" w:type="pct"/>
          </w:tcPr>
          <w:p w14:paraId="276968B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1679" w:type="pct"/>
          </w:tcPr>
          <w:p w14:paraId="11E3EA9D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8</w:t>
            </w:r>
          </w:p>
        </w:tc>
        <w:tc>
          <w:tcPr>
            <w:tcW w:w="1675" w:type="pct"/>
          </w:tcPr>
          <w:p w14:paraId="6FAC353E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7</w:t>
            </w:r>
          </w:p>
        </w:tc>
      </w:tr>
      <w:tr w:rsidR="00F039A5" w:rsidRPr="00732AE4" w14:paraId="34D72490" w14:textId="77777777" w:rsidTr="0066309E">
        <w:trPr>
          <w:trHeight w:val="285"/>
          <w:jc w:val="center"/>
        </w:trPr>
        <w:tc>
          <w:tcPr>
            <w:tcW w:w="1646" w:type="pct"/>
          </w:tcPr>
          <w:p w14:paraId="18CBA76A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679" w:type="pct"/>
          </w:tcPr>
          <w:p w14:paraId="57E23E5C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8</w:t>
            </w:r>
          </w:p>
        </w:tc>
        <w:tc>
          <w:tcPr>
            <w:tcW w:w="1675" w:type="pct"/>
          </w:tcPr>
          <w:p w14:paraId="1D7F39BF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6</w:t>
            </w:r>
          </w:p>
        </w:tc>
      </w:tr>
      <w:tr w:rsidR="00F039A5" w:rsidRPr="00732AE4" w14:paraId="54CDDB73" w14:textId="77777777" w:rsidTr="0066309E">
        <w:trPr>
          <w:trHeight w:val="285"/>
          <w:jc w:val="center"/>
        </w:trPr>
        <w:tc>
          <w:tcPr>
            <w:tcW w:w="1646" w:type="pct"/>
          </w:tcPr>
          <w:p w14:paraId="3CA2696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679" w:type="pct"/>
          </w:tcPr>
          <w:p w14:paraId="3DB34E85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8</w:t>
            </w:r>
          </w:p>
        </w:tc>
        <w:tc>
          <w:tcPr>
            <w:tcW w:w="1675" w:type="pct"/>
          </w:tcPr>
          <w:p w14:paraId="22D80894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5</w:t>
            </w:r>
          </w:p>
        </w:tc>
      </w:tr>
      <w:tr w:rsidR="00F039A5" w:rsidRPr="00732AE4" w14:paraId="09B9FAFC" w14:textId="77777777" w:rsidTr="0066309E">
        <w:trPr>
          <w:trHeight w:val="285"/>
          <w:jc w:val="center"/>
        </w:trPr>
        <w:tc>
          <w:tcPr>
            <w:tcW w:w="1646" w:type="pct"/>
          </w:tcPr>
          <w:p w14:paraId="7868A1C4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1679" w:type="pct"/>
          </w:tcPr>
          <w:p w14:paraId="6112D7FC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7</w:t>
            </w:r>
          </w:p>
        </w:tc>
        <w:tc>
          <w:tcPr>
            <w:tcW w:w="1675" w:type="pct"/>
          </w:tcPr>
          <w:p w14:paraId="2AF4BB16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5</w:t>
            </w:r>
          </w:p>
        </w:tc>
      </w:tr>
      <w:tr w:rsidR="00F039A5" w:rsidRPr="00732AE4" w14:paraId="7DFEC55C" w14:textId="77777777" w:rsidTr="0066309E">
        <w:trPr>
          <w:trHeight w:val="285"/>
          <w:jc w:val="center"/>
        </w:trPr>
        <w:tc>
          <w:tcPr>
            <w:tcW w:w="1646" w:type="pct"/>
          </w:tcPr>
          <w:p w14:paraId="3EDE4DAB" w14:textId="77777777" w:rsidR="00356E74" w:rsidRPr="00732AE4" w:rsidRDefault="00356E74" w:rsidP="00356E74">
            <w:pPr>
              <w:pStyle w:val="TableParagraph"/>
              <w:spacing w:line="228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1679" w:type="pct"/>
          </w:tcPr>
          <w:p w14:paraId="715674D5" w14:textId="77777777" w:rsidR="00356E74" w:rsidRPr="00732AE4" w:rsidRDefault="00356E74" w:rsidP="00356E74">
            <w:pPr>
              <w:pStyle w:val="TableParagraph"/>
              <w:spacing w:line="228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7</w:t>
            </w:r>
          </w:p>
        </w:tc>
        <w:tc>
          <w:tcPr>
            <w:tcW w:w="1675" w:type="pct"/>
          </w:tcPr>
          <w:p w14:paraId="1CCCF5CF" w14:textId="77777777" w:rsidR="00356E74" w:rsidRPr="00732AE4" w:rsidRDefault="00356E74" w:rsidP="00356E74">
            <w:pPr>
              <w:pStyle w:val="TableParagraph"/>
              <w:spacing w:line="228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4</w:t>
            </w:r>
          </w:p>
        </w:tc>
      </w:tr>
      <w:tr w:rsidR="00F039A5" w:rsidRPr="00732AE4" w14:paraId="24AE916F" w14:textId="77777777" w:rsidTr="0066309E">
        <w:trPr>
          <w:trHeight w:val="282"/>
          <w:jc w:val="center"/>
        </w:trPr>
        <w:tc>
          <w:tcPr>
            <w:tcW w:w="1646" w:type="pct"/>
          </w:tcPr>
          <w:p w14:paraId="31E65F59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1679" w:type="pct"/>
          </w:tcPr>
          <w:p w14:paraId="6DE495CC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7</w:t>
            </w:r>
          </w:p>
        </w:tc>
        <w:tc>
          <w:tcPr>
            <w:tcW w:w="1675" w:type="pct"/>
          </w:tcPr>
          <w:p w14:paraId="7553A359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4</w:t>
            </w:r>
          </w:p>
        </w:tc>
      </w:tr>
      <w:tr w:rsidR="00F039A5" w:rsidRPr="00732AE4" w14:paraId="776009EF" w14:textId="77777777" w:rsidTr="0066309E">
        <w:trPr>
          <w:trHeight w:val="285"/>
          <w:jc w:val="center"/>
        </w:trPr>
        <w:tc>
          <w:tcPr>
            <w:tcW w:w="1646" w:type="pct"/>
          </w:tcPr>
          <w:p w14:paraId="580E0BCA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1679" w:type="pct"/>
          </w:tcPr>
          <w:p w14:paraId="2DE734A0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6</w:t>
            </w:r>
          </w:p>
        </w:tc>
        <w:tc>
          <w:tcPr>
            <w:tcW w:w="1675" w:type="pct"/>
          </w:tcPr>
          <w:p w14:paraId="19DABBB7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3</w:t>
            </w:r>
          </w:p>
        </w:tc>
      </w:tr>
      <w:tr w:rsidR="00F039A5" w:rsidRPr="00732AE4" w14:paraId="3F1323E3" w14:textId="77777777" w:rsidTr="0066309E">
        <w:trPr>
          <w:trHeight w:val="285"/>
          <w:jc w:val="center"/>
        </w:trPr>
        <w:tc>
          <w:tcPr>
            <w:tcW w:w="1646" w:type="pct"/>
          </w:tcPr>
          <w:p w14:paraId="3A6A0757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1679" w:type="pct"/>
          </w:tcPr>
          <w:p w14:paraId="10A875A4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6</w:t>
            </w:r>
          </w:p>
        </w:tc>
        <w:tc>
          <w:tcPr>
            <w:tcW w:w="1675" w:type="pct"/>
          </w:tcPr>
          <w:p w14:paraId="29B5D0AC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3</w:t>
            </w:r>
          </w:p>
        </w:tc>
      </w:tr>
      <w:tr w:rsidR="00F039A5" w:rsidRPr="00732AE4" w14:paraId="07048036" w14:textId="77777777" w:rsidTr="0066309E">
        <w:trPr>
          <w:trHeight w:val="285"/>
          <w:jc w:val="center"/>
        </w:trPr>
        <w:tc>
          <w:tcPr>
            <w:tcW w:w="1646" w:type="pct"/>
          </w:tcPr>
          <w:p w14:paraId="5C54874A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1679" w:type="pct"/>
          </w:tcPr>
          <w:p w14:paraId="31D71B31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6</w:t>
            </w:r>
          </w:p>
        </w:tc>
        <w:tc>
          <w:tcPr>
            <w:tcW w:w="1675" w:type="pct"/>
          </w:tcPr>
          <w:p w14:paraId="243B0390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3</w:t>
            </w:r>
          </w:p>
        </w:tc>
      </w:tr>
      <w:tr w:rsidR="00F039A5" w:rsidRPr="00732AE4" w14:paraId="57802E2F" w14:textId="77777777" w:rsidTr="0066309E">
        <w:trPr>
          <w:trHeight w:val="285"/>
          <w:jc w:val="center"/>
        </w:trPr>
        <w:tc>
          <w:tcPr>
            <w:tcW w:w="1646" w:type="pct"/>
          </w:tcPr>
          <w:p w14:paraId="52B74360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1679" w:type="pct"/>
          </w:tcPr>
          <w:p w14:paraId="5BA096B6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5</w:t>
            </w:r>
          </w:p>
        </w:tc>
        <w:tc>
          <w:tcPr>
            <w:tcW w:w="1675" w:type="pct"/>
          </w:tcPr>
          <w:p w14:paraId="3AC29FF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</w:tr>
      <w:tr w:rsidR="00F039A5" w:rsidRPr="00732AE4" w14:paraId="63DA0B2A" w14:textId="77777777" w:rsidTr="0066309E">
        <w:trPr>
          <w:trHeight w:val="285"/>
          <w:jc w:val="center"/>
        </w:trPr>
        <w:tc>
          <w:tcPr>
            <w:tcW w:w="1646" w:type="pct"/>
          </w:tcPr>
          <w:p w14:paraId="6B789E48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1679" w:type="pct"/>
          </w:tcPr>
          <w:p w14:paraId="0D5D2EDD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5</w:t>
            </w:r>
          </w:p>
        </w:tc>
        <w:tc>
          <w:tcPr>
            <w:tcW w:w="1675" w:type="pct"/>
          </w:tcPr>
          <w:p w14:paraId="4ADB8DC1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2</w:t>
            </w:r>
          </w:p>
        </w:tc>
      </w:tr>
      <w:tr w:rsidR="00F039A5" w:rsidRPr="00732AE4" w14:paraId="4BCAC10C" w14:textId="77777777" w:rsidTr="0066309E">
        <w:trPr>
          <w:trHeight w:val="285"/>
          <w:jc w:val="center"/>
        </w:trPr>
        <w:tc>
          <w:tcPr>
            <w:tcW w:w="1646" w:type="pct"/>
          </w:tcPr>
          <w:p w14:paraId="3EEB333C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1679" w:type="pct"/>
          </w:tcPr>
          <w:p w14:paraId="60194AA1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5</w:t>
            </w:r>
          </w:p>
        </w:tc>
        <w:tc>
          <w:tcPr>
            <w:tcW w:w="1675" w:type="pct"/>
          </w:tcPr>
          <w:p w14:paraId="4550E76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1</w:t>
            </w:r>
          </w:p>
        </w:tc>
      </w:tr>
      <w:tr w:rsidR="00F039A5" w:rsidRPr="00732AE4" w14:paraId="5B3C4CEC" w14:textId="77777777" w:rsidTr="0066309E">
        <w:trPr>
          <w:trHeight w:val="285"/>
          <w:jc w:val="center"/>
        </w:trPr>
        <w:tc>
          <w:tcPr>
            <w:tcW w:w="1646" w:type="pct"/>
          </w:tcPr>
          <w:p w14:paraId="3C5CC6A5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  <w:tc>
          <w:tcPr>
            <w:tcW w:w="1679" w:type="pct"/>
          </w:tcPr>
          <w:p w14:paraId="4E3D8740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5</w:t>
            </w:r>
          </w:p>
        </w:tc>
        <w:tc>
          <w:tcPr>
            <w:tcW w:w="1675" w:type="pct"/>
          </w:tcPr>
          <w:p w14:paraId="297A7DE4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1</w:t>
            </w:r>
          </w:p>
        </w:tc>
      </w:tr>
      <w:tr w:rsidR="00F039A5" w:rsidRPr="00732AE4" w14:paraId="2F1A000E" w14:textId="77777777" w:rsidTr="0066309E">
        <w:trPr>
          <w:trHeight w:val="285"/>
          <w:jc w:val="center"/>
        </w:trPr>
        <w:tc>
          <w:tcPr>
            <w:tcW w:w="1646" w:type="pct"/>
          </w:tcPr>
          <w:p w14:paraId="335FE34F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1679" w:type="pct"/>
          </w:tcPr>
          <w:p w14:paraId="00A024EC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4</w:t>
            </w:r>
          </w:p>
        </w:tc>
        <w:tc>
          <w:tcPr>
            <w:tcW w:w="1675" w:type="pct"/>
          </w:tcPr>
          <w:p w14:paraId="1AB50F55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0</w:t>
            </w:r>
          </w:p>
        </w:tc>
      </w:tr>
      <w:tr w:rsidR="00F039A5" w:rsidRPr="00732AE4" w14:paraId="44B4D67A" w14:textId="77777777" w:rsidTr="0066309E">
        <w:trPr>
          <w:trHeight w:val="285"/>
          <w:jc w:val="center"/>
        </w:trPr>
        <w:tc>
          <w:tcPr>
            <w:tcW w:w="1646" w:type="pct"/>
          </w:tcPr>
          <w:p w14:paraId="1380E5B4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1679" w:type="pct"/>
          </w:tcPr>
          <w:p w14:paraId="52F8E698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4</w:t>
            </w:r>
          </w:p>
        </w:tc>
        <w:tc>
          <w:tcPr>
            <w:tcW w:w="1675" w:type="pct"/>
          </w:tcPr>
          <w:p w14:paraId="31B34041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0</w:t>
            </w:r>
          </w:p>
        </w:tc>
      </w:tr>
      <w:tr w:rsidR="00F039A5" w:rsidRPr="00732AE4" w14:paraId="2CFCF09B" w14:textId="77777777" w:rsidTr="0066309E">
        <w:trPr>
          <w:trHeight w:val="285"/>
          <w:jc w:val="center"/>
        </w:trPr>
        <w:tc>
          <w:tcPr>
            <w:tcW w:w="1646" w:type="pct"/>
          </w:tcPr>
          <w:p w14:paraId="6894F07E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  <w:tc>
          <w:tcPr>
            <w:tcW w:w="1679" w:type="pct"/>
          </w:tcPr>
          <w:p w14:paraId="34DAFA60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4</w:t>
            </w:r>
          </w:p>
        </w:tc>
        <w:tc>
          <w:tcPr>
            <w:tcW w:w="1675" w:type="pct"/>
          </w:tcPr>
          <w:p w14:paraId="4FC3FE3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90</w:t>
            </w:r>
          </w:p>
        </w:tc>
      </w:tr>
      <w:tr w:rsidR="00F039A5" w:rsidRPr="00732AE4" w14:paraId="702C7914" w14:textId="77777777" w:rsidTr="0066309E">
        <w:trPr>
          <w:trHeight w:val="285"/>
          <w:jc w:val="center"/>
        </w:trPr>
        <w:tc>
          <w:tcPr>
            <w:tcW w:w="1646" w:type="pct"/>
          </w:tcPr>
          <w:p w14:paraId="7EA7359C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1679" w:type="pct"/>
          </w:tcPr>
          <w:p w14:paraId="6FC09090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4</w:t>
            </w:r>
          </w:p>
        </w:tc>
        <w:tc>
          <w:tcPr>
            <w:tcW w:w="1675" w:type="pct"/>
          </w:tcPr>
          <w:p w14:paraId="4976DDEC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9</w:t>
            </w:r>
          </w:p>
        </w:tc>
      </w:tr>
      <w:tr w:rsidR="00F039A5" w:rsidRPr="00732AE4" w14:paraId="05FFFE8A" w14:textId="77777777" w:rsidTr="0066309E">
        <w:trPr>
          <w:trHeight w:val="282"/>
          <w:jc w:val="center"/>
        </w:trPr>
        <w:tc>
          <w:tcPr>
            <w:tcW w:w="1646" w:type="pct"/>
          </w:tcPr>
          <w:p w14:paraId="752DE601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1679" w:type="pct"/>
          </w:tcPr>
          <w:p w14:paraId="7CDDAA5F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3</w:t>
            </w:r>
          </w:p>
        </w:tc>
        <w:tc>
          <w:tcPr>
            <w:tcW w:w="1675" w:type="pct"/>
          </w:tcPr>
          <w:p w14:paraId="5EDE0202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9</w:t>
            </w:r>
          </w:p>
        </w:tc>
      </w:tr>
      <w:tr w:rsidR="00F039A5" w:rsidRPr="00732AE4" w14:paraId="47857FAD" w14:textId="77777777" w:rsidTr="0066309E">
        <w:trPr>
          <w:trHeight w:val="287"/>
          <w:jc w:val="center"/>
        </w:trPr>
        <w:tc>
          <w:tcPr>
            <w:tcW w:w="1646" w:type="pct"/>
          </w:tcPr>
          <w:p w14:paraId="48D4B89E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84</w:t>
            </w:r>
          </w:p>
        </w:tc>
        <w:tc>
          <w:tcPr>
            <w:tcW w:w="1679" w:type="pct"/>
          </w:tcPr>
          <w:p w14:paraId="23BB5FFD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3</w:t>
            </w:r>
          </w:p>
        </w:tc>
        <w:tc>
          <w:tcPr>
            <w:tcW w:w="1675" w:type="pct"/>
          </w:tcPr>
          <w:p w14:paraId="665E3789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9</w:t>
            </w:r>
          </w:p>
        </w:tc>
      </w:tr>
      <w:tr w:rsidR="00F039A5" w:rsidRPr="00732AE4" w14:paraId="4C0166BF" w14:textId="77777777" w:rsidTr="0066309E">
        <w:trPr>
          <w:trHeight w:val="285"/>
          <w:jc w:val="center"/>
        </w:trPr>
        <w:tc>
          <w:tcPr>
            <w:tcW w:w="1646" w:type="pct"/>
            <w:tcBorders>
              <w:top w:val="nil"/>
            </w:tcBorders>
          </w:tcPr>
          <w:p w14:paraId="677FE1D1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1679" w:type="pct"/>
          </w:tcPr>
          <w:p w14:paraId="30070431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3</w:t>
            </w:r>
          </w:p>
        </w:tc>
        <w:tc>
          <w:tcPr>
            <w:tcW w:w="1675" w:type="pct"/>
            <w:tcBorders>
              <w:top w:val="nil"/>
            </w:tcBorders>
          </w:tcPr>
          <w:p w14:paraId="1838898B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8</w:t>
            </w:r>
          </w:p>
        </w:tc>
      </w:tr>
      <w:tr w:rsidR="00F039A5" w:rsidRPr="00732AE4" w14:paraId="0F209BDE" w14:textId="77777777" w:rsidTr="0066309E">
        <w:trPr>
          <w:trHeight w:val="285"/>
          <w:jc w:val="center"/>
        </w:trPr>
        <w:tc>
          <w:tcPr>
            <w:tcW w:w="1646" w:type="pct"/>
          </w:tcPr>
          <w:p w14:paraId="6CCF91A3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1679" w:type="pct"/>
          </w:tcPr>
          <w:p w14:paraId="72131BC3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3</w:t>
            </w:r>
          </w:p>
        </w:tc>
        <w:tc>
          <w:tcPr>
            <w:tcW w:w="1675" w:type="pct"/>
          </w:tcPr>
          <w:p w14:paraId="621D0A4A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8</w:t>
            </w:r>
          </w:p>
        </w:tc>
      </w:tr>
      <w:tr w:rsidR="00F039A5" w:rsidRPr="00732AE4" w14:paraId="493E099F" w14:textId="77777777" w:rsidTr="0066309E">
        <w:trPr>
          <w:trHeight w:val="285"/>
          <w:jc w:val="center"/>
        </w:trPr>
        <w:tc>
          <w:tcPr>
            <w:tcW w:w="1646" w:type="pct"/>
          </w:tcPr>
          <w:p w14:paraId="71084519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  <w:tc>
          <w:tcPr>
            <w:tcW w:w="1679" w:type="pct"/>
          </w:tcPr>
          <w:p w14:paraId="654FCBC9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3</w:t>
            </w:r>
          </w:p>
        </w:tc>
        <w:tc>
          <w:tcPr>
            <w:tcW w:w="1675" w:type="pct"/>
          </w:tcPr>
          <w:p w14:paraId="4149DA07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8</w:t>
            </w:r>
          </w:p>
        </w:tc>
      </w:tr>
      <w:tr w:rsidR="00F039A5" w:rsidRPr="00732AE4" w14:paraId="3B4FE917" w14:textId="77777777" w:rsidTr="0066309E">
        <w:trPr>
          <w:trHeight w:val="285"/>
          <w:jc w:val="center"/>
        </w:trPr>
        <w:tc>
          <w:tcPr>
            <w:tcW w:w="1646" w:type="pct"/>
          </w:tcPr>
          <w:p w14:paraId="6C03F2C0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1679" w:type="pct"/>
          </w:tcPr>
          <w:p w14:paraId="6E848F5B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2</w:t>
            </w:r>
          </w:p>
        </w:tc>
        <w:tc>
          <w:tcPr>
            <w:tcW w:w="1675" w:type="pct"/>
          </w:tcPr>
          <w:p w14:paraId="6E7C8D91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7</w:t>
            </w:r>
          </w:p>
        </w:tc>
      </w:tr>
      <w:tr w:rsidR="00F039A5" w:rsidRPr="00732AE4" w14:paraId="052D1B76" w14:textId="77777777" w:rsidTr="0066309E">
        <w:trPr>
          <w:trHeight w:val="285"/>
          <w:jc w:val="center"/>
        </w:trPr>
        <w:tc>
          <w:tcPr>
            <w:tcW w:w="1646" w:type="pct"/>
          </w:tcPr>
          <w:p w14:paraId="03ADE31D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1679" w:type="pct"/>
          </w:tcPr>
          <w:p w14:paraId="40EE7526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2</w:t>
            </w:r>
          </w:p>
        </w:tc>
        <w:tc>
          <w:tcPr>
            <w:tcW w:w="1675" w:type="pct"/>
          </w:tcPr>
          <w:p w14:paraId="171113B1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7</w:t>
            </w:r>
          </w:p>
        </w:tc>
      </w:tr>
      <w:tr w:rsidR="00F039A5" w:rsidRPr="00732AE4" w14:paraId="5020670A" w14:textId="77777777" w:rsidTr="0066309E">
        <w:trPr>
          <w:trHeight w:val="282"/>
          <w:jc w:val="center"/>
        </w:trPr>
        <w:tc>
          <w:tcPr>
            <w:tcW w:w="1646" w:type="pct"/>
          </w:tcPr>
          <w:p w14:paraId="2E832D26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1679" w:type="pct"/>
          </w:tcPr>
          <w:p w14:paraId="7967D5E1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2</w:t>
            </w:r>
          </w:p>
        </w:tc>
        <w:tc>
          <w:tcPr>
            <w:tcW w:w="1675" w:type="pct"/>
          </w:tcPr>
          <w:p w14:paraId="1F851918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7</w:t>
            </w:r>
          </w:p>
        </w:tc>
      </w:tr>
      <w:tr w:rsidR="00F039A5" w:rsidRPr="00732AE4" w14:paraId="0620654E" w14:textId="77777777" w:rsidTr="0066309E">
        <w:trPr>
          <w:trHeight w:val="285"/>
          <w:jc w:val="center"/>
        </w:trPr>
        <w:tc>
          <w:tcPr>
            <w:tcW w:w="1646" w:type="pct"/>
          </w:tcPr>
          <w:p w14:paraId="061DC2C1" w14:textId="77777777" w:rsidR="00356E74" w:rsidRPr="00732AE4" w:rsidRDefault="00356E74" w:rsidP="00356E74">
            <w:pPr>
              <w:pStyle w:val="TableParagraph"/>
              <w:spacing w:line="229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  <w:tc>
          <w:tcPr>
            <w:tcW w:w="1679" w:type="pct"/>
          </w:tcPr>
          <w:p w14:paraId="3EC50A9B" w14:textId="77777777" w:rsidR="00356E74" w:rsidRPr="00732AE4" w:rsidRDefault="00356E74" w:rsidP="00356E74">
            <w:pPr>
              <w:pStyle w:val="TableParagraph"/>
              <w:spacing w:line="229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2</w:t>
            </w:r>
          </w:p>
        </w:tc>
        <w:tc>
          <w:tcPr>
            <w:tcW w:w="1675" w:type="pct"/>
          </w:tcPr>
          <w:p w14:paraId="2834A165" w14:textId="77777777" w:rsidR="00356E74" w:rsidRPr="00732AE4" w:rsidRDefault="00356E74" w:rsidP="00356E74">
            <w:pPr>
              <w:pStyle w:val="TableParagraph"/>
              <w:spacing w:line="229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6</w:t>
            </w:r>
          </w:p>
        </w:tc>
      </w:tr>
      <w:tr w:rsidR="00F039A5" w:rsidRPr="00732AE4" w14:paraId="691A1919" w14:textId="77777777" w:rsidTr="0066309E">
        <w:trPr>
          <w:trHeight w:val="285"/>
          <w:jc w:val="center"/>
        </w:trPr>
        <w:tc>
          <w:tcPr>
            <w:tcW w:w="1646" w:type="pct"/>
          </w:tcPr>
          <w:p w14:paraId="23DB0B00" w14:textId="77777777" w:rsidR="00356E74" w:rsidRPr="00732AE4" w:rsidRDefault="00356E74" w:rsidP="00356E74">
            <w:pPr>
              <w:pStyle w:val="TableParagraph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1679" w:type="pct"/>
          </w:tcPr>
          <w:p w14:paraId="2541B22E" w14:textId="77777777" w:rsidR="00356E74" w:rsidRPr="00732AE4" w:rsidRDefault="00356E74" w:rsidP="00356E74">
            <w:pPr>
              <w:pStyle w:val="TableParagraph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2</w:t>
            </w:r>
          </w:p>
        </w:tc>
        <w:tc>
          <w:tcPr>
            <w:tcW w:w="1675" w:type="pct"/>
          </w:tcPr>
          <w:p w14:paraId="645D4482" w14:textId="77777777" w:rsidR="00356E74" w:rsidRPr="00732AE4" w:rsidRDefault="00356E74" w:rsidP="00356E74">
            <w:pPr>
              <w:pStyle w:val="TableParagraph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6</w:t>
            </w:r>
          </w:p>
        </w:tc>
      </w:tr>
      <w:tr w:rsidR="00F039A5" w:rsidRPr="00732AE4" w14:paraId="354F958B" w14:textId="77777777" w:rsidTr="0066309E">
        <w:trPr>
          <w:trHeight w:val="285"/>
          <w:jc w:val="center"/>
        </w:trPr>
        <w:tc>
          <w:tcPr>
            <w:tcW w:w="1646" w:type="pct"/>
          </w:tcPr>
          <w:p w14:paraId="2941C72C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  <w:tc>
          <w:tcPr>
            <w:tcW w:w="1679" w:type="pct"/>
          </w:tcPr>
          <w:p w14:paraId="5B82BCD2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1</w:t>
            </w:r>
          </w:p>
        </w:tc>
        <w:tc>
          <w:tcPr>
            <w:tcW w:w="1675" w:type="pct"/>
          </w:tcPr>
          <w:p w14:paraId="4192BC53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6</w:t>
            </w:r>
          </w:p>
        </w:tc>
      </w:tr>
      <w:tr w:rsidR="00F039A5" w:rsidRPr="00732AE4" w14:paraId="12A1E8DB" w14:textId="77777777" w:rsidTr="0066309E">
        <w:trPr>
          <w:trHeight w:val="285"/>
          <w:jc w:val="center"/>
        </w:trPr>
        <w:tc>
          <w:tcPr>
            <w:tcW w:w="1646" w:type="pct"/>
          </w:tcPr>
          <w:p w14:paraId="4928C3B9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  <w:tc>
          <w:tcPr>
            <w:tcW w:w="1679" w:type="pct"/>
          </w:tcPr>
          <w:p w14:paraId="3BE95BF6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1</w:t>
            </w:r>
          </w:p>
        </w:tc>
        <w:tc>
          <w:tcPr>
            <w:tcW w:w="1675" w:type="pct"/>
          </w:tcPr>
          <w:p w14:paraId="0279B859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6</w:t>
            </w:r>
          </w:p>
        </w:tc>
      </w:tr>
      <w:tr w:rsidR="00F039A5" w:rsidRPr="00732AE4" w14:paraId="2F3802E4" w14:textId="77777777" w:rsidTr="0066309E">
        <w:trPr>
          <w:trHeight w:val="285"/>
          <w:jc w:val="center"/>
        </w:trPr>
        <w:tc>
          <w:tcPr>
            <w:tcW w:w="1646" w:type="pct"/>
          </w:tcPr>
          <w:p w14:paraId="686EC7B7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1679" w:type="pct"/>
          </w:tcPr>
          <w:p w14:paraId="7CF0A420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1</w:t>
            </w:r>
          </w:p>
        </w:tc>
        <w:tc>
          <w:tcPr>
            <w:tcW w:w="1675" w:type="pct"/>
          </w:tcPr>
          <w:p w14:paraId="36D54800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5</w:t>
            </w:r>
          </w:p>
        </w:tc>
      </w:tr>
      <w:tr w:rsidR="00F039A5" w:rsidRPr="00732AE4" w14:paraId="60F71764" w14:textId="77777777" w:rsidTr="0066309E">
        <w:trPr>
          <w:trHeight w:val="285"/>
          <w:jc w:val="center"/>
        </w:trPr>
        <w:tc>
          <w:tcPr>
            <w:tcW w:w="1646" w:type="pct"/>
          </w:tcPr>
          <w:p w14:paraId="12D3A4F8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1679" w:type="pct"/>
          </w:tcPr>
          <w:p w14:paraId="5C6C8426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1</w:t>
            </w:r>
          </w:p>
        </w:tc>
        <w:tc>
          <w:tcPr>
            <w:tcW w:w="1675" w:type="pct"/>
          </w:tcPr>
          <w:p w14:paraId="4A169FA3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5</w:t>
            </w:r>
          </w:p>
        </w:tc>
      </w:tr>
      <w:tr w:rsidR="00F039A5" w:rsidRPr="00732AE4" w14:paraId="63A4FCCF" w14:textId="77777777" w:rsidTr="0066309E">
        <w:trPr>
          <w:trHeight w:val="285"/>
          <w:jc w:val="center"/>
        </w:trPr>
        <w:tc>
          <w:tcPr>
            <w:tcW w:w="1646" w:type="pct"/>
          </w:tcPr>
          <w:p w14:paraId="024935BE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  <w:tc>
          <w:tcPr>
            <w:tcW w:w="1679" w:type="pct"/>
          </w:tcPr>
          <w:p w14:paraId="4D9F6867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1</w:t>
            </w:r>
          </w:p>
        </w:tc>
        <w:tc>
          <w:tcPr>
            <w:tcW w:w="1675" w:type="pct"/>
          </w:tcPr>
          <w:p w14:paraId="777521F7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5</w:t>
            </w:r>
          </w:p>
        </w:tc>
      </w:tr>
      <w:tr w:rsidR="00F039A5" w:rsidRPr="00732AE4" w14:paraId="6E3BF586" w14:textId="77777777" w:rsidTr="0066309E">
        <w:trPr>
          <w:trHeight w:val="285"/>
          <w:jc w:val="center"/>
        </w:trPr>
        <w:tc>
          <w:tcPr>
            <w:tcW w:w="1646" w:type="pct"/>
          </w:tcPr>
          <w:p w14:paraId="4B83899C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1679" w:type="pct"/>
          </w:tcPr>
          <w:p w14:paraId="1042FB8B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1</w:t>
            </w:r>
          </w:p>
        </w:tc>
        <w:tc>
          <w:tcPr>
            <w:tcW w:w="1675" w:type="pct"/>
          </w:tcPr>
          <w:p w14:paraId="74B8BD1D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4</w:t>
            </w:r>
          </w:p>
        </w:tc>
      </w:tr>
      <w:tr w:rsidR="00F039A5" w:rsidRPr="00732AE4" w14:paraId="48020DE5" w14:textId="77777777" w:rsidTr="0066309E">
        <w:trPr>
          <w:trHeight w:val="285"/>
          <w:jc w:val="center"/>
        </w:trPr>
        <w:tc>
          <w:tcPr>
            <w:tcW w:w="1646" w:type="pct"/>
          </w:tcPr>
          <w:p w14:paraId="0D46F66A" w14:textId="77777777" w:rsidR="00356E74" w:rsidRPr="00732AE4" w:rsidRDefault="00356E74" w:rsidP="00356E74">
            <w:pPr>
              <w:pStyle w:val="TableParagraph"/>
              <w:spacing w:line="227" w:lineRule="exact"/>
              <w:ind w:left="174" w:right="17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1679" w:type="pct"/>
          </w:tcPr>
          <w:p w14:paraId="7668072A" w14:textId="77777777" w:rsidR="00356E74" w:rsidRPr="00732AE4" w:rsidRDefault="00356E74" w:rsidP="00356E74">
            <w:pPr>
              <w:pStyle w:val="TableParagraph"/>
              <w:spacing w:line="227" w:lineRule="exact"/>
              <w:ind w:right="17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660</w:t>
            </w:r>
          </w:p>
        </w:tc>
        <w:tc>
          <w:tcPr>
            <w:tcW w:w="1675" w:type="pct"/>
          </w:tcPr>
          <w:p w14:paraId="0FE7BB1D" w14:textId="77777777" w:rsidR="00356E74" w:rsidRPr="00732AE4" w:rsidRDefault="00356E74" w:rsidP="00356E74">
            <w:pPr>
              <w:pStyle w:val="TableParagraph"/>
              <w:spacing w:line="227" w:lineRule="exact"/>
              <w:ind w:left="124" w:right="11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,984</w:t>
            </w:r>
          </w:p>
        </w:tc>
      </w:tr>
    </w:tbl>
    <w:p w14:paraId="0E53E9BB" w14:textId="3542CEAC" w:rsidR="00356E74" w:rsidRPr="00F039A5" w:rsidRDefault="00356E74" w:rsidP="00356E74">
      <w:pPr>
        <w:pStyle w:val="Keterangan"/>
        <w:jc w:val="left"/>
        <w:rPr>
          <w:color w:val="auto"/>
          <w:sz w:val="24"/>
          <w:szCs w:val="24"/>
        </w:rPr>
      </w:pPr>
      <w:r w:rsidRPr="00F039A5">
        <w:rPr>
          <w:color w:val="auto"/>
          <w:sz w:val="24"/>
          <w:szCs w:val="24"/>
        </w:rPr>
        <w:br w:type="page"/>
      </w:r>
    </w:p>
    <w:p w14:paraId="329AB046" w14:textId="48C52020" w:rsidR="00E51E56" w:rsidRPr="00F039A5" w:rsidRDefault="00E51E56" w:rsidP="00E51E56">
      <w:pPr>
        <w:pStyle w:val="Keterangan"/>
        <w:jc w:val="left"/>
        <w:rPr>
          <w:color w:val="auto"/>
          <w:sz w:val="24"/>
          <w:szCs w:val="24"/>
        </w:rPr>
      </w:pPr>
      <w:bookmarkStart w:id="16" w:name="_Toc147341524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11</w:t>
      </w:r>
      <w:r w:rsidRPr="00F039A5">
        <w:rPr>
          <w:color w:val="auto"/>
          <w:sz w:val="24"/>
          <w:szCs w:val="24"/>
        </w:rPr>
        <w:fldChar w:fldCharType="end"/>
      </w:r>
      <w:r w:rsidRPr="00F039A5">
        <w:rPr>
          <w:color w:val="auto"/>
          <w:sz w:val="24"/>
          <w:szCs w:val="24"/>
          <w:lang w:val="id-ID"/>
        </w:rPr>
        <w:t xml:space="preserve"> F tabel</w:t>
      </w:r>
      <w:bookmarkEnd w:id="16"/>
    </w:p>
    <w:tbl>
      <w:tblPr>
        <w:tblW w:w="500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46"/>
        <w:gridCol w:w="981"/>
        <w:gridCol w:w="791"/>
        <w:gridCol w:w="1073"/>
        <w:gridCol w:w="790"/>
        <w:gridCol w:w="790"/>
        <w:gridCol w:w="1077"/>
        <w:gridCol w:w="790"/>
        <w:gridCol w:w="790"/>
      </w:tblGrid>
      <w:tr w:rsidR="00F039A5" w:rsidRPr="00732AE4" w14:paraId="4A25D9F2" w14:textId="77777777" w:rsidTr="00732AE4">
        <w:trPr>
          <w:trHeight w:val="506"/>
          <w:jc w:val="center"/>
        </w:trPr>
        <w:tc>
          <w:tcPr>
            <w:tcW w:w="534" w:type="pct"/>
          </w:tcPr>
          <w:p w14:paraId="73693669" w14:textId="77777777" w:rsidR="00E51E56" w:rsidRPr="00732AE4" w:rsidRDefault="00E51E56" w:rsidP="00732AE4">
            <w:pPr>
              <w:pStyle w:val="TableParagraph"/>
              <w:spacing w:line="254" w:lineRule="exact"/>
              <w:ind w:right="224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α =</w:t>
            </w:r>
            <w:r w:rsidRPr="00732AE4">
              <w:rPr>
                <w:rFonts w:ascii="Times New Roman" w:hAnsi="Times New Roman" w:cs="Times New Roman"/>
                <w:b/>
                <w:i/>
                <w:spacing w:val="-52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0,05</w:t>
            </w:r>
          </w:p>
        </w:tc>
        <w:tc>
          <w:tcPr>
            <w:tcW w:w="4466" w:type="pct"/>
            <w:gridSpan w:val="8"/>
          </w:tcPr>
          <w:p w14:paraId="265947D7" w14:textId="77777777" w:rsidR="00E51E56" w:rsidRPr="00732AE4" w:rsidRDefault="00E51E56" w:rsidP="00732AE4">
            <w:pPr>
              <w:pStyle w:val="TableParagraph"/>
              <w:spacing w:before="99"/>
              <w:ind w:right="3116" w:firstLine="269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df</w:t>
            </w:r>
            <w:r w:rsidRPr="00732AE4">
              <w:rPr>
                <w:rFonts w:ascii="Times New Roman" w:hAnsi="Times New Roman" w:cs="Times New Roman"/>
                <w:b/>
                <w:position w:val="-9"/>
                <w:sz w:val="24"/>
                <w:szCs w:val="24"/>
              </w:rPr>
              <w:t>1</w:t>
            </w: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=(k1)</w:t>
            </w:r>
          </w:p>
        </w:tc>
      </w:tr>
      <w:tr w:rsidR="00F039A5" w:rsidRPr="00732AE4" w14:paraId="322FE3A3" w14:textId="77777777" w:rsidTr="00732AE4">
        <w:trPr>
          <w:trHeight w:val="550"/>
          <w:jc w:val="center"/>
        </w:trPr>
        <w:tc>
          <w:tcPr>
            <w:tcW w:w="534" w:type="pct"/>
          </w:tcPr>
          <w:p w14:paraId="292706C3" w14:textId="77777777" w:rsidR="00E51E56" w:rsidRPr="00732AE4" w:rsidRDefault="00E51E56" w:rsidP="00732AE4">
            <w:pPr>
              <w:pStyle w:val="TableParagraph"/>
              <w:spacing w:before="35" w:line="144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df</w:t>
            </w:r>
            <w:r w:rsidRPr="00732AE4">
              <w:rPr>
                <w:rFonts w:ascii="Times New Roman" w:hAnsi="Times New Roman" w:cs="Times New Roman"/>
                <w:b/>
                <w:position w:val="-9"/>
                <w:sz w:val="24"/>
                <w:szCs w:val="24"/>
              </w:rPr>
              <w:t>2</w:t>
            </w: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=(n</w:t>
            </w:r>
          </w:p>
          <w:p w14:paraId="593B2541" w14:textId="77777777" w:rsidR="00E51E56" w:rsidRPr="00732AE4" w:rsidRDefault="00E51E56" w:rsidP="00732AE4">
            <w:pPr>
              <w:pStyle w:val="TableParagraph"/>
              <w:spacing w:before="3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-k-</w:t>
            </w:r>
            <w:r w:rsidRPr="00732AE4">
              <w:rPr>
                <w:rFonts w:ascii="Times New Roman" w:hAnsi="Times New Roman" w:cs="Times New Roman"/>
                <w:b/>
                <w:spacing w:val="-1"/>
                <w:sz w:val="24"/>
                <w:szCs w:val="24"/>
              </w:rPr>
              <w:t xml:space="preserve"> </w:t>
            </w:r>
            <w:r w:rsidRPr="00732AE4">
              <w:rPr>
                <w:rFonts w:ascii="Times New Roman" w:hAnsi="Times New Roman" w:cs="Times New Roman"/>
                <w:b/>
                <w:position w:val="-9"/>
                <w:sz w:val="24"/>
                <w:szCs w:val="24"/>
              </w:rPr>
              <w:t>1)</w:t>
            </w:r>
          </w:p>
        </w:tc>
        <w:tc>
          <w:tcPr>
            <w:tcW w:w="619" w:type="pct"/>
          </w:tcPr>
          <w:p w14:paraId="4D111437" w14:textId="77777777" w:rsidR="00E51E56" w:rsidRPr="00732AE4" w:rsidRDefault="00E51E56" w:rsidP="00732AE4">
            <w:pPr>
              <w:pStyle w:val="TableParagraph"/>
              <w:spacing w:before="146"/>
              <w:ind w:left="1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99" w:type="pct"/>
          </w:tcPr>
          <w:p w14:paraId="23416783" w14:textId="77777777" w:rsidR="00E51E56" w:rsidRPr="00732AE4" w:rsidRDefault="00E51E56" w:rsidP="00732AE4">
            <w:pPr>
              <w:pStyle w:val="TableParagraph"/>
              <w:spacing w:before="146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677" w:type="pct"/>
          </w:tcPr>
          <w:p w14:paraId="1F2CC4CA" w14:textId="77777777" w:rsidR="00E51E56" w:rsidRPr="00732AE4" w:rsidRDefault="00E51E56" w:rsidP="00732AE4">
            <w:pPr>
              <w:pStyle w:val="TableParagraph"/>
              <w:spacing w:before="146"/>
              <w:ind w:left="1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98" w:type="pct"/>
          </w:tcPr>
          <w:p w14:paraId="138635B4" w14:textId="77777777" w:rsidR="00E51E56" w:rsidRPr="00732AE4" w:rsidRDefault="00E51E56" w:rsidP="00732AE4">
            <w:pPr>
              <w:pStyle w:val="TableParagraph"/>
              <w:spacing w:before="146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98" w:type="pct"/>
          </w:tcPr>
          <w:p w14:paraId="1EC6F656" w14:textId="77777777" w:rsidR="00E51E56" w:rsidRPr="00732AE4" w:rsidRDefault="00E51E56" w:rsidP="00732AE4">
            <w:pPr>
              <w:pStyle w:val="TableParagraph"/>
              <w:spacing w:before="146"/>
              <w:ind w:left="4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679" w:type="pct"/>
          </w:tcPr>
          <w:p w14:paraId="51E500B5" w14:textId="77777777" w:rsidR="00E51E56" w:rsidRPr="00732AE4" w:rsidRDefault="00E51E56" w:rsidP="00732AE4">
            <w:pPr>
              <w:pStyle w:val="TableParagraph"/>
              <w:spacing w:before="146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  <w:tc>
          <w:tcPr>
            <w:tcW w:w="498" w:type="pct"/>
          </w:tcPr>
          <w:p w14:paraId="5958F3D2" w14:textId="77777777" w:rsidR="00E51E56" w:rsidRPr="00732AE4" w:rsidRDefault="00E51E56" w:rsidP="00732AE4">
            <w:pPr>
              <w:pStyle w:val="TableParagraph"/>
              <w:spacing w:before="146"/>
              <w:ind w:left="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498" w:type="pct"/>
          </w:tcPr>
          <w:p w14:paraId="448EB7D9" w14:textId="77777777" w:rsidR="00E51E56" w:rsidRPr="00732AE4" w:rsidRDefault="00E51E56" w:rsidP="00732AE4">
            <w:pPr>
              <w:pStyle w:val="TableParagraph"/>
              <w:spacing w:before="146"/>
              <w:ind w:lef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b/>
                <w:sz w:val="24"/>
                <w:szCs w:val="24"/>
              </w:rPr>
              <w:t>8</w:t>
            </w:r>
          </w:p>
        </w:tc>
      </w:tr>
      <w:tr w:rsidR="00F039A5" w:rsidRPr="00732AE4" w14:paraId="69C6DAE8" w14:textId="77777777" w:rsidTr="00732AE4">
        <w:trPr>
          <w:trHeight w:val="659"/>
          <w:jc w:val="center"/>
        </w:trPr>
        <w:tc>
          <w:tcPr>
            <w:tcW w:w="534" w:type="pct"/>
          </w:tcPr>
          <w:p w14:paraId="723CBBF4" w14:textId="77777777" w:rsidR="00E51E56" w:rsidRPr="00732AE4" w:rsidRDefault="00E51E56" w:rsidP="00732AE4">
            <w:pPr>
              <w:pStyle w:val="TableParagraph"/>
              <w:spacing w:before="6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1F03746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1</w:t>
            </w:r>
          </w:p>
        </w:tc>
        <w:tc>
          <w:tcPr>
            <w:tcW w:w="619" w:type="pct"/>
            <w:vAlign w:val="center"/>
          </w:tcPr>
          <w:p w14:paraId="62948713" w14:textId="77777777" w:rsidR="00E51E56" w:rsidRPr="00732AE4" w:rsidRDefault="00E51E56" w:rsidP="00732AE4">
            <w:pPr>
              <w:pStyle w:val="TableParagraph"/>
              <w:spacing w:before="121" w:line="207" w:lineRule="exact"/>
              <w:ind w:left="104" w:right="9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61.44</w:t>
            </w: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8</w:t>
            </w:r>
          </w:p>
        </w:tc>
        <w:tc>
          <w:tcPr>
            <w:tcW w:w="499" w:type="pct"/>
            <w:vAlign w:val="center"/>
          </w:tcPr>
          <w:p w14:paraId="770EDBE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9,500</w:t>
            </w:r>
          </w:p>
        </w:tc>
        <w:tc>
          <w:tcPr>
            <w:tcW w:w="677" w:type="pct"/>
            <w:vAlign w:val="center"/>
          </w:tcPr>
          <w:p w14:paraId="10185F95" w14:textId="77777777" w:rsidR="00E51E56" w:rsidRPr="00732AE4" w:rsidRDefault="00E51E56" w:rsidP="00732AE4">
            <w:pPr>
              <w:pStyle w:val="TableParagraph"/>
              <w:spacing w:before="121" w:line="207" w:lineRule="exact"/>
              <w:ind w:left="114" w:right="10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15.70</w:t>
            </w: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7</w:t>
            </w:r>
          </w:p>
        </w:tc>
        <w:tc>
          <w:tcPr>
            <w:tcW w:w="498" w:type="pct"/>
            <w:vAlign w:val="center"/>
          </w:tcPr>
          <w:p w14:paraId="12177F1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24,583</w:t>
            </w:r>
          </w:p>
        </w:tc>
        <w:tc>
          <w:tcPr>
            <w:tcW w:w="498" w:type="pct"/>
            <w:vAlign w:val="center"/>
          </w:tcPr>
          <w:p w14:paraId="2A7281E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30,162</w:t>
            </w:r>
          </w:p>
        </w:tc>
        <w:tc>
          <w:tcPr>
            <w:tcW w:w="679" w:type="pct"/>
            <w:vAlign w:val="center"/>
          </w:tcPr>
          <w:p w14:paraId="05EE1C6A" w14:textId="77777777" w:rsidR="00E51E56" w:rsidRPr="00732AE4" w:rsidRDefault="00E51E56" w:rsidP="00732AE4">
            <w:pPr>
              <w:pStyle w:val="TableParagraph"/>
              <w:spacing w:before="121" w:line="207" w:lineRule="exact"/>
              <w:ind w:left="112" w:right="1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33.98</w:t>
            </w: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6</w:t>
            </w:r>
          </w:p>
        </w:tc>
        <w:tc>
          <w:tcPr>
            <w:tcW w:w="498" w:type="pct"/>
            <w:vAlign w:val="center"/>
          </w:tcPr>
          <w:p w14:paraId="1AC4C96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36,768</w:t>
            </w:r>
          </w:p>
        </w:tc>
        <w:tc>
          <w:tcPr>
            <w:tcW w:w="498" w:type="pct"/>
            <w:vAlign w:val="center"/>
          </w:tcPr>
          <w:p w14:paraId="0A6F456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38,883</w:t>
            </w:r>
          </w:p>
        </w:tc>
      </w:tr>
      <w:tr w:rsidR="00F039A5" w:rsidRPr="00732AE4" w14:paraId="373EED74" w14:textId="77777777" w:rsidTr="00732AE4">
        <w:trPr>
          <w:trHeight w:val="330"/>
          <w:jc w:val="center"/>
        </w:trPr>
        <w:tc>
          <w:tcPr>
            <w:tcW w:w="534" w:type="pct"/>
          </w:tcPr>
          <w:p w14:paraId="0CC8E99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2</w:t>
            </w:r>
          </w:p>
        </w:tc>
        <w:tc>
          <w:tcPr>
            <w:tcW w:w="619" w:type="pct"/>
          </w:tcPr>
          <w:p w14:paraId="12B65AF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8,513</w:t>
            </w:r>
          </w:p>
        </w:tc>
        <w:tc>
          <w:tcPr>
            <w:tcW w:w="499" w:type="pct"/>
          </w:tcPr>
          <w:p w14:paraId="78CC7B0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,000</w:t>
            </w:r>
          </w:p>
        </w:tc>
        <w:tc>
          <w:tcPr>
            <w:tcW w:w="677" w:type="pct"/>
          </w:tcPr>
          <w:p w14:paraId="5799092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,164</w:t>
            </w:r>
          </w:p>
        </w:tc>
        <w:tc>
          <w:tcPr>
            <w:tcW w:w="498" w:type="pct"/>
          </w:tcPr>
          <w:p w14:paraId="2500BA7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,247</w:t>
            </w:r>
          </w:p>
        </w:tc>
        <w:tc>
          <w:tcPr>
            <w:tcW w:w="498" w:type="pct"/>
          </w:tcPr>
          <w:p w14:paraId="27FE41E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,296</w:t>
            </w:r>
          </w:p>
        </w:tc>
        <w:tc>
          <w:tcPr>
            <w:tcW w:w="679" w:type="pct"/>
          </w:tcPr>
          <w:p w14:paraId="6032BFC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,330</w:t>
            </w:r>
          </w:p>
        </w:tc>
        <w:tc>
          <w:tcPr>
            <w:tcW w:w="498" w:type="pct"/>
          </w:tcPr>
          <w:p w14:paraId="15F47AC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,353</w:t>
            </w:r>
          </w:p>
        </w:tc>
        <w:tc>
          <w:tcPr>
            <w:tcW w:w="498" w:type="pct"/>
          </w:tcPr>
          <w:p w14:paraId="5F18032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,371</w:t>
            </w:r>
          </w:p>
        </w:tc>
      </w:tr>
      <w:tr w:rsidR="00F039A5" w:rsidRPr="00732AE4" w14:paraId="20727900" w14:textId="77777777" w:rsidTr="00732AE4">
        <w:trPr>
          <w:trHeight w:val="330"/>
          <w:jc w:val="center"/>
        </w:trPr>
        <w:tc>
          <w:tcPr>
            <w:tcW w:w="534" w:type="pct"/>
          </w:tcPr>
          <w:p w14:paraId="04284AA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3</w:t>
            </w:r>
          </w:p>
        </w:tc>
        <w:tc>
          <w:tcPr>
            <w:tcW w:w="619" w:type="pct"/>
          </w:tcPr>
          <w:p w14:paraId="18C444B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0,128</w:t>
            </w:r>
          </w:p>
        </w:tc>
        <w:tc>
          <w:tcPr>
            <w:tcW w:w="499" w:type="pct"/>
          </w:tcPr>
          <w:p w14:paraId="3C8C800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,552</w:t>
            </w:r>
          </w:p>
        </w:tc>
        <w:tc>
          <w:tcPr>
            <w:tcW w:w="677" w:type="pct"/>
          </w:tcPr>
          <w:p w14:paraId="7518C0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,277</w:t>
            </w:r>
          </w:p>
        </w:tc>
        <w:tc>
          <w:tcPr>
            <w:tcW w:w="498" w:type="pct"/>
          </w:tcPr>
          <w:p w14:paraId="519E93B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,117</w:t>
            </w:r>
          </w:p>
        </w:tc>
        <w:tc>
          <w:tcPr>
            <w:tcW w:w="498" w:type="pct"/>
          </w:tcPr>
          <w:p w14:paraId="4B94E45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,013</w:t>
            </w:r>
          </w:p>
        </w:tc>
        <w:tc>
          <w:tcPr>
            <w:tcW w:w="679" w:type="pct"/>
          </w:tcPr>
          <w:p w14:paraId="2A098F5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,941</w:t>
            </w:r>
          </w:p>
        </w:tc>
        <w:tc>
          <w:tcPr>
            <w:tcW w:w="498" w:type="pct"/>
          </w:tcPr>
          <w:p w14:paraId="4BCBCD7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,887</w:t>
            </w:r>
          </w:p>
        </w:tc>
        <w:tc>
          <w:tcPr>
            <w:tcW w:w="498" w:type="pct"/>
          </w:tcPr>
          <w:p w14:paraId="64976E6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,845</w:t>
            </w:r>
          </w:p>
        </w:tc>
      </w:tr>
      <w:tr w:rsidR="00F039A5" w:rsidRPr="00732AE4" w14:paraId="24BBFC9A" w14:textId="77777777" w:rsidTr="00732AE4">
        <w:trPr>
          <w:trHeight w:val="330"/>
          <w:jc w:val="center"/>
        </w:trPr>
        <w:tc>
          <w:tcPr>
            <w:tcW w:w="534" w:type="pct"/>
          </w:tcPr>
          <w:p w14:paraId="6298AED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4</w:t>
            </w:r>
          </w:p>
        </w:tc>
        <w:tc>
          <w:tcPr>
            <w:tcW w:w="619" w:type="pct"/>
          </w:tcPr>
          <w:p w14:paraId="1678770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,709</w:t>
            </w:r>
          </w:p>
        </w:tc>
        <w:tc>
          <w:tcPr>
            <w:tcW w:w="499" w:type="pct"/>
          </w:tcPr>
          <w:p w14:paraId="267A0F5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944</w:t>
            </w:r>
          </w:p>
        </w:tc>
        <w:tc>
          <w:tcPr>
            <w:tcW w:w="677" w:type="pct"/>
          </w:tcPr>
          <w:p w14:paraId="33AC773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591</w:t>
            </w:r>
          </w:p>
        </w:tc>
        <w:tc>
          <w:tcPr>
            <w:tcW w:w="498" w:type="pct"/>
          </w:tcPr>
          <w:p w14:paraId="7A6672A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388</w:t>
            </w:r>
          </w:p>
        </w:tc>
        <w:tc>
          <w:tcPr>
            <w:tcW w:w="498" w:type="pct"/>
          </w:tcPr>
          <w:p w14:paraId="4749BCF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256</w:t>
            </w:r>
          </w:p>
        </w:tc>
        <w:tc>
          <w:tcPr>
            <w:tcW w:w="679" w:type="pct"/>
          </w:tcPr>
          <w:p w14:paraId="72E4695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163</w:t>
            </w:r>
          </w:p>
        </w:tc>
        <w:tc>
          <w:tcPr>
            <w:tcW w:w="498" w:type="pct"/>
          </w:tcPr>
          <w:p w14:paraId="3FAAEFC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094</w:t>
            </w:r>
          </w:p>
        </w:tc>
        <w:tc>
          <w:tcPr>
            <w:tcW w:w="498" w:type="pct"/>
          </w:tcPr>
          <w:p w14:paraId="1BBC600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041</w:t>
            </w:r>
          </w:p>
        </w:tc>
      </w:tr>
      <w:tr w:rsidR="00F039A5" w:rsidRPr="00732AE4" w14:paraId="4929CE72" w14:textId="77777777" w:rsidTr="00732AE4">
        <w:trPr>
          <w:trHeight w:val="330"/>
          <w:jc w:val="center"/>
        </w:trPr>
        <w:tc>
          <w:tcPr>
            <w:tcW w:w="534" w:type="pct"/>
          </w:tcPr>
          <w:p w14:paraId="5AD66B8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5</w:t>
            </w:r>
          </w:p>
        </w:tc>
        <w:tc>
          <w:tcPr>
            <w:tcW w:w="619" w:type="pct"/>
          </w:tcPr>
          <w:p w14:paraId="6EE8BE4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,608</w:t>
            </w:r>
          </w:p>
        </w:tc>
        <w:tc>
          <w:tcPr>
            <w:tcW w:w="499" w:type="pct"/>
          </w:tcPr>
          <w:p w14:paraId="71D7F97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786</w:t>
            </w:r>
          </w:p>
        </w:tc>
        <w:tc>
          <w:tcPr>
            <w:tcW w:w="677" w:type="pct"/>
          </w:tcPr>
          <w:p w14:paraId="058A1E1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409</w:t>
            </w:r>
          </w:p>
        </w:tc>
        <w:tc>
          <w:tcPr>
            <w:tcW w:w="498" w:type="pct"/>
          </w:tcPr>
          <w:p w14:paraId="1EB0A2A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192</w:t>
            </w:r>
          </w:p>
        </w:tc>
        <w:tc>
          <w:tcPr>
            <w:tcW w:w="498" w:type="pct"/>
          </w:tcPr>
          <w:p w14:paraId="795BF19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050</w:t>
            </w:r>
          </w:p>
        </w:tc>
        <w:tc>
          <w:tcPr>
            <w:tcW w:w="679" w:type="pct"/>
          </w:tcPr>
          <w:p w14:paraId="5751599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950</w:t>
            </w:r>
          </w:p>
        </w:tc>
        <w:tc>
          <w:tcPr>
            <w:tcW w:w="498" w:type="pct"/>
          </w:tcPr>
          <w:p w14:paraId="66E8022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876</w:t>
            </w:r>
          </w:p>
        </w:tc>
        <w:tc>
          <w:tcPr>
            <w:tcW w:w="498" w:type="pct"/>
          </w:tcPr>
          <w:p w14:paraId="6DA7606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818</w:t>
            </w:r>
          </w:p>
        </w:tc>
      </w:tr>
      <w:tr w:rsidR="00F039A5" w:rsidRPr="00732AE4" w14:paraId="24AB1D4F" w14:textId="77777777" w:rsidTr="00732AE4">
        <w:trPr>
          <w:trHeight w:val="333"/>
          <w:jc w:val="center"/>
        </w:trPr>
        <w:tc>
          <w:tcPr>
            <w:tcW w:w="534" w:type="pct"/>
          </w:tcPr>
          <w:p w14:paraId="63E1B77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6</w:t>
            </w:r>
          </w:p>
        </w:tc>
        <w:tc>
          <w:tcPr>
            <w:tcW w:w="619" w:type="pct"/>
          </w:tcPr>
          <w:p w14:paraId="6548381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987</w:t>
            </w:r>
          </w:p>
        </w:tc>
        <w:tc>
          <w:tcPr>
            <w:tcW w:w="499" w:type="pct"/>
          </w:tcPr>
          <w:p w14:paraId="1E9C4E0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143</w:t>
            </w:r>
          </w:p>
        </w:tc>
        <w:tc>
          <w:tcPr>
            <w:tcW w:w="677" w:type="pct"/>
          </w:tcPr>
          <w:p w14:paraId="6D6A388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757</w:t>
            </w:r>
          </w:p>
        </w:tc>
        <w:tc>
          <w:tcPr>
            <w:tcW w:w="498" w:type="pct"/>
          </w:tcPr>
          <w:p w14:paraId="1F08B3D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534</w:t>
            </w:r>
          </w:p>
        </w:tc>
        <w:tc>
          <w:tcPr>
            <w:tcW w:w="498" w:type="pct"/>
          </w:tcPr>
          <w:p w14:paraId="2BE9377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387</w:t>
            </w:r>
          </w:p>
        </w:tc>
        <w:tc>
          <w:tcPr>
            <w:tcW w:w="679" w:type="pct"/>
          </w:tcPr>
          <w:p w14:paraId="2D01DF0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84</w:t>
            </w:r>
          </w:p>
        </w:tc>
        <w:tc>
          <w:tcPr>
            <w:tcW w:w="498" w:type="pct"/>
          </w:tcPr>
          <w:p w14:paraId="3BD68AC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07</w:t>
            </w:r>
          </w:p>
        </w:tc>
        <w:tc>
          <w:tcPr>
            <w:tcW w:w="498" w:type="pct"/>
          </w:tcPr>
          <w:p w14:paraId="3096CFB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47</w:t>
            </w:r>
          </w:p>
        </w:tc>
      </w:tr>
      <w:tr w:rsidR="00F039A5" w:rsidRPr="00732AE4" w14:paraId="478206EE" w14:textId="77777777" w:rsidTr="00732AE4">
        <w:trPr>
          <w:trHeight w:val="328"/>
          <w:jc w:val="center"/>
        </w:trPr>
        <w:tc>
          <w:tcPr>
            <w:tcW w:w="534" w:type="pct"/>
            <w:tcBorders>
              <w:bottom w:val="single" w:sz="6" w:space="0" w:color="000000"/>
            </w:tcBorders>
          </w:tcPr>
          <w:p w14:paraId="53902F4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7</w:t>
            </w:r>
          </w:p>
        </w:tc>
        <w:tc>
          <w:tcPr>
            <w:tcW w:w="619" w:type="pct"/>
            <w:tcBorders>
              <w:bottom w:val="single" w:sz="6" w:space="0" w:color="000000"/>
            </w:tcBorders>
          </w:tcPr>
          <w:p w14:paraId="5D7266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591</w:t>
            </w:r>
          </w:p>
        </w:tc>
        <w:tc>
          <w:tcPr>
            <w:tcW w:w="499" w:type="pct"/>
            <w:tcBorders>
              <w:bottom w:val="single" w:sz="6" w:space="0" w:color="000000"/>
            </w:tcBorders>
          </w:tcPr>
          <w:p w14:paraId="08D3F13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737</w:t>
            </w:r>
          </w:p>
        </w:tc>
        <w:tc>
          <w:tcPr>
            <w:tcW w:w="677" w:type="pct"/>
            <w:tcBorders>
              <w:bottom w:val="single" w:sz="6" w:space="0" w:color="000000"/>
            </w:tcBorders>
          </w:tcPr>
          <w:p w14:paraId="45D93F8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347</w:t>
            </w:r>
          </w:p>
        </w:tc>
        <w:tc>
          <w:tcPr>
            <w:tcW w:w="498" w:type="pct"/>
            <w:tcBorders>
              <w:bottom w:val="single" w:sz="6" w:space="0" w:color="000000"/>
            </w:tcBorders>
          </w:tcPr>
          <w:p w14:paraId="3A668CC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20</w:t>
            </w:r>
          </w:p>
        </w:tc>
        <w:tc>
          <w:tcPr>
            <w:tcW w:w="498" w:type="pct"/>
            <w:tcBorders>
              <w:bottom w:val="single" w:sz="6" w:space="0" w:color="000000"/>
            </w:tcBorders>
          </w:tcPr>
          <w:p w14:paraId="0B34C39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72</w:t>
            </w:r>
          </w:p>
        </w:tc>
        <w:tc>
          <w:tcPr>
            <w:tcW w:w="679" w:type="pct"/>
            <w:tcBorders>
              <w:bottom w:val="single" w:sz="6" w:space="0" w:color="000000"/>
            </w:tcBorders>
          </w:tcPr>
          <w:p w14:paraId="023FF19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866</w:t>
            </w:r>
          </w:p>
        </w:tc>
        <w:tc>
          <w:tcPr>
            <w:tcW w:w="498" w:type="pct"/>
            <w:tcBorders>
              <w:bottom w:val="single" w:sz="6" w:space="0" w:color="000000"/>
            </w:tcBorders>
          </w:tcPr>
          <w:p w14:paraId="6A22F14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787</w:t>
            </w:r>
          </w:p>
        </w:tc>
        <w:tc>
          <w:tcPr>
            <w:tcW w:w="498" w:type="pct"/>
            <w:tcBorders>
              <w:bottom w:val="single" w:sz="6" w:space="0" w:color="000000"/>
            </w:tcBorders>
          </w:tcPr>
          <w:p w14:paraId="598E69E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726</w:t>
            </w:r>
          </w:p>
        </w:tc>
      </w:tr>
      <w:tr w:rsidR="00F039A5" w:rsidRPr="00732AE4" w14:paraId="6D9C5521" w14:textId="77777777" w:rsidTr="00732AE4">
        <w:trPr>
          <w:trHeight w:val="328"/>
          <w:jc w:val="center"/>
        </w:trPr>
        <w:tc>
          <w:tcPr>
            <w:tcW w:w="534" w:type="pct"/>
            <w:tcBorders>
              <w:top w:val="single" w:sz="6" w:space="0" w:color="000000"/>
            </w:tcBorders>
          </w:tcPr>
          <w:p w14:paraId="6250B8E4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8</w:t>
            </w:r>
          </w:p>
        </w:tc>
        <w:tc>
          <w:tcPr>
            <w:tcW w:w="619" w:type="pct"/>
            <w:tcBorders>
              <w:top w:val="single" w:sz="6" w:space="0" w:color="000000"/>
            </w:tcBorders>
          </w:tcPr>
          <w:p w14:paraId="4DD1FA43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318</w:t>
            </w:r>
          </w:p>
        </w:tc>
        <w:tc>
          <w:tcPr>
            <w:tcW w:w="499" w:type="pct"/>
            <w:tcBorders>
              <w:top w:val="single" w:sz="6" w:space="0" w:color="000000"/>
            </w:tcBorders>
          </w:tcPr>
          <w:p w14:paraId="0B7ACAB6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459</w:t>
            </w:r>
          </w:p>
        </w:tc>
        <w:tc>
          <w:tcPr>
            <w:tcW w:w="677" w:type="pct"/>
            <w:tcBorders>
              <w:top w:val="single" w:sz="6" w:space="0" w:color="000000"/>
            </w:tcBorders>
          </w:tcPr>
          <w:p w14:paraId="00BF70F4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66</w:t>
            </w:r>
          </w:p>
        </w:tc>
        <w:tc>
          <w:tcPr>
            <w:tcW w:w="498" w:type="pct"/>
            <w:tcBorders>
              <w:top w:val="single" w:sz="6" w:space="0" w:color="000000"/>
            </w:tcBorders>
          </w:tcPr>
          <w:p w14:paraId="4B5CE308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838</w:t>
            </w:r>
          </w:p>
        </w:tc>
        <w:tc>
          <w:tcPr>
            <w:tcW w:w="498" w:type="pct"/>
            <w:tcBorders>
              <w:top w:val="single" w:sz="6" w:space="0" w:color="000000"/>
            </w:tcBorders>
          </w:tcPr>
          <w:p w14:paraId="457E920F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687</w:t>
            </w:r>
          </w:p>
        </w:tc>
        <w:tc>
          <w:tcPr>
            <w:tcW w:w="679" w:type="pct"/>
            <w:tcBorders>
              <w:top w:val="single" w:sz="6" w:space="0" w:color="000000"/>
            </w:tcBorders>
          </w:tcPr>
          <w:p w14:paraId="23B61AD3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581</w:t>
            </w:r>
          </w:p>
        </w:tc>
        <w:tc>
          <w:tcPr>
            <w:tcW w:w="498" w:type="pct"/>
            <w:tcBorders>
              <w:top w:val="single" w:sz="6" w:space="0" w:color="000000"/>
            </w:tcBorders>
          </w:tcPr>
          <w:p w14:paraId="1C2FCE2C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500</w:t>
            </w:r>
          </w:p>
        </w:tc>
        <w:tc>
          <w:tcPr>
            <w:tcW w:w="498" w:type="pct"/>
            <w:tcBorders>
              <w:top w:val="single" w:sz="6" w:space="0" w:color="000000"/>
            </w:tcBorders>
          </w:tcPr>
          <w:p w14:paraId="71052654" w14:textId="77777777" w:rsidR="00E51E56" w:rsidRPr="00732AE4" w:rsidRDefault="00E51E56" w:rsidP="00732AE4">
            <w:pPr>
              <w:pStyle w:val="TableParagraph"/>
              <w:spacing w:before="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38</w:t>
            </w:r>
          </w:p>
        </w:tc>
      </w:tr>
      <w:tr w:rsidR="00F039A5" w:rsidRPr="00732AE4" w14:paraId="06488F3D" w14:textId="77777777" w:rsidTr="00732AE4">
        <w:trPr>
          <w:trHeight w:val="330"/>
          <w:jc w:val="center"/>
        </w:trPr>
        <w:tc>
          <w:tcPr>
            <w:tcW w:w="534" w:type="pct"/>
          </w:tcPr>
          <w:p w14:paraId="217AD37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w w:val="99"/>
                <w:sz w:val="24"/>
                <w:szCs w:val="24"/>
              </w:rPr>
              <w:t>9</w:t>
            </w:r>
          </w:p>
        </w:tc>
        <w:tc>
          <w:tcPr>
            <w:tcW w:w="619" w:type="pct"/>
          </w:tcPr>
          <w:p w14:paraId="0010500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,117</w:t>
            </w:r>
          </w:p>
        </w:tc>
        <w:tc>
          <w:tcPr>
            <w:tcW w:w="499" w:type="pct"/>
          </w:tcPr>
          <w:p w14:paraId="0CDB12C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56</w:t>
            </w:r>
          </w:p>
        </w:tc>
        <w:tc>
          <w:tcPr>
            <w:tcW w:w="677" w:type="pct"/>
          </w:tcPr>
          <w:p w14:paraId="4B6C4E4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863</w:t>
            </w:r>
          </w:p>
        </w:tc>
        <w:tc>
          <w:tcPr>
            <w:tcW w:w="498" w:type="pct"/>
          </w:tcPr>
          <w:p w14:paraId="15032C0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633</w:t>
            </w:r>
          </w:p>
        </w:tc>
        <w:tc>
          <w:tcPr>
            <w:tcW w:w="498" w:type="pct"/>
          </w:tcPr>
          <w:p w14:paraId="35BD38C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82</w:t>
            </w:r>
          </w:p>
        </w:tc>
        <w:tc>
          <w:tcPr>
            <w:tcW w:w="679" w:type="pct"/>
          </w:tcPr>
          <w:p w14:paraId="3737E62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74</w:t>
            </w:r>
          </w:p>
        </w:tc>
        <w:tc>
          <w:tcPr>
            <w:tcW w:w="498" w:type="pct"/>
          </w:tcPr>
          <w:p w14:paraId="768591C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93</w:t>
            </w:r>
          </w:p>
        </w:tc>
        <w:tc>
          <w:tcPr>
            <w:tcW w:w="498" w:type="pct"/>
          </w:tcPr>
          <w:p w14:paraId="7D35714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30</w:t>
            </w:r>
          </w:p>
        </w:tc>
      </w:tr>
      <w:tr w:rsidR="00F039A5" w:rsidRPr="00732AE4" w14:paraId="22342615" w14:textId="77777777" w:rsidTr="00732AE4">
        <w:trPr>
          <w:trHeight w:val="330"/>
          <w:jc w:val="center"/>
        </w:trPr>
        <w:tc>
          <w:tcPr>
            <w:tcW w:w="534" w:type="pct"/>
          </w:tcPr>
          <w:p w14:paraId="28ABB8C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619" w:type="pct"/>
          </w:tcPr>
          <w:p w14:paraId="5EDD7FA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965</w:t>
            </w:r>
          </w:p>
        </w:tc>
        <w:tc>
          <w:tcPr>
            <w:tcW w:w="499" w:type="pct"/>
          </w:tcPr>
          <w:p w14:paraId="72778BE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03</w:t>
            </w:r>
          </w:p>
        </w:tc>
        <w:tc>
          <w:tcPr>
            <w:tcW w:w="677" w:type="pct"/>
          </w:tcPr>
          <w:p w14:paraId="6F3DF88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708</w:t>
            </w:r>
          </w:p>
        </w:tc>
        <w:tc>
          <w:tcPr>
            <w:tcW w:w="498" w:type="pct"/>
          </w:tcPr>
          <w:p w14:paraId="3774191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78</w:t>
            </w:r>
          </w:p>
        </w:tc>
        <w:tc>
          <w:tcPr>
            <w:tcW w:w="498" w:type="pct"/>
          </w:tcPr>
          <w:p w14:paraId="7BF3CDF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26</w:t>
            </w:r>
          </w:p>
        </w:tc>
        <w:tc>
          <w:tcPr>
            <w:tcW w:w="679" w:type="pct"/>
          </w:tcPr>
          <w:p w14:paraId="5332510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17</w:t>
            </w:r>
          </w:p>
        </w:tc>
        <w:tc>
          <w:tcPr>
            <w:tcW w:w="498" w:type="pct"/>
          </w:tcPr>
          <w:p w14:paraId="4C5C608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35</w:t>
            </w:r>
          </w:p>
        </w:tc>
        <w:tc>
          <w:tcPr>
            <w:tcW w:w="498" w:type="pct"/>
          </w:tcPr>
          <w:p w14:paraId="0EEFD7B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72</w:t>
            </w:r>
          </w:p>
        </w:tc>
      </w:tr>
      <w:tr w:rsidR="00F039A5" w:rsidRPr="00732AE4" w14:paraId="2C7E0D99" w14:textId="77777777" w:rsidTr="00732AE4">
        <w:trPr>
          <w:trHeight w:val="330"/>
          <w:jc w:val="center"/>
        </w:trPr>
        <w:tc>
          <w:tcPr>
            <w:tcW w:w="534" w:type="pct"/>
          </w:tcPr>
          <w:p w14:paraId="45A5C4D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619" w:type="pct"/>
          </w:tcPr>
          <w:p w14:paraId="037DB52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844</w:t>
            </w:r>
          </w:p>
        </w:tc>
        <w:tc>
          <w:tcPr>
            <w:tcW w:w="499" w:type="pct"/>
          </w:tcPr>
          <w:p w14:paraId="089AE6A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82</w:t>
            </w:r>
          </w:p>
        </w:tc>
        <w:tc>
          <w:tcPr>
            <w:tcW w:w="677" w:type="pct"/>
          </w:tcPr>
          <w:p w14:paraId="398FF7A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587</w:t>
            </w:r>
          </w:p>
        </w:tc>
        <w:tc>
          <w:tcPr>
            <w:tcW w:w="498" w:type="pct"/>
          </w:tcPr>
          <w:p w14:paraId="631B963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57</w:t>
            </w:r>
          </w:p>
        </w:tc>
        <w:tc>
          <w:tcPr>
            <w:tcW w:w="498" w:type="pct"/>
          </w:tcPr>
          <w:p w14:paraId="345F3ED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04</w:t>
            </w:r>
          </w:p>
        </w:tc>
        <w:tc>
          <w:tcPr>
            <w:tcW w:w="679" w:type="pct"/>
          </w:tcPr>
          <w:p w14:paraId="44FB473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5</w:t>
            </w:r>
          </w:p>
        </w:tc>
        <w:tc>
          <w:tcPr>
            <w:tcW w:w="498" w:type="pct"/>
          </w:tcPr>
          <w:p w14:paraId="76E7621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12</w:t>
            </w:r>
          </w:p>
        </w:tc>
        <w:tc>
          <w:tcPr>
            <w:tcW w:w="498" w:type="pct"/>
          </w:tcPr>
          <w:p w14:paraId="25AB022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48</w:t>
            </w:r>
          </w:p>
        </w:tc>
      </w:tr>
      <w:tr w:rsidR="00F039A5" w:rsidRPr="00732AE4" w14:paraId="01A0B6DF" w14:textId="77777777" w:rsidTr="00732AE4">
        <w:trPr>
          <w:trHeight w:val="330"/>
          <w:jc w:val="center"/>
        </w:trPr>
        <w:tc>
          <w:tcPr>
            <w:tcW w:w="534" w:type="pct"/>
          </w:tcPr>
          <w:p w14:paraId="7ADC7D5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619" w:type="pct"/>
          </w:tcPr>
          <w:p w14:paraId="77C1A63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747</w:t>
            </w:r>
          </w:p>
        </w:tc>
        <w:tc>
          <w:tcPr>
            <w:tcW w:w="499" w:type="pct"/>
          </w:tcPr>
          <w:p w14:paraId="5B12283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885</w:t>
            </w:r>
          </w:p>
        </w:tc>
        <w:tc>
          <w:tcPr>
            <w:tcW w:w="677" w:type="pct"/>
          </w:tcPr>
          <w:p w14:paraId="629E255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90</w:t>
            </w:r>
          </w:p>
        </w:tc>
        <w:tc>
          <w:tcPr>
            <w:tcW w:w="498" w:type="pct"/>
          </w:tcPr>
          <w:p w14:paraId="680B668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59</w:t>
            </w:r>
          </w:p>
        </w:tc>
        <w:tc>
          <w:tcPr>
            <w:tcW w:w="498" w:type="pct"/>
          </w:tcPr>
          <w:p w14:paraId="18682BE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6</w:t>
            </w:r>
          </w:p>
        </w:tc>
        <w:tc>
          <w:tcPr>
            <w:tcW w:w="679" w:type="pct"/>
          </w:tcPr>
          <w:p w14:paraId="6F69B40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96</w:t>
            </w:r>
          </w:p>
        </w:tc>
        <w:tc>
          <w:tcPr>
            <w:tcW w:w="498" w:type="pct"/>
          </w:tcPr>
          <w:p w14:paraId="452C72B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13</w:t>
            </w:r>
          </w:p>
        </w:tc>
        <w:tc>
          <w:tcPr>
            <w:tcW w:w="498" w:type="pct"/>
          </w:tcPr>
          <w:p w14:paraId="5538DDC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49</w:t>
            </w:r>
          </w:p>
        </w:tc>
      </w:tr>
      <w:tr w:rsidR="00F039A5" w:rsidRPr="00732AE4" w14:paraId="6E6B474A" w14:textId="77777777" w:rsidTr="00732AE4">
        <w:trPr>
          <w:trHeight w:val="330"/>
          <w:jc w:val="center"/>
        </w:trPr>
        <w:tc>
          <w:tcPr>
            <w:tcW w:w="534" w:type="pct"/>
          </w:tcPr>
          <w:p w14:paraId="0D94367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619" w:type="pct"/>
          </w:tcPr>
          <w:p w14:paraId="09FB636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667</w:t>
            </w:r>
          </w:p>
        </w:tc>
        <w:tc>
          <w:tcPr>
            <w:tcW w:w="499" w:type="pct"/>
          </w:tcPr>
          <w:p w14:paraId="0C22484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806</w:t>
            </w:r>
          </w:p>
        </w:tc>
        <w:tc>
          <w:tcPr>
            <w:tcW w:w="677" w:type="pct"/>
          </w:tcPr>
          <w:p w14:paraId="1A3B3DF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11</w:t>
            </w:r>
          </w:p>
        </w:tc>
        <w:tc>
          <w:tcPr>
            <w:tcW w:w="498" w:type="pct"/>
          </w:tcPr>
          <w:p w14:paraId="6DC52C7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79</w:t>
            </w:r>
          </w:p>
        </w:tc>
        <w:tc>
          <w:tcPr>
            <w:tcW w:w="498" w:type="pct"/>
          </w:tcPr>
          <w:p w14:paraId="4046EF5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25</w:t>
            </w:r>
          </w:p>
        </w:tc>
        <w:tc>
          <w:tcPr>
            <w:tcW w:w="679" w:type="pct"/>
          </w:tcPr>
          <w:p w14:paraId="7C58974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15</w:t>
            </w:r>
          </w:p>
        </w:tc>
        <w:tc>
          <w:tcPr>
            <w:tcW w:w="498" w:type="pct"/>
          </w:tcPr>
          <w:p w14:paraId="6DB03AE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32</w:t>
            </w:r>
          </w:p>
        </w:tc>
        <w:tc>
          <w:tcPr>
            <w:tcW w:w="498" w:type="pct"/>
          </w:tcPr>
          <w:p w14:paraId="1CCFE40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67</w:t>
            </w:r>
          </w:p>
        </w:tc>
      </w:tr>
      <w:tr w:rsidR="00F039A5" w:rsidRPr="00732AE4" w14:paraId="7A1E58F9" w14:textId="77777777" w:rsidTr="00732AE4">
        <w:trPr>
          <w:trHeight w:val="330"/>
          <w:jc w:val="center"/>
        </w:trPr>
        <w:tc>
          <w:tcPr>
            <w:tcW w:w="534" w:type="pct"/>
          </w:tcPr>
          <w:p w14:paraId="249AD9E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619" w:type="pct"/>
          </w:tcPr>
          <w:p w14:paraId="63A6E5E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600</w:t>
            </w:r>
          </w:p>
        </w:tc>
        <w:tc>
          <w:tcPr>
            <w:tcW w:w="499" w:type="pct"/>
          </w:tcPr>
          <w:p w14:paraId="14CEF7C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739</w:t>
            </w:r>
          </w:p>
        </w:tc>
        <w:tc>
          <w:tcPr>
            <w:tcW w:w="677" w:type="pct"/>
          </w:tcPr>
          <w:p w14:paraId="630583B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44</w:t>
            </w:r>
          </w:p>
        </w:tc>
        <w:tc>
          <w:tcPr>
            <w:tcW w:w="498" w:type="pct"/>
          </w:tcPr>
          <w:p w14:paraId="659AA9D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12</w:t>
            </w:r>
          </w:p>
        </w:tc>
        <w:tc>
          <w:tcPr>
            <w:tcW w:w="498" w:type="pct"/>
          </w:tcPr>
          <w:p w14:paraId="79729D4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58</w:t>
            </w:r>
          </w:p>
        </w:tc>
        <w:tc>
          <w:tcPr>
            <w:tcW w:w="679" w:type="pct"/>
          </w:tcPr>
          <w:p w14:paraId="3D09B15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48</w:t>
            </w:r>
          </w:p>
        </w:tc>
        <w:tc>
          <w:tcPr>
            <w:tcW w:w="498" w:type="pct"/>
          </w:tcPr>
          <w:p w14:paraId="37E6630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64</w:t>
            </w:r>
          </w:p>
        </w:tc>
        <w:tc>
          <w:tcPr>
            <w:tcW w:w="498" w:type="pct"/>
          </w:tcPr>
          <w:p w14:paraId="1C72C5E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9</w:t>
            </w:r>
          </w:p>
        </w:tc>
      </w:tr>
      <w:tr w:rsidR="00F039A5" w:rsidRPr="00732AE4" w14:paraId="58600CFF" w14:textId="77777777" w:rsidTr="00732AE4">
        <w:trPr>
          <w:trHeight w:val="330"/>
          <w:jc w:val="center"/>
        </w:trPr>
        <w:tc>
          <w:tcPr>
            <w:tcW w:w="534" w:type="pct"/>
          </w:tcPr>
          <w:p w14:paraId="79483B8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619" w:type="pct"/>
          </w:tcPr>
          <w:p w14:paraId="632143B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543</w:t>
            </w:r>
          </w:p>
        </w:tc>
        <w:tc>
          <w:tcPr>
            <w:tcW w:w="499" w:type="pct"/>
          </w:tcPr>
          <w:p w14:paraId="0E2EFBC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682</w:t>
            </w:r>
          </w:p>
        </w:tc>
        <w:tc>
          <w:tcPr>
            <w:tcW w:w="677" w:type="pct"/>
          </w:tcPr>
          <w:p w14:paraId="3B7DBB4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87</w:t>
            </w:r>
          </w:p>
        </w:tc>
        <w:tc>
          <w:tcPr>
            <w:tcW w:w="498" w:type="pct"/>
          </w:tcPr>
          <w:p w14:paraId="6186CFF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56</w:t>
            </w:r>
          </w:p>
        </w:tc>
        <w:tc>
          <w:tcPr>
            <w:tcW w:w="498" w:type="pct"/>
          </w:tcPr>
          <w:p w14:paraId="0BE5E90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01</w:t>
            </w:r>
          </w:p>
        </w:tc>
        <w:tc>
          <w:tcPr>
            <w:tcW w:w="679" w:type="pct"/>
          </w:tcPr>
          <w:p w14:paraId="0E29ED1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90</w:t>
            </w:r>
          </w:p>
        </w:tc>
        <w:tc>
          <w:tcPr>
            <w:tcW w:w="498" w:type="pct"/>
          </w:tcPr>
          <w:p w14:paraId="797957A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7</w:t>
            </w:r>
          </w:p>
        </w:tc>
        <w:tc>
          <w:tcPr>
            <w:tcW w:w="498" w:type="pct"/>
          </w:tcPr>
          <w:p w14:paraId="3F23B83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41</w:t>
            </w:r>
          </w:p>
        </w:tc>
      </w:tr>
      <w:tr w:rsidR="00F039A5" w:rsidRPr="00732AE4" w14:paraId="545CF044" w14:textId="77777777" w:rsidTr="00732AE4">
        <w:trPr>
          <w:trHeight w:val="331"/>
          <w:jc w:val="center"/>
        </w:trPr>
        <w:tc>
          <w:tcPr>
            <w:tcW w:w="534" w:type="pct"/>
          </w:tcPr>
          <w:p w14:paraId="77DF70B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619" w:type="pct"/>
          </w:tcPr>
          <w:p w14:paraId="51F52E9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494</w:t>
            </w:r>
          </w:p>
        </w:tc>
        <w:tc>
          <w:tcPr>
            <w:tcW w:w="499" w:type="pct"/>
          </w:tcPr>
          <w:p w14:paraId="460A5E8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634</w:t>
            </w:r>
          </w:p>
        </w:tc>
        <w:tc>
          <w:tcPr>
            <w:tcW w:w="677" w:type="pct"/>
          </w:tcPr>
          <w:p w14:paraId="16D8656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39</w:t>
            </w:r>
          </w:p>
        </w:tc>
        <w:tc>
          <w:tcPr>
            <w:tcW w:w="498" w:type="pct"/>
          </w:tcPr>
          <w:p w14:paraId="06B7523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07</w:t>
            </w:r>
          </w:p>
        </w:tc>
        <w:tc>
          <w:tcPr>
            <w:tcW w:w="498" w:type="pct"/>
          </w:tcPr>
          <w:p w14:paraId="41DA2FD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52</w:t>
            </w:r>
          </w:p>
        </w:tc>
        <w:tc>
          <w:tcPr>
            <w:tcW w:w="679" w:type="pct"/>
          </w:tcPr>
          <w:p w14:paraId="6A69605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1</w:t>
            </w:r>
          </w:p>
        </w:tc>
        <w:tc>
          <w:tcPr>
            <w:tcW w:w="498" w:type="pct"/>
          </w:tcPr>
          <w:p w14:paraId="67A17CE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57</w:t>
            </w:r>
          </w:p>
        </w:tc>
        <w:tc>
          <w:tcPr>
            <w:tcW w:w="498" w:type="pct"/>
          </w:tcPr>
          <w:p w14:paraId="3942D7C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91</w:t>
            </w:r>
          </w:p>
        </w:tc>
      </w:tr>
      <w:tr w:rsidR="00F039A5" w:rsidRPr="00732AE4" w14:paraId="23041E28" w14:textId="77777777" w:rsidTr="00732AE4">
        <w:trPr>
          <w:trHeight w:val="330"/>
          <w:jc w:val="center"/>
        </w:trPr>
        <w:tc>
          <w:tcPr>
            <w:tcW w:w="534" w:type="pct"/>
          </w:tcPr>
          <w:p w14:paraId="0C7A4E0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619" w:type="pct"/>
          </w:tcPr>
          <w:p w14:paraId="4B10168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451</w:t>
            </w:r>
          </w:p>
        </w:tc>
        <w:tc>
          <w:tcPr>
            <w:tcW w:w="499" w:type="pct"/>
          </w:tcPr>
          <w:p w14:paraId="433DAE9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592</w:t>
            </w:r>
          </w:p>
        </w:tc>
        <w:tc>
          <w:tcPr>
            <w:tcW w:w="677" w:type="pct"/>
          </w:tcPr>
          <w:p w14:paraId="305F6D0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97</w:t>
            </w:r>
          </w:p>
        </w:tc>
        <w:tc>
          <w:tcPr>
            <w:tcW w:w="498" w:type="pct"/>
          </w:tcPr>
          <w:p w14:paraId="57E6C31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65</w:t>
            </w:r>
          </w:p>
        </w:tc>
        <w:tc>
          <w:tcPr>
            <w:tcW w:w="498" w:type="pct"/>
          </w:tcPr>
          <w:p w14:paraId="4AD82F5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10</w:t>
            </w:r>
          </w:p>
        </w:tc>
        <w:tc>
          <w:tcPr>
            <w:tcW w:w="679" w:type="pct"/>
          </w:tcPr>
          <w:p w14:paraId="629DD7F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9</w:t>
            </w:r>
          </w:p>
        </w:tc>
        <w:tc>
          <w:tcPr>
            <w:tcW w:w="498" w:type="pct"/>
          </w:tcPr>
          <w:p w14:paraId="5C737FD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14</w:t>
            </w:r>
          </w:p>
        </w:tc>
        <w:tc>
          <w:tcPr>
            <w:tcW w:w="498" w:type="pct"/>
          </w:tcPr>
          <w:p w14:paraId="55FB414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48</w:t>
            </w:r>
          </w:p>
        </w:tc>
      </w:tr>
      <w:tr w:rsidR="00F039A5" w:rsidRPr="00732AE4" w14:paraId="5D7DBE76" w14:textId="77777777" w:rsidTr="00732AE4">
        <w:trPr>
          <w:trHeight w:val="333"/>
          <w:jc w:val="center"/>
        </w:trPr>
        <w:tc>
          <w:tcPr>
            <w:tcW w:w="534" w:type="pct"/>
          </w:tcPr>
          <w:p w14:paraId="7005A47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619" w:type="pct"/>
          </w:tcPr>
          <w:p w14:paraId="238280E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414</w:t>
            </w:r>
          </w:p>
        </w:tc>
        <w:tc>
          <w:tcPr>
            <w:tcW w:w="499" w:type="pct"/>
          </w:tcPr>
          <w:p w14:paraId="60990A4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555</w:t>
            </w:r>
          </w:p>
        </w:tc>
        <w:tc>
          <w:tcPr>
            <w:tcW w:w="677" w:type="pct"/>
          </w:tcPr>
          <w:p w14:paraId="6A2CC54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60</w:t>
            </w:r>
          </w:p>
        </w:tc>
        <w:tc>
          <w:tcPr>
            <w:tcW w:w="498" w:type="pct"/>
          </w:tcPr>
          <w:p w14:paraId="5299DD9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28</w:t>
            </w:r>
          </w:p>
        </w:tc>
        <w:tc>
          <w:tcPr>
            <w:tcW w:w="498" w:type="pct"/>
          </w:tcPr>
          <w:p w14:paraId="73D6895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73</w:t>
            </w:r>
          </w:p>
        </w:tc>
        <w:tc>
          <w:tcPr>
            <w:tcW w:w="679" w:type="pct"/>
          </w:tcPr>
          <w:p w14:paraId="085F1A1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61</w:t>
            </w:r>
          </w:p>
        </w:tc>
        <w:tc>
          <w:tcPr>
            <w:tcW w:w="498" w:type="pct"/>
          </w:tcPr>
          <w:p w14:paraId="437864E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77</w:t>
            </w:r>
          </w:p>
        </w:tc>
        <w:tc>
          <w:tcPr>
            <w:tcW w:w="498" w:type="pct"/>
          </w:tcPr>
          <w:p w14:paraId="7CC2EFF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10</w:t>
            </w:r>
          </w:p>
        </w:tc>
      </w:tr>
      <w:tr w:rsidR="00F039A5" w:rsidRPr="00732AE4" w14:paraId="01BEE037" w14:textId="77777777" w:rsidTr="00732AE4">
        <w:trPr>
          <w:trHeight w:val="330"/>
          <w:jc w:val="center"/>
        </w:trPr>
        <w:tc>
          <w:tcPr>
            <w:tcW w:w="534" w:type="pct"/>
          </w:tcPr>
          <w:p w14:paraId="3C0090F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19" w:type="pct"/>
          </w:tcPr>
          <w:p w14:paraId="7CC5C38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381</w:t>
            </w:r>
          </w:p>
        </w:tc>
        <w:tc>
          <w:tcPr>
            <w:tcW w:w="499" w:type="pct"/>
          </w:tcPr>
          <w:p w14:paraId="49EBA2B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522</w:t>
            </w:r>
          </w:p>
        </w:tc>
        <w:tc>
          <w:tcPr>
            <w:tcW w:w="677" w:type="pct"/>
          </w:tcPr>
          <w:p w14:paraId="6FCDD34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27</w:t>
            </w:r>
          </w:p>
        </w:tc>
        <w:tc>
          <w:tcPr>
            <w:tcW w:w="498" w:type="pct"/>
          </w:tcPr>
          <w:p w14:paraId="462FC06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95</w:t>
            </w:r>
          </w:p>
        </w:tc>
        <w:tc>
          <w:tcPr>
            <w:tcW w:w="498" w:type="pct"/>
          </w:tcPr>
          <w:p w14:paraId="30F53FC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0</w:t>
            </w:r>
          </w:p>
        </w:tc>
        <w:tc>
          <w:tcPr>
            <w:tcW w:w="679" w:type="pct"/>
          </w:tcPr>
          <w:p w14:paraId="4B9D9C8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28</w:t>
            </w:r>
          </w:p>
        </w:tc>
        <w:tc>
          <w:tcPr>
            <w:tcW w:w="498" w:type="pct"/>
          </w:tcPr>
          <w:p w14:paraId="7889AC1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44</w:t>
            </w:r>
          </w:p>
        </w:tc>
        <w:tc>
          <w:tcPr>
            <w:tcW w:w="498" w:type="pct"/>
          </w:tcPr>
          <w:p w14:paraId="549C0D8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7</w:t>
            </w:r>
          </w:p>
        </w:tc>
      </w:tr>
      <w:tr w:rsidR="00F039A5" w:rsidRPr="00732AE4" w14:paraId="44D43956" w14:textId="77777777" w:rsidTr="00732AE4">
        <w:trPr>
          <w:trHeight w:val="330"/>
          <w:jc w:val="center"/>
        </w:trPr>
        <w:tc>
          <w:tcPr>
            <w:tcW w:w="534" w:type="pct"/>
          </w:tcPr>
          <w:p w14:paraId="12AC430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619" w:type="pct"/>
          </w:tcPr>
          <w:p w14:paraId="7593002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351</w:t>
            </w:r>
          </w:p>
        </w:tc>
        <w:tc>
          <w:tcPr>
            <w:tcW w:w="499" w:type="pct"/>
          </w:tcPr>
          <w:p w14:paraId="237924D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93</w:t>
            </w:r>
          </w:p>
        </w:tc>
        <w:tc>
          <w:tcPr>
            <w:tcW w:w="677" w:type="pct"/>
          </w:tcPr>
          <w:p w14:paraId="79873C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8</w:t>
            </w:r>
          </w:p>
        </w:tc>
        <w:tc>
          <w:tcPr>
            <w:tcW w:w="498" w:type="pct"/>
          </w:tcPr>
          <w:p w14:paraId="541A604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66</w:t>
            </w:r>
          </w:p>
        </w:tc>
        <w:tc>
          <w:tcPr>
            <w:tcW w:w="498" w:type="pct"/>
          </w:tcPr>
          <w:p w14:paraId="12ED71A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1</w:t>
            </w:r>
          </w:p>
        </w:tc>
        <w:tc>
          <w:tcPr>
            <w:tcW w:w="679" w:type="pct"/>
          </w:tcPr>
          <w:p w14:paraId="3A2E851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99</w:t>
            </w:r>
          </w:p>
        </w:tc>
        <w:tc>
          <w:tcPr>
            <w:tcW w:w="498" w:type="pct"/>
          </w:tcPr>
          <w:p w14:paraId="25B4804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14</w:t>
            </w:r>
          </w:p>
        </w:tc>
        <w:tc>
          <w:tcPr>
            <w:tcW w:w="498" w:type="pct"/>
          </w:tcPr>
          <w:p w14:paraId="18A9CAC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47</w:t>
            </w:r>
          </w:p>
        </w:tc>
      </w:tr>
      <w:tr w:rsidR="00F039A5" w:rsidRPr="00732AE4" w14:paraId="26B62F74" w14:textId="77777777" w:rsidTr="00732AE4">
        <w:trPr>
          <w:trHeight w:val="330"/>
          <w:jc w:val="center"/>
        </w:trPr>
        <w:tc>
          <w:tcPr>
            <w:tcW w:w="534" w:type="pct"/>
          </w:tcPr>
          <w:p w14:paraId="1CA86F5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619" w:type="pct"/>
          </w:tcPr>
          <w:p w14:paraId="04C3061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325</w:t>
            </w:r>
          </w:p>
        </w:tc>
        <w:tc>
          <w:tcPr>
            <w:tcW w:w="499" w:type="pct"/>
          </w:tcPr>
          <w:p w14:paraId="48CD526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67</w:t>
            </w:r>
          </w:p>
        </w:tc>
        <w:tc>
          <w:tcPr>
            <w:tcW w:w="677" w:type="pct"/>
          </w:tcPr>
          <w:p w14:paraId="07DF468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72</w:t>
            </w:r>
          </w:p>
        </w:tc>
        <w:tc>
          <w:tcPr>
            <w:tcW w:w="498" w:type="pct"/>
          </w:tcPr>
          <w:p w14:paraId="1BA0C43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40</w:t>
            </w:r>
          </w:p>
        </w:tc>
        <w:tc>
          <w:tcPr>
            <w:tcW w:w="498" w:type="pct"/>
          </w:tcPr>
          <w:p w14:paraId="019352E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85</w:t>
            </w:r>
          </w:p>
        </w:tc>
        <w:tc>
          <w:tcPr>
            <w:tcW w:w="679" w:type="pct"/>
          </w:tcPr>
          <w:p w14:paraId="0BE0769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73</w:t>
            </w:r>
          </w:p>
        </w:tc>
        <w:tc>
          <w:tcPr>
            <w:tcW w:w="498" w:type="pct"/>
          </w:tcPr>
          <w:p w14:paraId="3D3205F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8</w:t>
            </w:r>
          </w:p>
        </w:tc>
        <w:tc>
          <w:tcPr>
            <w:tcW w:w="498" w:type="pct"/>
          </w:tcPr>
          <w:p w14:paraId="431C109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20</w:t>
            </w:r>
          </w:p>
        </w:tc>
      </w:tr>
      <w:tr w:rsidR="00F039A5" w:rsidRPr="00732AE4" w14:paraId="69F25B98" w14:textId="77777777" w:rsidTr="00732AE4">
        <w:trPr>
          <w:trHeight w:val="330"/>
          <w:jc w:val="center"/>
        </w:trPr>
        <w:tc>
          <w:tcPr>
            <w:tcW w:w="534" w:type="pct"/>
          </w:tcPr>
          <w:p w14:paraId="3647358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619" w:type="pct"/>
          </w:tcPr>
          <w:p w14:paraId="64DC70D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301</w:t>
            </w:r>
          </w:p>
        </w:tc>
        <w:tc>
          <w:tcPr>
            <w:tcW w:w="499" w:type="pct"/>
          </w:tcPr>
          <w:p w14:paraId="77E13C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43</w:t>
            </w:r>
          </w:p>
        </w:tc>
        <w:tc>
          <w:tcPr>
            <w:tcW w:w="677" w:type="pct"/>
          </w:tcPr>
          <w:p w14:paraId="16CC599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49</w:t>
            </w:r>
          </w:p>
        </w:tc>
        <w:tc>
          <w:tcPr>
            <w:tcW w:w="498" w:type="pct"/>
          </w:tcPr>
          <w:p w14:paraId="3894BD2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17</w:t>
            </w:r>
          </w:p>
        </w:tc>
        <w:tc>
          <w:tcPr>
            <w:tcW w:w="498" w:type="pct"/>
          </w:tcPr>
          <w:p w14:paraId="3D298B3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61</w:t>
            </w:r>
          </w:p>
        </w:tc>
        <w:tc>
          <w:tcPr>
            <w:tcW w:w="679" w:type="pct"/>
          </w:tcPr>
          <w:p w14:paraId="7DCD7A3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49</w:t>
            </w:r>
          </w:p>
        </w:tc>
        <w:tc>
          <w:tcPr>
            <w:tcW w:w="498" w:type="pct"/>
          </w:tcPr>
          <w:p w14:paraId="4ED7732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4</w:t>
            </w:r>
          </w:p>
        </w:tc>
        <w:tc>
          <w:tcPr>
            <w:tcW w:w="498" w:type="pct"/>
          </w:tcPr>
          <w:p w14:paraId="3A69050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97</w:t>
            </w:r>
          </w:p>
        </w:tc>
      </w:tr>
      <w:tr w:rsidR="00F039A5" w:rsidRPr="00732AE4" w14:paraId="218A3C54" w14:textId="77777777" w:rsidTr="00732AE4">
        <w:trPr>
          <w:trHeight w:val="330"/>
          <w:jc w:val="center"/>
        </w:trPr>
        <w:tc>
          <w:tcPr>
            <w:tcW w:w="534" w:type="pct"/>
          </w:tcPr>
          <w:p w14:paraId="11B0BAB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619" w:type="pct"/>
          </w:tcPr>
          <w:p w14:paraId="43F72EC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79</w:t>
            </w:r>
          </w:p>
        </w:tc>
        <w:tc>
          <w:tcPr>
            <w:tcW w:w="499" w:type="pct"/>
          </w:tcPr>
          <w:p w14:paraId="7CC998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22</w:t>
            </w:r>
          </w:p>
        </w:tc>
        <w:tc>
          <w:tcPr>
            <w:tcW w:w="677" w:type="pct"/>
          </w:tcPr>
          <w:p w14:paraId="5CDDE0A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28</w:t>
            </w:r>
          </w:p>
        </w:tc>
        <w:tc>
          <w:tcPr>
            <w:tcW w:w="498" w:type="pct"/>
          </w:tcPr>
          <w:p w14:paraId="47018A7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96</w:t>
            </w:r>
          </w:p>
        </w:tc>
        <w:tc>
          <w:tcPr>
            <w:tcW w:w="498" w:type="pct"/>
          </w:tcPr>
          <w:p w14:paraId="212AD35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40</w:t>
            </w:r>
          </w:p>
        </w:tc>
        <w:tc>
          <w:tcPr>
            <w:tcW w:w="679" w:type="pct"/>
          </w:tcPr>
          <w:p w14:paraId="02FAD36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28</w:t>
            </w:r>
          </w:p>
        </w:tc>
        <w:tc>
          <w:tcPr>
            <w:tcW w:w="498" w:type="pct"/>
          </w:tcPr>
          <w:p w14:paraId="6B8DCB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42</w:t>
            </w:r>
          </w:p>
        </w:tc>
        <w:tc>
          <w:tcPr>
            <w:tcW w:w="498" w:type="pct"/>
          </w:tcPr>
          <w:p w14:paraId="39B64BE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75</w:t>
            </w:r>
          </w:p>
        </w:tc>
      </w:tr>
      <w:tr w:rsidR="00F039A5" w:rsidRPr="00732AE4" w14:paraId="45744A5F" w14:textId="77777777" w:rsidTr="00732AE4">
        <w:trPr>
          <w:trHeight w:val="330"/>
          <w:jc w:val="center"/>
        </w:trPr>
        <w:tc>
          <w:tcPr>
            <w:tcW w:w="534" w:type="pct"/>
          </w:tcPr>
          <w:p w14:paraId="4F39157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619" w:type="pct"/>
          </w:tcPr>
          <w:p w14:paraId="5BF963D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60</w:t>
            </w:r>
          </w:p>
        </w:tc>
        <w:tc>
          <w:tcPr>
            <w:tcW w:w="499" w:type="pct"/>
          </w:tcPr>
          <w:p w14:paraId="0978721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403</w:t>
            </w:r>
          </w:p>
        </w:tc>
        <w:tc>
          <w:tcPr>
            <w:tcW w:w="677" w:type="pct"/>
          </w:tcPr>
          <w:p w14:paraId="6CBCE82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09</w:t>
            </w:r>
          </w:p>
        </w:tc>
        <w:tc>
          <w:tcPr>
            <w:tcW w:w="498" w:type="pct"/>
          </w:tcPr>
          <w:p w14:paraId="2622917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76</w:t>
            </w:r>
          </w:p>
        </w:tc>
        <w:tc>
          <w:tcPr>
            <w:tcW w:w="498" w:type="pct"/>
          </w:tcPr>
          <w:p w14:paraId="173404D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21</w:t>
            </w:r>
          </w:p>
        </w:tc>
        <w:tc>
          <w:tcPr>
            <w:tcW w:w="679" w:type="pct"/>
          </w:tcPr>
          <w:p w14:paraId="41A94CF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08</w:t>
            </w:r>
          </w:p>
        </w:tc>
        <w:tc>
          <w:tcPr>
            <w:tcW w:w="498" w:type="pct"/>
          </w:tcPr>
          <w:p w14:paraId="16FAA2C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23</w:t>
            </w:r>
          </w:p>
        </w:tc>
        <w:tc>
          <w:tcPr>
            <w:tcW w:w="498" w:type="pct"/>
          </w:tcPr>
          <w:p w14:paraId="2843A09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5</w:t>
            </w:r>
          </w:p>
        </w:tc>
      </w:tr>
      <w:tr w:rsidR="00F039A5" w:rsidRPr="00732AE4" w14:paraId="7DFE89A5" w14:textId="77777777" w:rsidTr="00732AE4">
        <w:trPr>
          <w:trHeight w:val="331"/>
          <w:jc w:val="center"/>
        </w:trPr>
        <w:tc>
          <w:tcPr>
            <w:tcW w:w="534" w:type="pct"/>
          </w:tcPr>
          <w:p w14:paraId="1955FAF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619" w:type="pct"/>
          </w:tcPr>
          <w:p w14:paraId="128A01D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42</w:t>
            </w:r>
          </w:p>
        </w:tc>
        <w:tc>
          <w:tcPr>
            <w:tcW w:w="499" w:type="pct"/>
          </w:tcPr>
          <w:p w14:paraId="537577B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85</w:t>
            </w:r>
          </w:p>
        </w:tc>
        <w:tc>
          <w:tcPr>
            <w:tcW w:w="677" w:type="pct"/>
          </w:tcPr>
          <w:p w14:paraId="5C7E5C7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91</w:t>
            </w:r>
          </w:p>
        </w:tc>
        <w:tc>
          <w:tcPr>
            <w:tcW w:w="498" w:type="pct"/>
          </w:tcPr>
          <w:p w14:paraId="76ADB81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59</w:t>
            </w:r>
          </w:p>
        </w:tc>
        <w:tc>
          <w:tcPr>
            <w:tcW w:w="498" w:type="pct"/>
          </w:tcPr>
          <w:p w14:paraId="017C1E0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03</w:t>
            </w:r>
          </w:p>
        </w:tc>
        <w:tc>
          <w:tcPr>
            <w:tcW w:w="679" w:type="pct"/>
          </w:tcPr>
          <w:p w14:paraId="1199AE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0</w:t>
            </w:r>
          </w:p>
        </w:tc>
        <w:tc>
          <w:tcPr>
            <w:tcW w:w="498" w:type="pct"/>
          </w:tcPr>
          <w:p w14:paraId="4FC8D6F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05</w:t>
            </w:r>
          </w:p>
        </w:tc>
        <w:tc>
          <w:tcPr>
            <w:tcW w:w="498" w:type="pct"/>
          </w:tcPr>
          <w:p w14:paraId="66EBC55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7</w:t>
            </w:r>
          </w:p>
        </w:tc>
      </w:tr>
      <w:tr w:rsidR="00F039A5" w:rsidRPr="00732AE4" w14:paraId="60D04A4E" w14:textId="77777777" w:rsidTr="00732AE4">
        <w:trPr>
          <w:trHeight w:val="330"/>
          <w:jc w:val="center"/>
        </w:trPr>
        <w:tc>
          <w:tcPr>
            <w:tcW w:w="534" w:type="pct"/>
          </w:tcPr>
          <w:p w14:paraId="28F3867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619" w:type="pct"/>
          </w:tcPr>
          <w:p w14:paraId="217B338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25</w:t>
            </w:r>
          </w:p>
        </w:tc>
        <w:tc>
          <w:tcPr>
            <w:tcW w:w="499" w:type="pct"/>
          </w:tcPr>
          <w:p w14:paraId="0E741B1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69</w:t>
            </w:r>
          </w:p>
        </w:tc>
        <w:tc>
          <w:tcPr>
            <w:tcW w:w="677" w:type="pct"/>
          </w:tcPr>
          <w:p w14:paraId="173FBD1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75</w:t>
            </w:r>
          </w:p>
        </w:tc>
        <w:tc>
          <w:tcPr>
            <w:tcW w:w="498" w:type="pct"/>
          </w:tcPr>
          <w:p w14:paraId="0345C14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3</w:t>
            </w:r>
          </w:p>
        </w:tc>
        <w:tc>
          <w:tcPr>
            <w:tcW w:w="498" w:type="pct"/>
          </w:tcPr>
          <w:p w14:paraId="26144A7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87</w:t>
            </w:r>
          </w:p>
        </w:tc>
        <w:tc>
          <w:tcPr>
            <w:tcW w:w="679" w:type="pct"/>
          </w:tcPr>
          <w:p w14:paraId="737954E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4</w:t>
            </w:r>
          </w:p>
        </w:tc>
        <w:tc>
          <w:tcPr>
            <w:tcW w:w="498" w:type="pct"/>
          </w:tcPr>
          <w:p w14:paraId="10BB101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88</w:t>
            </w:r>
          </w:p>
        </w:tc>
        <w:tc>
          <w:tcPr>
            <w:tcW w:w="498" w:type="pct"/>
          </w:tcPr>
          <w:p w14:paraId="7364104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1</w:t>
            </w:r>
          </w:p>
        </w:tc>
      </w:tr>
      <w:tr w:rsidR="00F039A5" w:rsidRPr="00732AE4" w14:paraId="6C7E1DFF" w14:textId="77777777" w:rsidTr="00732AE4">
        <w:trPr>
          <w:trHeight w:val="330"/>
          <w:jc w:val="center"/>
        </w:trPr>
        <w:tc>
          <w:tcPr>
            <w:tcW w:w="534" w:type="pct"/>
          </w:tcPr>
          <w:p w14:paraId="31BF714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619" w:type="pct"/>
          </w:tcPr>
          <w:p w14:paraId="1869433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210</w:t>
            </w:r>
          </w:p>
        </w:tc>
        <w:tc>
          <w:tcPr>
            <w:tcW w:w="499" w:type="pct"/>
          </w:tcPr>
          <w:p w14:paraId="1944D5C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54</w:t>
            </w:r>
          </w:p>
        </w:tc>
        <w:tc>
          <w:tcPr>
            <w:tcW w:w="677" w:type="pct"/>
          </w:tcPr>
          <w:p w14:paraId="00C9CE4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60</w:t>
            </w:r>
          </w:p>
        </w:tc>
        <w:tc>
          <w:tcPr>
            <w:tcW w:w="498" w:type="pct"/>
          </w:tcPr>
          <w:p w14:paraId="58FAEF8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28</w:t>
            </w:r>
          </w:p>
        </w:tc>
        <w:tc>
          <w:tcPr>
            <w:tcW w:w="498" w:type="pct"/>
          </w:tcPr>
          <w:p w14:paraId="2DC3EC4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72</w:t>
            </w:r>
          </w:p>
        </w:tc>
        <w:tc>
          <w:tcPr>
            <w:tcW w:w="679" w:type="pct"/>
          </w:tcPr>
          <w:p w14:paraId="504D3E9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59</w:t>
            </w:r>
          </w:p>
        </w:tc>
        <w:tc>
          <w:tcPr>
            <w:tcW w:w="498" w:type="pct"/>
          </w:tcPr>
          <w:p w14:paraId="3E67AB1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73</w:t>
            </w:r>
          </w:p>
        </w:tc>
        <w:tc>
          <w:tcPr>
            <w:tcW w:w="498" w:type="pct"/>
          </w:tcPr>
          <w:p w14:paraId="2A1B184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5</w:t>
            </w:r>
          </w:p>
        </w:tc>
      </w:tr>
      <w:tr w:rsidR="00F039A5" w:rsidRPr="00732AE4" w14:paraId="7B1550F4" w14:textId="77777777" w:rsidTr="00732AE4">
        <w:trPr>
          <w:trHeight w:val="330"/>
          <w:jc w:val="center"/>
        </w:trPr>
        <w:tc>
          <w:tcPr>
            <w:tcW w:w="534" w:type="pct"/>
          </w:tcPr>
          <w:p w14:paraId="3D51BC2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619" w:type="pct"/>
          </w:tcPr>
          <w:p w14:paraId="03AC934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96</w:t>
            </w:r>
          </w:p>
        </w:tc>
        <w:tc>
          <w:tcPr>
            <w:tcW w:w="499" w:type="pct"/>
          </w:tcPr>
          <w:p w14:paraId="0E9A62C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40</w:t>
            </w:r>
          </w:p>
        </w:tc>
        <w:tc>
          <w:tcPr>
            <w:tcW w:w="677" w:type="pct"/>
          </w:tcPr>
          <w:p w14:paraId="53CC6CA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47</w:t>
            </w:r>
          </w:p>
        </w:tc>
        <w:tc>
          <w:tcPr>
            <w:tcW w:w="498" w:type="pct"/>
          </w:tcPr>
          <w:p w14:paraId="6470D58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4</w:t>
            </w:r>
          </w:p>
        </w:tc>
        <w:tc>
          <w:tcPr>
            <w:tcW w:w="498" w:type="pct"/>
          </w:tcPr>
          <w:p w14:paraId="57BD535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58</w:t>
            </w:r>
          </w:p>
        </w:tc>
        <w:tc>
          <w:tcPr>
            <w:tcW w:w="679" w:type="pct"/>
          </w:tcPr>
          <w:p w14:paraId="1534327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45</w:t>
            </w:r>
          </w:p>
        </w:tc>
        <w:tc>
          <w:tcPr>
            <w:tcW w:w="498" w:type="pct"/>
          </w:tcPr>
          <w:p w14:paraId="0E81AA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9</w:t>
            </w:r>
          </w:p>
        </w:tc>
        <w:tc>
          <w:tcPr>
            <w:tcW w:w="498" w:type="pct"/>
          </w:tcPr>
          <w:p w14:paraId="1F68306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91</w:t>
            </w:r>
          </w:p>
        </w:tc>
      </w:tr>
      <w:tr w:rsidR="00F039A5" w:rsidRPr="00732AE4" w14:paraId="6771D6C4" w14:textId="77777777" w:rsidTr="00732AE4">
        <w:trPr>
          <w:trHeight w:val="333"/>
          <w:jc w:val="center"/>
        </w:trPr>
        <w:tc>
          <w:tcPr>
            <w:tcW w:w="534" w:type="pct"/>
          </w:tcPr>
          <w:p w14:paraId="7BCF9EA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619" w:type="pct"/>
          </w:tcPr>
          <w:p w14:paraId="6706F40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83</w:t>
            </w:r>
          </w:p>
        </w:tc>
        <w:tc>
          <w:tcPr>
            <w:tcW w:w="499" w:type="pct"/>
          </w:tcPr>
          <w:p w14:paraId="10CD0F7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28</w:t>
            </w:r>
          </w:p>
        </w:tc>
        <w:tc>
          <w:tcPr>
            <w:tcW w:w="677" w:type="pct"/>
          </w:tcPr>
          <w:p w14:paraId="25D6BD9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34</w:t>
            </w:r>
          </w:p>
        </w:tc>
        <w:tc>
          <w:tcPr>
            <w:tcW w:w="498" w:type="pct"/>
          </w:tcPr>
          <w:p w14:paraId="3A342BA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1</w:t>
            </w:r>
          </w:p>
        </w:tc>
        <w:tc>
          <w:tcPr>
            <w:tcW w:w="498" w:type="pct"/>
          </w:tcPr>
          <w:p w14:paraId="7E7AE7A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45</w:t>
            </w:r>
          </w:p>
        </w:tc>
        <w:tc>
          <w:tcPr>
            <w:tcW w:w="679" w:type="pct"/>
          </w:tcPr>
          <w:p w14:paraId="4C14D60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32</w:t>
            </w:r>
          </w:p>
        </w:tc>
        <w:tc>
          <w:tcPr>
            <w:tcW w:w="498" w:type="pct"/>
          </w:tcPr>
          <w:p w14:paraId="566433A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6</w:t>
            </w:r>
          </w:p>
        </w:tc>
        <w:tc>
          <w:tcPr>
            <w:tcW w:w="498" w:type="pct"/>
          </w:tcPr>
          <w:p w14:paraId="5D1E1E0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78</w:t>
            </w:r>
          </w:p>
        </w:tc>
      </w:tr>
      <w:tr w:rsidR="00F039A5" w:rsidRPr="00732AE4" w14:paraId="376C72E6" w14:textId="77777777" w:rsidTr="00732AE4">
        <w:trPr>
          <w:trHeight w:val="330"/>
          <w:jc w:val="center"/>
        </w:trPr>
        <w:tc>
          <w:tcPr>
            <w:tcW w:w="534" w:type="pct"/>
            <w:tcBorders>
              <w:top w:val="nil"/>
            </w:tcBorders>
          </w:tcPr>
          <w:p w14:paraId="1549053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619" w:type="pct"/>
          </w:tcPr>
          <w:p w14:paraId="2D597A3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71</w:t>
            </w:r>
          </w:p>
        </w:tc>
        <w:tc>
          <w:tcPr>
            <w:tcW w:w="499" w:type="pct"/>
            <w:tcBorders>
              <w:top w:val="nil"/>
            </w:tcBorders>
          </w:tcPr>
          <w:p w14:paraId="5CB2D0D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16</w:t>
            </w:r>
          </w:p>
        </w:tc>
        <w:tc>
          <w:tcPr>
            <w:tcW w:w="677" w:type="pct"/>
            <w:tcBorders>
              <w:top w:val="nil"/>
            </w:tcBorders>
          </w:tcPr>
          <w:p w14:paraId="5302DD2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22</w:t>
            </w:r>
          </w:p>
        </w:tc>
        <w:tc>
          <w:tcPr>
            <w:tcW w:w="498" w:type="pct"/>
            <w:tcBorders>
              <w:top w:val="nil"/>
            </w:tcBorders>
          </w:tcPr>
          <w:p w14:paraId="2FEA6C6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0</w:t>
            </w:r>
          </w:p>
        </w:tc>
        <w:tc>
          <w:tcPr>
            <w:tcW w:w="498" w:type="pct"/>
            <w:tcBorders>
              <w:top w:val="nil"/>
            </w:tcBorders>
          </w:tcPr>
          <w:p w14:paraId="4F4E238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34</w:t>
            </w:r>
          </w:p>
        </w:tc>
        <w:tc>
          <w:tcPr>
            <w:tcW w:w="679" w:type="pct"/>
            <w:tcBorders>
              <w:top w:val="nil"/>
            </w:tcBorders>
          </w:tcPr>
          <w:p w14:paraId="03B4F58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21</w:t>
            </w:r>
          </w:p>
        </w:tc>
        <w:tc>
          <w:tcPr>
            <w:tcW w:w="498" w:type="pct"/>
            <w:tcBorders>
              <w:top w:val="nil"/>
            </w:tcBorders>
          </w:tcPr>
          <w:p w14:paraId="503B80C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4</w:t>
            </w:r>
          </w:p>
        </w:tc>
        <w:tc>
          <w:tcPr>
            <w:tcW w:w="498" w:type="pct"/>
            <w:tcBorders>
              <w:top w:val="nil"/>
            </w:tcBorders>
          </w:tcPr>
          <w:p w14:paraId="15C8122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66</w:t>
            </w:r>
          </w:p>
        </w:tc>
      </w:tr>
      <w:tr w:rsidR="00F039A5" w:rsidRPr="00732AE4" w14:paraId="5940810B" w14:textId="77777777" w:rsidTr="00732AE4">
        <w:trPr>
          <w:trHeight w:val="330"/>
          <w:jc w:val="center"/>
        </w:trPr>
        <w:tc>
          <w:tcPr>
            <w:tcW w:w="534" w:type="pct"/>
          </w:tcPr>
          <w:p w14:paraId="5680C58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619" w:type="pct"/>
          </w:tcPr>
          <w:p w14:paraId="2525F1E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60</w:t>
            </w:r>
          </w:p>
        </w:tc>
        <w:tc>
          <w:tcPr>
            <w:tcW w:w="499" w:type="pct"/>
          </w:tcPr>
          <w:p w14:paraId="3BBE176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305</w:t>
            </w:r>
          </w:p>
        </w:tc>
        <w:tc>
          <w:tcPr>
            <w:tcW w:w="677" w:type="pct"/>
          </w:tcPr>
          <w:p w14:paraId="069517F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11</w:t>
            </w:r>
          </w:p>
        </w:tc>
        <w:tc>
          <w:tcPr>
            <w:tcW w:w="498" w:type="pct"/>
          </w:tcPr>
          <w:p w14:paraId="20C481F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79</w:t>
            </w:r>
          </w:p>
        </w:tc>
        <w:tc>
          <w:tcPr>
            <w:tcW w:w="498" w:type="pct"/>
          </w:tcPr>
          <w:p w14:paraId="2DBAE5E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23</w:t>
            </w:r>
          </w:p>
        </w:tc>
        <w:tc>
          <w:tcPr>
            <w:tcW w:w="679" w:type="pct"/>
          </w:tcPr>
          <w:p w14:paraId="7611B9F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498" w:type="pct"/>
          </w:tcPr>
          <w:p w14:paraId="2117E85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3</w:t>
            </w:r>
          </w:p>
        </w:tc>
        <w:tc>
          <w:tcPr>
            <w:tcW w:w="498" w:type="pct"/>
          </w:tcPr>
          <w:p w14:paraId="2D3805B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55</w:t>
            </w:r>
          </w:p>
        </w:tc>
      </w:tr>
      <w:tr w:rsidR="00F039A5" w:rsidRPr="00732AE4" w14:paraId="54C904F3" w14:textId="77777777" w:rsidTr="00732AE4">
        <w:trPr>
          <w:trHeight w:val="330"/>
          <w:jc w:val="center"/>
        </w:trPr>
        <w:tc>
          <w:tcPr>
            <w:tcW w:w="534" w:type="pct"/>
          </w:tcPr>
          <w:p w14:paraId="1AA35FF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2</w:t>
            </w:r>
          </w:p>
        </w:tc>
        <w:tc>
          <w:tcPr>
            <w:tcW w:w="619" w:type="pct"/>
          </w:tcPr>
          <w:p w14:paraId="08A609F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49</w:t>
            </w:r>
          </w:p>
        </w:tc>
        <w:tc>
          <w:tcPr>
            <w:tcW w:w="499" w:type="pct"/>
          </w:tcPr>
          <w:p w14:paraId="64D9CE4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95</w:t>
            </w:r>
          </w:p>
        </w:tc>
        <w:tc>
          <w:tcPr>
            <w:tcW w:w="677" w:type="pct"/>
          </w:tcPr>
          <w:p w14:paraId="12CC644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901</w:t>
            </w:r>
          </w:p>
        </w:tc>
        <w:tc>
          <w:tcPr>
            <w:tcW w:w="498" w:type="pct"/>
          </w:tcPr>
          <w:p w14:paraId="463088E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68</w:t>
            </w:r>
          </w:p>
        </w:tc>
        <w:tc>
          <w:tcPr>
            <w:tcW w:w="498" w:type="pct"/>
          </w:tcPr>
          <w:p w14:paraId="4F01093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12</w:t>
            </w:r>
          </w:p>
        </w:tc>
        <w:tc>
          <w:tcPr>
            <w:tcW w:w="679" w:type="pct"/>
          </w:tcPr>
          <w:p w14:paraId="75CA7FA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99</w:t>
            </w:r>
          </w:p>
        </w:tc>
        <w:tc>
          <w:tcPr>
            <w:tcW w:w="498" w:type="pct"/>
          </w:tcPr>
          <w:p w14:paraId="748F33B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3</w:t>
            </w:r>
          </w:p>
        </w:tc>
        <w:tc>
          <w:tcPr>
            <w:tcW w:w="498" w:type="pct"/>
          </w:tcPr>
          <w:p w14:paraId="34C06AA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44</w:t>
            </w:r>
          </w:p>
        </w:tc>
      </w:tr>
      <w:tr w:rsidR="00F039A5" w:rsidRPr="00732AE4" w14:paraId="3E5EDD79" w14:textId="77777777" w:rsidTr="00732AE4">
        <w:trPr>
          <w:trHeight w:val="330"/>
          <w:jc w:val="center"/>
        </w:trPr>
        <w:tc>
          <w:tcPr>
            <w:tcW w:w="534" w:type="pct"/>
          </w:tcPr>
          <w:p w14:paraId="3ECFCE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619" w:type="pct"/>
          </w:tcPr>
          <w:p w14:paraId="4532A1E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39</w:t>
            </w:r>
          </w:p>
        </w:tc>
        <w:tc>
          <w:tcPr>
            <w:tcW w:w="499" w:type="pct"/>
          </w:tcPr>
          <w:p w14:paraId="4279EFB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85</w:t>
            </w:r>
          </w:p>
        </w:tc>
        <w:tc>
          <w:tcPr>
            <w:tcW w:w="677" w:type="pct"/>
          </w:tcPr>
          <w:p w14:paraId="5AEEF0D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92</w:t>
            </w:r>
          </w:p>
        </w:tc>
        <w:tc>
          <w:tcPr>
            <w:tcW w:w="498" w:type="pct"/>
          </w:tcPr>
          <w:p w14:paraId="1B993C8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59</w:t>
            </w:r>
          </w:p>
        </w:tc>
        <w:tc>
          <w:tcPr>
            <w:tcW w:w="498" w:type="pct"/>
          </w:tcPr>
          <w:p w14:paraId="60B395C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03</w:t>
            </w:r>
          </w:p>
        </w:tc>
        <w:tc>
          <w:tcPr>
            <w:tcW w:w="679" w:type="pct"/>
          </w:tcPr>
          <w:p w14:paraId="6486D15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89</w:t>
            </w:r>
          </w:p>
        </w:tc>
        <w:tc>
          <w:tcPr>
            <w:tcW w:w="498" w:type="pct"/>
          </w:tcPr>
          <w:p w14:paraId="231A81E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3</w:t>
            </w:r>
          </w:p>
        </w:tc>
        <w:tc>
          <w:tcPr>
            <w:tcW w:w="498" w:type="pct"/>
          </w:tcPr>
          <w:p w14:paraId="4AF544D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5</w:t>
            </w:r>
          </w:p>
        </w:tc>
      </w:tr>
      <w:tr w:rsidR="00F039A5" w:rsidRPr="00732AE4" w14:paraId="7B882D88" w14:textId="77777777" w:rsidTr="00732AE4">
        <w:trPr>
          <w:trHeight w:val="330"/>
          <w:jc w:val="center"/>
        </w:trPr>
        <w:tc>
          <w:tcPr>
            <w:tcW w:w="534" w:type="pct"/>
          </w:tcPr>
          <w:p w14:paraId="58633DF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619" w:type="pct"/>
          </w:tcPr>
          <w:p w14:paraId="724D838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30</w:t>
            </w:r>
          </w:p>
        </w:tc>
        <w:tc>
          <w:tcPr>
            <w:tcW w:w="499" w:type="pct"/>
          </w:tcPr>
          <w:p w14:paraId="22BC88F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76</w:t>
            </w:r>
          </w:p>
        </w:tc>
        <w:tc>
          <w:tcPr>
            <w:tcW w:w="677" w:type="pct"/>
          </w:tcPr>
          <w:p w14:paraId="35E0714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83</w:t>
            </w:r>
          </w:p>
        </w:tc>
        <w:tc>
          <w:tcPr>
            <w:tcW w:w="498" w:type="pct"/>
          </w:tcPr>
          <w:p w14:paraId="7E66BE6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50</w:t>
            </w:r>
          </w:p>
        </w:tc>
        <w:tc>
          <w:tcPr>
            <w:tcW w:w="498" w:type="pct"/>
          </w:tcPr>
          <w:p w14:paraId="46A3812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4</w:t>
            </w:r>
          </w:p>
        </w:tc>
        <w:tc>
          <w:tcPr>
            <w:tcW w:w="679" w:type="pct"/>
          </w:tcPr>
          <w:p w14:paraId="099ED29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80</w:t>
            </w:r>
          </w:p>
        </w:tc>
        <w:tc>
          <w:tcPr>
            <w:tcW w:w="498" w:type="pct"/>
          </w:tcPr>
          <w:p w14:paraId="2D01DCB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498" w:type="pct"/>
          </w:tcPr>
          <w:p w14:paraId="3B7E68D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5</w:t>
            </w:r>
          </w:p>
        </w:tc>
      </w:tr>
      <w:tr w:rsidR="00F039A5" w:rsidRPr="00732AE4" w14:paraId="5C918AAA" w14:textId="77777777" w:rsidTr="00732AE4">
        <w:trPr>
          <w:trHeight w:val="333"/>
          <w:jc w:val="center"/>
        </w:trPr>
        <w:tc>
          <w:tcPr>
            <w:tcW w:w="534" w:type="pct"/>
          </w:tcPr>
          <w:p w14:paraId="3247B42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619" w:type="pct"/>
          </w:tcPr>
          <w:p w14:paraId="03D78F8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21</w:t>
            </w:r>
          </w:p>
        </w:tc>
        <w:tc>
          <w:tcPr>
            <w:tcW w:w="499" w:type="pct"/>
          </w:tcPr>
          <w:p w14:paraId="7FAA8AA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67</w:t>
            </w:r>
          </w:p>
        </w:tc>
        <w:tc>
          <w:tcPr>
            <w:tcW w:w="677" w:type="pct"/>
          </w:tcPr>
          <w:p w14:paraId="4C95391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74</w:t>
            </w:r>
          </w:p>
        </w:tc>
        <w:tc>
          <w:tcPr>
            <w:tcW w:w="498" w:type="pct"/>
          </w:tcPr>
          <w:p w14:paraId="13BC629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41</w:t>
            </w:r>
          </w:p>
        </w:tc>
        <w:tc>
          <w:tcPr>
            <w:tcW w:w="498" w:type="pct"/>
          </w:tcPr>
          <w:p w14:paraId="3D1F84B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5</w:t>
            </w:r>
          </w:p>
        </w:tc>
        <w:tc>
          <w:tcPr>
            <w:tcW w:w="679" w:type="pct"/>
          </w:tcPr>
          <w:p w14:paraId="7D3320F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72</w:t>
            </w:r>
          </w:p>
        </w:tc>
        <w:tc>
          <w:tcPr>
            <w:tcW w:w="498" w:type="pct"/>
          </w:tcPr>
          <w:p w14:paraId="2D85992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85</w:t>
            </w:r>
          </w:p>
        </w:tc>
        <w:tc>
          <w:tcPr>
            <w:tcW w:w="498" w:type="pct"/>
          </w:tcPr>
          <w:p w14:paraId="7952123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7</w:t>
            </w:r>
          </w:p>
        </w:tc>
      </w:tr>
      <w:tr w:rsidR="00F039A5" w:rsidRPr="00732AE4" w14:paraId="2F453452" w14:textId="77777777" w:rsidTr="00732AE4">
        <w:trPr>
          <w:trHeight w:val="331"/>
          <w:jc w:val="center"/>
        </w:trPr>
        <w:tc>
          <w:tcPr>
            <w:tcW w:w="534" w:type="pct"/>
          </w:tcPr>
          <w:p w14:paraId="56818F12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619" w:type="pct"/>
          </w:tcPr>
          <w:p w14:paraId="435A9448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13</w:t>
            </w:r>
          </w:p>
        </w:tc>
        <w:tc>
          <w:tcPr>
            <w:tcW w:w="499" w:type="pct"/>
          </w:tcPr>
          <w:p w14:paraId="04F779D5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59</w:t>
            </w:r>
          </w:p>
        </w:tc>
        <w:tc>
          <w:tcPr>
            <w:tcW w:w="677" w:type="pct"/>
          </w:tcPr>
          <w:p w14:paraId="25099488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66</w:t>
            </w:r>
          </w:p>
        </w:tc>
        <w:tc>
          <w:tcPr>
            <w:tcW w:w="498" w:type="pct"/>
          </w:tcPr>
          <w:p w14:paraId="7B93E910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34</w:t>
            </w:r>
          </w:p>
        </w:tc>
        <w:tc>
          <w:tcPr>
            <w:tcW w:w="498" w:type="pct"/>
          </w:tcPr>
          <w:p w14:paraId="74610BD6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7</w:t>
            </w:r>
          </w:p>
        </w:tc>
        <w:tc>
          <w:tcPr>
            <w:tcW w:w="679" w:type="pct"/>
          </w:tcPr>
          <w:p w14:paraId="4A1008DA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64</w:t>
            </w:r>
          </w:p>
        </w:tc>
        <w:tc>
          <w:tcPr>
            <w:tcW w:w="498" w:type="pct"/>
          </w:tcPr>
          <w:p w14:paraId="643073A0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77</w:t>
            </w:r>
          </w:p>
        </w:tc>
        <w:tc>
          <w:tcPr>
            <w:tcW w:w="498" w:type="pct"/>
          </w:tcPr>
          <w:p w14:paraId="31D0B890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9</w:t>
            </w:r>
          </w:p>
        </w:tc>
      </w:tr>
      <w:tr w:rsidR="00F039A5" w:rsidRPr="00732AE4" w14:paraId="671670A5" w14:textId="77777777" w:rsidTr="00732AE4">
        <w:trPr>
          <w:trHeight w:val="330"/>
          <w:jc w:val="center"/>
        </w:trPr>
        <w:tc>
          <w:tcPr>
            <w:tcW w:w="534" w:type="pct"/>
          </w:tcPr>
          <w:p w14:paraId="0CF4F69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619" w:type="pct"/>
          </w:tcPr>
          <w:p w14:paraId="2CA5FA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105</w:t>
            </w:r>
          </w:p>
        </w:tc>
        <w:tc>
          <w:tcPr>
            <w:tcW w:w="499" w:type="pct"/>
          </w:tcPr>
          <w:p w14:paraId="7688821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52</w:t>
            </w:r>
          </w:p>
        </w:tc>
        <w:tc>
          <w:tcPr>
            <w:tcW w:w="677" w:type="pct"/>
          </w:tcPr>
          <w:p w14:paraId="6DF40BB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59</w:t>
            </w:r>
          </w:p>
        </w:tc>
        <w:tc>
          <w:tcPr>
            <w:tcW w:w="498" w:type="pct"/>
          </w:tcPr>
          <w:p w14:paraId="4672577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26</w:t>
            </w:r>
          </w:p>
        </w:tc>
        <w:tc>
          <w:tcPr>
            <w:tcW w:w="498" w:type="pct"/>
          </w:tcPr>
          <w:p w14:paraId="2B91CD3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0</w:t>
            </w:r>
          </w:p>
        </w:tc>
        <w:tc>
          <w:tcPr>
            <w:tcW w:w="679" w:type="pct"/>
          </w:tcPr>
          <w:p w14:paraId="137B7DA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6</w:t>
            </w:r>
          </w:p>
        </w:tc>
        <w:tc>
          <w:tcPr>
            <w:tcW w:w="498" w:type="pct"/>
          </w:tcPr>
          <w:p w14:paraId="0390E12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70</w:t>
            </w:r>
          </w:p>
        </w:tc>
        <w:tc>
          <w:tcPr>
            <w:tcW w:w="498" w:type="pct"/>
          </w:tcPr>
          <w:p w14:paraId="681ACC2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1</w:t>
            </w:r>
          </w:p>
        </w:tc>
      </w:tr>
      <w:tr w:rsidR="00F039A5" w:rsidRPr="00732AE4" w14:paraId="001C6834" w14:textId="77777777" w:rsidTr="00732AE4">
        <w:trPr>
          <w:trHeight w:val="330"/>
          <w:jc w:val="center"/>
        </w:trPr>
        <w:tc>
          <w:tcPr>
            <w:tcW w:w="534" w:type="pct"/>
          </w:tcPr>
          <w:p w14:paraId="62EC558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619" w:type="pct"/>
          </w:tcPr>
          <w:p w14:paraId="1F9A62A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98</w:t>
            </w:r>
          </w:p>
        </w:tc>
        <w:tc>
          <w:tcPr>
            <w:tcW w:w="499" w:type="pct"/>
          </w:tcPr>
          <w:p w14:paraId="00C874F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45</w:t>
            </w:r>
          </w:p>
        </w:tc>
        <w:tc>
          <w:tcPr>
            <w:tcW w:w="677" w:type="pct"/>
          </w:tcPr>
          <w:p w14:paraId="253D0E9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52</w:t>
            </w:r>
          </w:p>
        </w:tc>
        <w:tc>
          <w:tcPr>
            <w:tcW w:w="498" w:type="pct"/>
          </w:tcPr>
          <w:p w14:paraId="32647F6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19</w:t>
            </w:r>
          </w:p>
        </w:tc>
        <w:tc>
          <w:tcPr>
            <w:tcW w:w="498" w:type="pct"/>
          </w:tcPr>
          <w:p w14:paraId="5479917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3</w:t>
            </w:r>
          </w:p>
        </w:tc>
        <w:tc>
          <w:tcPr>
            <w:tcW w:w="679" w:type="pct"/>
          </w:tcPr>
          <w:p w14:paraId="56CF478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9</w:t>
            </w:r>
          </w:p>
        </w:tc>
        <w:tc>
          <w:tcPr>
            <w:tcW w:w="498" w:type="pct"/>
          </w:tcPr>
          <w:p w14:paraId="68F809C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62</w:t>
            </w:r>
          </w:p>
        </w:tc>
        <w:tc>
          <w:tcPr>
            <w:tcW w:w="498" w:type="pct"/>
          </w:tcPr>
          <w:p w14:paraId="0E9B8A7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4</w:t>
            </w:r>
          </w:p>
        </w:tc>
      </w:tr>
      <w:tr w:rsidR="00F039A5" w:rsidRPr="00732AE4" w14:paraId="5AAFC2FE" w14:textId="77777777" w:rsidTr="00732AE4">
        <w:trPr>
          <w:trHeight w:val="330"/>
          <w:jc w:val="center"/>
        </w:trPr>
        <w:tc>
          <w:tcPr>
            <w:tcW w:w="534" w:type="pct"/>
          </w:tcPr>
          <w:p w14:paraId="5CD64C5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619" w:type="pct"/>
          </w:tcPr>
          <w:p w14:paraId="243C4B7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91</w:t>
            </w:r>
          </w:p>
        </w:tc>
        <w:tc>
          <w:tcPr>
            <w:tcW w:w="499" w:type="pct"/>
          </w:tcPr>
          <w:p w14:paraId="3828585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38</w:t>
            </w:r>
          </w:p>
        </w:tc>
        <w:tc>
          <w:tcPr>
            <w:tcW w:w="677" w:type="pct"/>
          </w:tcPr>
          <w:p w14:paraId="7ED102D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45</w:t>
            </w:r>
          </w:p>
        </w:tc>
        <w:tc>
          <w:tcPr>
            <w:tcW w:w="498" w:type="pct"/>
          </w:tcPr>
          <w:p w14:paraId="33664BF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12</w:t>
            </w:r>
          </w:p>
        </w:tc>
        <w:tc>
          <w:tcPr>
            <w:tcW w:w="498" w:type="pct"/>
          </w:tcPr>
          <w:p w14:paraId="767D318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56</w:t>
            </w:r>
          </w:p>
        </w:tc>
        <w:tc>
          <w:tcPr>
            <w:tcW w:w="679" w:type="pct"/>
          </w:tcPr>
          <w:p w14:paraId="3BE2BA8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2</w:t>
            </w:r>
          </w:p>
        </w:tc>
        <w:tc>
          <w:tcPr>
            <w:tcW w:w="498" w:type="pct"/>
          </w:tcPr>
          <w:p w14:paraId="0419970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55</w:t>
            </w:r>
          </w:p>
        </w:tc>
        <w:tc>
          <w:tcPr>
            <w:tcW w:w="498" w:type="pct"/>
          </w:tcPr>
          <w:p w14:paraId="64C452F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87</w:t>
            </w:r>
          </w:p>
        </w:tc>
      </w:tr>
      <w:tr w:rsidR="00F039A5" w:rsidRPr="00732AE4" w14:paraId="25BA2240" w14:textId="77777777" w:rsidTr="00732AE4">
        <w:trPr>
          <w:trHeight w:val="330"/>
          <w:jc w:val="center"/>
        </w:trPr>
        <w:tc>
          <w:tcPr>
            <w:tcW w:w="534" w:type="pct"/>
          </w:tcPr>
          <w:p w14:paraId="23D86E6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619" w:type="pct"/>
          </w:tcPr>
          <w:p w14:paraId="410F4C7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85</w:t>
            </w:r>
          </w:p>
        </w:tc>
        <w:tc>
          <w:tcPr>
            <w:tcW w:w="499" w:type="pct"/>
          </w:tcPr>
          <w:p w14:paraId="02F63BA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32</w:t>
            </w:r>
          </w:p>
        </w:tc>
        <w:tc>
          <w:tcPr>
            <w:tcW w:w="677" w:type="pct"/>
          </w:tcPr>
          <w:p w14:paraId="3B5BC3F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39</w:t>
            </w:r>
          </w:p>
        </w:tc>
        <w:tc>
          <w:tcPr>
            <w:tcW w:w="498" w:type="pct"/>
          </w:tcPr>
          <w:p w14:paraId="4A78F6E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06</w:t>
            </w:r>
          </w:p>
        </w:tc>
        <w:tc>
          <w:tcPr>
            <w:tcW w:w="498" w:type="pct"/>
          </w:tcPr>
          <w:p w14:paraId="1DA5D50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49</w:t>
            </w:r>
          </w:p>
        </w:tc>
        <w:tc>
          <w:tcPr>
            <w:tcW w:w="679" w:type="pct"/>
          </w:tcPr>
          <w:p w14:paraId="7DEAAC8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6</w:t>
            </w:r>
          </w:p>
        </w:tc>
        <w:tc>
          <w:tcPr>
            <w:tcW w:w="498" w:type="pct"/>
          </w:tcPr>
          <w:p w14:paraId="2EE9DDA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49</w:t>
            </w:r>
          </w:p>
        </w:tc>
        <w:tc>
          <w:tcPr>
            <w:tcW w:w="498" w:type="pct"/>
          </w:tcPr>
          <w:p w14:paraId="5CEA5B3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80</w:t>
            </w:r>
          </w:p>
        </w:tc>
      </w:tr>
      <w:tr w:rsidR="00F039A5" w:rsidRPr="00732AE4" w14:paraId="5C4A5798" w14:textId="77777777" w:rsidTr="00732AE4">
        <w:trPr>
          <w:trHeight w:val="330"/>
          <w:jc w:val="center"/>
        </w:trPr>
        <w:tc>
          <w:tcPr>
            <w:tcW w:w="534" w:type="pct"/>
          </w:tcPr>
          <w:p w14:paraId="70C0BFD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619" w:type="pct"/>
          </w:tcPr>
          <w:p w14:paraId="2D8CD66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79</w:t>
            </w:r>
          </w:p>
        </w:tc>
        <w:tc>
          <w:tcPr>
            <w:tcW w:w="499" w:type="pct"/>
          </w:tcPr>
          <w:p w14:paraId="0F0AF15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26</w:t>
            </w:r>
          </w:p>
        </w:tc>
        <w:tc>
          <w:tcPr>
            <w:tcW w:w="677" w:type="pct"/>
          </w:tcPr>
          <w:p w14:paraId="31D92CA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33</w:t>
            </w:r>
          </w:p>
        </w:tc>
        <w:tc>
          <w:tcPr>
            <w:tcW w:w="498" w:type="pct"/>
          </w:tcPr>
          <w:p w14:paraId="73922C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00</w:t>
            </w:r>
          </w:p>
        </w:tc>
        <w:tc>
          <w:tcPr>
            <w:tcW w:w="498" w:type="pct"/>
          </w:tcPr>
          <w:p w14:paraId="49B3A95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43</w:t>
            </w:r>
          </w:p>
        </w:tc>
        <w:tc>
          <w:tcPr>
            <w:tcW w:w="679" w:type="pct"/>
          </w:tcPr>
          <w:p w14:paraId="0C73F65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0</w:t>
            </w:r>
          </w:p>
        </w:tc>
        <w:tc>
          <w:tcPr>
            <w:tcW w:w="498" w:type="pct"/>
          </w:tcPr>
          <w:p w14:paraId="57BD9CD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43</w:t>
            </w:r>
          </w:p>
        </w:tc>
        <w:tc>
          <w:tcPr>
            <w:tcW w:w="498" w:type="pct"/>
          </w:tcPr>
          <w:p w14:paraId="2036403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74</w:t>
            </w:r>
          </w:p>
        </w:tc>
      </w:tr>
      <w:tr w:rsidR="00F039A5" w:rsidRPr="00732AE4" w14:paraId="15939AF4" w14:textId="77777777" w:rsidTr="00732AE4">
        <w:trPr>
          <w:trHeight w:val="330"/>
          <w:jc w:val="center"/>
        </w:trPr>
        <w:tc>
          <w:tcPr>
            <w:tcW w:w="534" w:type="pct"/>
          </w:tcPr>
          <w:p w14:paraId="2B0F455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619" w:type="pct"/>
          </w:tcPr>
          <w:p w14:paraId="03E44D1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73</w:t>
            </w:r>
          </w:p>
        </w:tc>
        <w:tc>
          <w:tcPr>
            <w:tcW w:w="499" w:type="pct"/>
          </w:tcPr>
          <w:p w14:paraId="686E121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20</w:t>
            </w:r>
          </w:p>
        </w:tc>
        <w:tc>
          <w:tcPr>
            <w:tcW w:w="677" w:type="pct"/>
          </w:tcPr>
          <w:p w14:paraId="61B8F90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27</w:t>
            </w:r>
          </w:p>
        </w:tc>
        <w:tc>
          <w:tcPr>
            <w:tcW w:w="498" w:type="pct"/>
          </w:tcPr>
          <w:p w14:paraId="1036B1B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94</w:t>
            </w:r>
          </w:p>
        </w:tc>
        <w:tc>
          <w:tcPr>
            <w:tcW w:w="498" w:type="pct"/>
          </w:tcPr>
          <w:p w14:paraId="1D4BFB4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38</w:t>
            </w:r>
          </w:p>
        </w:tc>
        <w:tc>
          <w:tcPr>
            <w:tcW w:w="679" w:type="pct"/>
          </w:tcPr>
          <w:p w14:paraId="06F428D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4</w:t>
            </w:r>
          </w:p>
        </w:tc>
        <w:tc>
          <w:tcPr>
            <w:tcW w:w="498" w:type="pct"/>
          </w:tcPr>
          <w:p w14:paraId="5FD07E1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7</w:t>
            </w:r>
          </w:p>
        </w:tc>
        <w:tc>
          <w:tcPr>
            <w:tcW w:w="498" w:type="pct"/>
          </w:tcPr>
          <w:p w14:paraId="5C8280C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68</w:t>
            </w:r>
          </w:p>
        </w:tc>
      </w:tr>
      <w:tr w:rsidR="00F039A5" w:rsidRPr="00732AE4" w14:paraId="53024CC1" w14:textId="77777777" w:rsidTr="00732AE4">
        <w:trPr>
          <w:trHeight w:val="330"/>
          <w:jc w:val="center"/>
        </w:trPr>
        <w:tc>
          <w:tcPr>
            <w:tcW w:w="534" w:type="pct"/>
          </w:tcPr>
          <w:p w14:paraId="5AAC46C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619" w:type="pct"/>
          </w:tcPr>
          <w:p w14:paraId="1E2311D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67</w:t>
            </w:r>
          </w:p>
        </w:tc>
        <w:tc>
          <w:tcPr>
            <w:tcW w:w="499" w:type="pct"/>
          </w:tcPr>
          <w:p w14:paraId="4271042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14</w:t>
            </w:r>
          </w:p>
        </w:tc>
        <w:tc>
          <w:tcPr>
            <w:tcW w:w="677" w:type="pct"/>
          </w:tcPr>
          <w:p w14:paraId="04B9473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22</w:t>
            </w:r>
          </w:p>
        </w:tc>
        <w:tc>
          <w:tcPr>
            <w:tcW w:w="498" w:type="pct"/>
          </w:tcPr>
          <w:p w14:paraId="52ED531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89</w:t>
            </w:r>
          </w:p>
        </w:tc>
        <w:tc>
          <w:tcPr>
            <w:tcW w:w="498" w:type="pct"/>
          </w:tcPr>
          <w:p w14:paraId="759A1C0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32</w:t>
            </w:r>
          </w:p>
        </w:tc>
        <w:tc>
          <w:tcPr>
            <w:tcW w:w="679" w:type="pct"/>
          </w:tcPr>
          <w:p w14:paraId="3431537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8</w:t>
            </w:r>
          </w:p>
        </w:tc>
        <w:tc>
          <w:tcPr>
            <w:tcW w:w="498" w:type="pct"/>
          </w:tcPr>
          <w:p w14:paraId="635BD4D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2</w:t>
            </w:r>
          </w:p>
        </w:tc>
        <w:tc>
          <w:tcPr>
            <w:tcW w:w="498" w:type="pct"/>
          </w:tcPr>
          <w:p w14:paraId="5502444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63</w:t>
            </w:r>
          </w:p>
        </w:tc>
      </w:tr>
      <w:tr w:rsidR="00F039A5" w:rsidRPr="00732AE4" w14:paraId="0EFF1C4A" w14:textId="77777777" w:rsidTr="00732AE4">
        <w:trPr>
          <w:trHeight w:val="330"/>
          <w:jc w:val="center"/>
        </w:trPr>
        <w:tc>
          <w:tcPr>
            <w:tcW w:w="534" w:type="pct"/>
          </w:tcPr>
          <w:p w14:paraId="1A4776B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619" w:type="pct"/>
          </w:tcPr>
          <w:p w14:paraId="42A1DB7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62</w:t>
            </w:r>
          </w:p>
        </w:tc>
        <w:tc>
          <w:tcPr>
            <w:tcW w:w="499" w:type="pct"/>
          </w:tcPr>
          <w:p w14:paraId="566E2D2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09</w:t>
            </w:r>
          </w:p>
        </w:tc>
        <w:tc>
          <w:tcPr>
            <w:tcW w:w="677" w:type="pct"/>
          </w:tcPr>
          <w:p w14:paraId="5BC78D8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16</w:t>
            </w:r>
          </w:p>
        </w:tc>
        <w:tc>
          <w:tcPr>
            <w:tcW w:w="498" w:type="pct"/>
          </w:tcPr>
          <w:p w14:paraId="118D7C1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84</w:t>
            </w:r>
          </w:p>
        </w:tc>
        <w:tc>
          <w:tcPr>
            <w:tcW w:w="498" w:type="pct"/>
          </w:tcPr>
          <w:p w14:paraId="7BDF38F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27</w:t>
            </w:r>
          </w:p>
        </w:tc>
        <w:tc>
          <w:tcPr>
            <w:tcW w:w="679" w:type="pct"/>
          </w:tcPr>
          <w:p w14:paraId="3D99C3D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3</w:t>
            </w:r>
          </w:p>
        </w:tc>
        <w:tc>
          <w:tcPr>
            <w:tcW w:w="498" w:type="pct"/>
          </w:tcPr>
          <w:p w14:paraId="4EFB9E4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498" w:type="pct"/>
          </w:tcPr>
          <w:p w14:paraId="25F3A49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57</w:t>
            </w:r>
          </w:p>
        </w:tc>
      </w:tr>
      <w:tr w:rsidR="00F039A5" w:rsidRPr="00732AE4" w14:paraId="2B4A8C55" w14:textId="77777777" w:rsidTr="00732AE4">
        <w:trPr>
          <w:trHeight w:val="331"/>
          <w:jc w:val="center"/>
        </w:trPr>
        <w:tc>
          <w:tcPr>
            <w:tcW w:w="534" w:type="pct"/>
          </w:tcPr>
          <w:p w14:paraId="6BED030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619" w:type="pct"/>
          </w:tcPr>
          <w:p w14:paraId="7E99C33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57</w:t>
            </w:r>
          </w:p>
        </w:tc>
        <w:tc>
          <w:tcPr>
            <w:tcW w:w="499" w:type="pct"/>
          </w:tcPr>
          <w:p w14:paraId="6BE3CEB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04</w:t>
            </w:r>
          </w:p>
        </w:tc>
        <w:tc>
          <w:tcPr>
            <w:tcW w:w="677" w:type="pct"/>
          </w:tcPr>
          <w:p w14:paraId="1D7DBD9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12</w:t>
            </w:r>
          </w:p>
        </w:tc>
        <w:tc>
          <w:tcPr>
            <w:tcW w:w="498" w:type="pct"/>
          </w:tcPr>
          <w:p w14:paraId="7BDFEB0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79</w:t>
            </w:r>
          </w:p>
        </w:tc>
        <w:tc>
          <w:tcPr>
            <w:tcW w:w="498" w:type="pct"/>
          </w:tcPr>
          <w:p w14:paraId="58475D5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22</w:t>
            </w:r>
          </w:p>
        </w:tc>
        <w:tc>
          <w:tcPr>
            <w:tcW w:w="679" w:type="pct"/>
          </w:tcPr>
          <w:p w14:paraId="44D442F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8</w:t>
            </w:r>
          </w:p>
        </w:tc>
        <w:tc>
          <w:tcPr>
            <w:tcW w:w="498" w:type="pct"/>
          </w:tcPr>
          <w:p w14:paraId="1E19192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1</w:t>
            </w:r>
          </w:p>
        </w:tc>
        <w:tc>
          <w:tcPr>
            <w:tcW w:w="498" w:type="pct"/>
          </w:tcPr>
          <w:p w14:paraId="43E7B65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52</w:t>
            </w:r>
          </w:p>
        </w:tc>
      </w:tr>
      <w:tr w:rsidR="00F039A5" w:rsidRPr="00732AE4" w14:paraId="48D4B64B" w14:textId="77777777" w:rsidTr="00732AE4">
        <w:trPr>
          <w:trHeight w:val="330"/>
          <w:jc w:val="center"/>
        </w:trPr>
        <w:tc>
          <w:tcPr>
            <w:tcW w:w="534" w:type="pct"/>
          </w:tcPr>
          <w:p w14:paraId="65F66E3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619" w:type="pct"/>
          </w:tcPr>
          <w:p w14:paraId="39EF564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52</w:t>
            </w:r>
          </w:p>
        </w:tc>
        <w:tc>
          <w:tcPr>
            <w:tcW w:w="499" w:type="pct"/>
          </w:tcPr>
          <w:p w14:paraId="2DCDA5E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200</w:t>
            </w:r>
          </w:p>
        </w:tc>
        <w:tc>
          <w:tcPr>
            <w:tcW w:w="677" w:type="pct"/>
          </w:tcPr>
          <w:p w14:paraId="45626D0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07</w:t>
            </w:r>
          </w:p>
        </w:tc>
        <w:tc>
          <w:tcPr>
            <w:tcW w:w="498" w:type="pct"/>
          </w:tcPr>
          <w:p w14:paraId="6BFD84C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74</w:t>
            </w:r>
          </w:p>
        </w:tc>
        <w:tc>
          <w:tcPr>
            <w:tcW w:w="498" w:type="pct"/>
          </w:tcPr>
          <w:p w14:paraId="77DB9AF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17</w:t>
            </w:r>
          </w:p>
        </w:tc>
        <w:tc>
          <w:tcPr>
            <w:tcW w:w="679" w:type="pct"/>
          </w:tcPr>
          <w:p w14:paraId="3ED4B31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4</w:t>
            </w:r>
          </w:p>
        </w:tc>
        <w:tc>
          <w:tcPr>
            <w:tcW w:w="498" w:type="pct"/>
          </w:tcPr>
          <w:p w14:paraId="00E796E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6</w:t>
            </w:r>
          </w:p>
        </w:tc>
        <w:tc>
          <w:tcPr>
            <w:tcW w:w="498" w:type="pct"/>
          </w:tcPr>
          <w:p w14:paraId="4F9601E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</w:tr>
      <w:tr w:rsidR="00F039A5" w:rsidRPr="00732AE4" w14:paraId="1609D786" w14:textId="77777777" w:rsidTr="00732AE4">
        <w:trPr>
          <w:trHeight w:val="333"/>
          <w:jc w:val="center"/>
        </w:trPr>
        <w:tc>
          <w:tcPr>
            <w:tcW w:w="534" w:type="pct"/>
          </w:tcPr>
          <w:p w14:paraId="23622E5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619" w:type="pct"/>
          </w:tcPr>
          <w:p w14:paraId="0898AA4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47</w:t>
            </w:r>
          </w:p>
        </w:tc>
        <w:tc>
          <w:tcPr>
            <w:tcW w:w="499" w:type="pct"/>
          </w:tcPr>
          <w:p w14:paraId="63CA3EF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95</w:t>
            </w:r>
          </w:p>
        </w:tc>
        <w:tc>
          <w:tcPr>
            <w:tcW w:w="677" w:type="pct"/>
          </w:tcPr>
          <w:p w14:paraId="60DF42C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802</w:t>
            </w:r>
          </w:p>
        </w:tc>
        <w:tc>
          <w:tcPr>
            <w:tcW w:w="498" w:type="pct"/>
          </w:tcPr>
          <w:p w14:paraId="7011C87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70</w:t>
            </w:r>
          </w:p>
        </w:tc>
        <w:tc>
          <w:tcPr>
            <w:tcW w:w="498" w:type="pct"/>
          </w:tcPr>
          <w:p w14:paraId="7543BCC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13</w:t>
            </w:r>
          </w:p>
        </w:tc>
        <w:tc>
          <w:tcPr>
            <w:tcW w:w="679" w:type="pct"/>
          </w:tcPr>
          <w:p w14:paraId="42AE897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99</w:t>
            </w:r>
          </w:p>
        </w:tc>
        <w:tc>
          <w:tcPr>
            <w:tcW w:w="498" w:type="pct"/>
          </w:tcPr>
          <w:p w14:paraId="3CDD873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2</w:t>
            </w:r>
          </w:p>
        </w:tc>
        <w:tc>
          <w:tcPr>
            <w:tcW w:w="498" w:type="pct"/>
          </w:tcPr>
          <w:p w14:paraId="1998CD5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3</w:t>
            </w:r>
          </w:p>
        </w:tc>
      </w:tr>
      <w:tr w:rsidR="00F039A5" w:rsidRPr="00732AE4" w14:paraId="7BCCF2E6" w14:textId="77777777" w:rsidTr="00732AE4">
        <w:trPr>
          <w:trHeight w:val="330"/>
          <w:jc w:val="center"/>
        </w:trPr>
        <w:tc>
          <w:tcPr>
            <w:tcW w:w="534" w:type="pct"/>
          </w:tcPr>
          <w:p w14:paraId="129DF88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619" w:type="pct"/>
          </w:tcPr>
          <w:p w14:paraId="5153825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43</w:t>
            </w:r>
          </w:p>
        </w:tc>
        <w:tc>
          <w:tcPr>
            <w:tcW w:w="499" w:type="pct"/>
          </w:tcPr>
          <w:p w14:paraId="0BBC52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91</w:t>
            </w:r>
          </w:p>
        </w:tc>
        <w:tc>
          <w:tcPr>
            <w:tcW w:w="677" w:type="pct"/>
          </w:tcPr>
          <w:p w14:paraId="52A7352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98</w:t>
            </w:r>
          </w:p>
        </w:tc>
        <w:tc>
          <w:tcPr>
            <w:tcW w:w="498" w:type="pct"/>
          </w:tcPr>
          <w:p w14:paraId="73AF9E8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65</w:t>
            </w:r>
          </w:p>
        </w:tc>
        <w:tc>
          <w:tcPr>
            <w:tcW w:w="498" w:type="pct"/>
          </w:tcPr>
          <w:p w14:paraId="33611D5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09</w:t>
            </w:r>
          </w:p>
        </w:tc>
        <w:tc>
          <w:tcPr>
            <w:tcW w:w="679" w:type="pct"/>
          </w:tcPr>
          <w:p w14:paraId="2FB0A34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95</w:t>
            </w:r>
          </w:p>
        </w:tc>
        <w:tc>
          <w:tcPr>
            <w:tcW w:w="498" w:type="pct"/>
          </w:tcPr>
          <w:p w14:paraId="26738AA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7</w:t>
            </w:r>
          </w:p>
        </w:tc>
        <w:tc>
          <w:tcPr>
            <w:tcW w:w="498" w:type="pct"/>
          </w:tcPr>
          <w:p w14:paraId="399A9ED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8</w:t>
            </w:r>
          </w:p>
        </w:tc>
      </w:tr>
      <w:tr w:rsidR="00F039A5" w:rsidRPr="00732AE4" w14:paraId="40B1FD22" w14:textId="77777777" w:rsidTr="00732AE4">
        <w:trPr>
          <w:trHeight w:val="330"/>
          <w:jc w:val="center"/>
        </w:trPr>
        <w:tc>
          <w:tcPr>
            <w:tcW w:w="534" w:type="pct"/>
          </w:tcPr>
          <w:p w14:paraId="008F5C5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619" w:type="pct"/>
          </w:tcPr>
          <w:p w14:paraId="16D72A8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38</w:t>
            </w:r>
          </w:p>
        </w:tc>
        <w:tc>
          <w:tcPr>
            <w:tcW w:w="499" w:type="pct"/>
          </w:tcPr>
          <w:p w14:paraId="57879FF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87</w:t>
            </w:r>
          </w:p>
        </w:tc>
        <w:tc>
          <w:tcPr>
            <w:tcW w:w="677" w:type="pct"/>
          </w:tcPr>
          <w:p w14:paraId="090F9B3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94</w:t>
            </w:r>
          </w:p>
        </w:tc>
        <w:tc>
          <w:tcPr>
            <w:tcW w:w="498" w:type="pct"/>
          </w:tcPr>
          <w:p w14:paraId="36C125E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61</w:t>
            </w:r>
          </w:p>
        </w:tc>
        <w:tc>
          <w:tcPr>
            <w:tcW w:w="498" w:type="pct"/>
          </w:tcPr>
          <w:p w14:paraId="2AD7E1D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04</w:t>
            </w:r>
          </w:p>
        </w:tc>
        <w:tc>
          <w:tcPr>
            <w:tcW w:w="679" w:type="pct"/>
          </w:tcPr>
          <w:p w14:paraId="3700B80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90</w:t>
            </w:r>
          </w:p>
        </w:tc>
        <w:tc>
          <w:tcPr>
            <w:tcW w:w="498" w:type="pct"/>
          </w:tcPr>
          <w:p w14:paraId="31A1794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3</w:t>
            </w:r>
          </w:p>
        </w:tc>
        <w:tc>
          <w:tcPr>
            <w:tcW w:w="498" w:type="pct"/>
          </w:tcPr>
          <w:p w14:paraId="1AB584B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4</w:t>
            </w:r>
          </w:p>
        </w:tc>
      </w:tr>
      <w:tr w:rsidR="00F039A5" w:rsidRPr="00732AE4" w14:paraId="48464758" w14:textId="77777777" w:rsidTr="00732AE4">
        <w:trPr>
          <w:trHeight w:val="330"/>
          <w:jc w:val="center"/>
        </w:trPr>
        <w:tc>
          <w:tcPr>
            <w:tcW w:w="534" w:type="pct"/>
          </w:tcPr>
          <w:p w14:paraId="0748DD3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619" w:type="pct"/>
          </w:tcPr>
          <w:p w14:paraId="115B54F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34</w:t>
            </w:r>
          </w:p>
        </w:tc>
        <w:tc>
          <w:tcPr>
            <w:tcW w:w="499" w:type="pct"/>
          </w:tcPr>
          <w:p w14:paraId="77D7FE6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83</w:t>
            </w:r>
          </w:p>
        </w:tc>
        <w:tc>
          <w:tcPr>
            <w:tcW w:w="677" w:type="pct"/>
          </w:tcPr>
          <w:p w14:paraId="3447410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90</w:t>
            </w:r>
          </w:p>
        </w:tc>
        <w:tc>
          <w:tcPr>
            <w:tcW w:w="498" w:type="pct"/>
          </w:tcPr>
          <w:p w14:paraId="2C96AFB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57</w:t>
            </w:r>
          </w:p>
        </w:tc>
        <w:tc>
          <w:tcPr>
            <w:tcW w:w="498" w:type="pct"/>
          </w:tcPr>
          <w:p w14:paraId="2BE0CBB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00</w:t>
            </w:r>
          </w:p>
        </w:tc>
        <w:tc>
          <w:tcPr>
            <w:tcW w:w="679" w:type="pct"/>
          </w:tcPr>
          <w:p w14:paraId="69F3EE1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86</w:t>
            </w:r>
          </w:p>
        </w:tc>
        <w:tc>
          <w:tcPr>
            <w:tcW w:w="498" w:type="pct"/>
          </w:tcPr>
          <w:p w14:paraId="4E01D48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9</w:t>
            </w:r>
          </w:p>
        </w:tc>
        <w:tc>
          <w:tcPr>
            <w:tcW w:w="498" w:type="pct"/>
          </w:tcPr>
          <w:p w14:paraId="37440A2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0</w:t>
            </w:r>
          </w:p>
        </w:tc>
      </w:tr>
      <w:tr w:rsidR="00F039A5" w:rsidRPr="00732AE4" w14:paraId="2C98A3C6" w14:textId="77777777" w:rsidTr="00732AE4">
        <w:trPr>
          <w:trHeight w:val="330"/>
          <w:jc w:val="center"/>
        </w:trPr>
        <w:tc>
          <w:tcPr>
            <w:tcW w:w="534" w:type="pct"/>
          </w:tcPr>
          <w:p w14:paraId="4B2BD84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619" w:type="pct"/>
          </w:tcPr>
          <w:p w14:paraId="6C1414E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30</w:t>
            </w:r>
          </w:p>
        </w:tc>
        <w:tc>
          <w:tcPr>
            <w:tcW w:w="499" w:type="pct"/>
          </w:tcPr>
          <w:p w14:paraId="59737D5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79</w:t>
            </w:r>
          </w:p>
        </w:tc>
        <w:tc>
          <w:tcPr>
            <w:tcW w:w="677" w:type="pct"/>
          </w:tcPr>
          <w:p w14:paraId="3E9D850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86</w:t>
            </w:r>
          </w:p>
        </w:tc>
        <w:tc>
          <w:tcPr>
            <w:tcW w:w="498" w:type="pct"/>
          </w:tcPr>
          <w:p w14:paraId="3C05E78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53</w:t>
            </w:r>
          </w:p>
        </w:tc>
        <w:tc>
          <w:tcPr>
            <w:tcW w:w="498" w:type="pct"/>
          </w:tcPr>
          <w:p w14:paraId="49906C3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97</w:t>
            </w:r>
          </w:p>
        </w:tc>
        <w:tc>
          <w:tcPr>
            <w:tcW w:w="679" w:type="pct"/>
          </w:tcPr>
          <w:p w14:paraId="4494D7C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83</w:t>
            </w:r>
          </w:p>
        </w:tc>
        <w:tc>
          <w:tcPr>
            <w:tcW w:w="498" w:type="pct"/>
          </w:tcPr>
          <w:p w14:paraId="1D266D3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5</w:t>
            </w:r>
          </w:p>
        </w:tc>
        <w:tc>
          <w:tcPr>
            <w:tcW w:w="498" w:type="pct"/>
          </w:tcPr>
          <w:p w14:paraId="6638D03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6</w:t>
            </w:r>
          </w:p>
        </w:tc>
      </w:tr>
      <w:tr w:rsidR="00F039A5" w:rsidRPr="00732AE4" w14:paraId="6843E25F" w14:textId="77777777" w:rsidTr="00732AE4">
        <w:trPr>
          <w:trHeight w:val="330"/>
          <w:jc w:val="center"/>
        </w:trPr>
        <w:tc>
          <w:tcPr>
            <w:tcW w:w="534" w:type="pct"/>
          </w:tcPr>
          <w:p w14:paraId="76CFBBF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619" w:type="pct"/>
          </w:tcPr>
          <w:p w14:paraId="1A6A04A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27</w:t>
            </w:r>
          </w:p>
        </w:tc>
        <w:tc>
          <w:tcPr>
            <w:tcW w:w="499" w:type="pct"/>
          </w:tcPr>
          <w:p w14:paraId="7041A7D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75</w:t>
            </w:r>
          </w:p>
        </w:tc>
        <w:tc>
          <w:tcPr>
            <w:tcW w:w="677" w:type="pct"/>
          </w:tcPr>
          <w:p w14:paraId="21D0411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83</w:t>
            </w:r>
          </w:p>
        </w:tc>
        <w:tc>
          <w:tcPr>
            <w:tcW w:w="498" w:type="pct"/>
          </w:tcPr>
          <w:p w14:paraId="4D5DD78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50</w:t>
            </w:r>
          </w:p>
        </w:tc>
        <w:tc>
          <w:tcPr>
            <w:tcW w:w="498" w:type="pct"/>
          </w:tcPr>
          <w:p w14:paraId="2421935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93</w:t>
            </w:r>
          </w:p>
        </w:tc>
        <w:tc>
          <w:tcPr>
            <w:tcW w:w="679" w:type="pct"/>
          </w:tcPr>
          <w:p w14:paraId="371EF0F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79</w:t>
            </w:r>
          </w:p>
        </w:tc>
        <w:tc>
          <w:tcPr>
            <w:tcW w:w="498" w:type="pct"/>
          </w:tcPr>
          <w:p w14:paraId="390DE9B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2</w:t>
            </w:r>
          </w:p>
        </w:tc>
        <w:tc>
          <w:tcPr>
            <w:tcW w:w="498" w:type="pct"/>
          </w:tcPr>
          <w:p w14:paraId="65CC436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2</w:t>
            </w:r>
          </w:p>
        </w:tc>
      </w:tr>
      <w:tr w:rsidR="00F039A5" w:rsidRPr="00732AE4" w14:paraId="0F59DF20" w14:textId="77777777" w:rsidTr="00732AE4">
        <w:trPr>
          <w:trHeight w:val="330"/>
          <w:jc w:val="center"/>
        </w:trPr>
        <w:tc>
          <w:tcPr>
            <w:tcW w:w="534" w:type="pct"/>
          </w:tcPr>
          <w:p w14:paraId="0F5049A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619" w:type="pct"/>
          </w:tcPr>
          <w:p w14:paraId="162752A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23</w:t>
            </w:r>
          </w:p>
        </w:tc>
        <w:tc>
          <w:tcPr>
            <w:tcW w:w="499" w:type="pct"/>
          </w:tcPr>
          <w:p w14:paraId="7D9AC49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72</w:t>
            </w:r>
          </w:p>
        </w:tc>
        <w:tc>
          <w:tcPr>
            <w:tcW w:w="677" w:type="pct"/>
          </w:tcPr>
          <w:p w14:paraId="357461E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79</w:t>
            </w:r>
          </w:p>
        </w:tc>
        <w:tc>
          <w:tcPr>
            <w:tcW w:w="498" w:type="pct"/>
          </w:tcPr>
          <w:p w14:paraId="4CDC590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46</w:t>
            </w:r>
          </w:p>
        </w:tc>
        <w:tc>
          <w:tcPr>
            <w:tcW w:w="498" w:type="pct"/>
          </w:tcPr>
          <w:p w14:paraId="3C50E67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89</w:t>
            </w:r>
          </w:p>
        </w:tc>
        <w:tc>
          <w:tcPr>
            <w:tcW w:w="679" w:type="pct"/>
          </w:tcPr>
          <w:p w14:paraId="06A5690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75</w:t>
            </w:r>
          </w:p>
        </w:tc>
        <w:tc>
          <w:tcPr>
            <w:tcW w:w="498" w:type="pct"/>
          </w:tcPr>
          <w:p w14:paraId="12BADB3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88</w:t>
            </w:r>
          </w:p>
        </w:tc>
        <w:tc>
          <w:tcPr>
            <w:tcW w:w="498" w:type="pct"/>
          </w:tcPr>
          <w:p w14:paraId="2578336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9</w:t>
            </w:r>
          </w:p>
        </w:tc>
      </w:tr>
      <w:tr w:rsidR="00F039A5" w:rsidRPr="00732AE4" w14:paraId="5905392F" w14:textId="77777777" w:rsidTr="00732AE4">
        <w:trPr>
          <w:trHeight w:val="331"/>
          <w:jc w:val="center"/>
        </w:trPr>
        <w:tc>
          <w:tcPr>
            <w:tcW w:w="534" w:type="pct"/>
          </w:tcPr>
          <w:p w14:paraId="05D19224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619" w:type="pct"/>
          </w:tcPr>
          <w:p w14:paraId="53E01571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20</w:t>
            </w:r>
          </w:p>
        </w:tc>
        <w:tc>
          <w:tcPr>
            <w:tcW w:w="499" w:type="pct"/>
          </w:tcPr>
          <w:p w14:paraId="56A369E4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68</w:t>
            </w:r>
          </w:p>
        </w:tc>
        <w:tc>
          <w:tcPr>
            <w:tcW w:w="677" w:type="pct"/>
          </w:tcPr>
          <w:p w14:paraId="56222180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76</w:t>
            </w:r>
          </w:p>
        </w:tc>
        <w:tc>
          <w:tcPr>
            <w:tcW w:w="498" w:type="pct"/>
          </w:tcPr>
          <w:p w14:paraId="766C04E3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43</w:t>
            </w:r>
          </w:p>
        </w:tc>
        <w:tc>
          <w:tcPr>
            <w:tcW w:w="498" w:type="pct"/>
          </w:tcPr>
          <w:p w14:paraId="29046D0E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86</w:t>
            </w:r>
          </w:p>
        </w:tc>
        <w:tc>
          <w:tcPr>
            <w:tcW w:w="679" w:type="pct"/>
          </w:tcPr>
          <w:p w14:paraId="29D87DD7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72</w:t>
            </w:r>
          </w:p>
        </w:tc>
        <w:tc>
          <w:tcPr>
            <w:tcW w:w="498" w:type="pct"/>
          </w:tcPr>
          <w:p w14:paraId="71606D14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85</w:t>
            </w:r>
          </w:p>
        </w:tc>
        <w:tc>
          <w:tcPr>
            <w:tcW w:w="498" w:type="pct"/>
          </w:tcPr>
          <w:p w14:paraId="1B459F84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5</w:t>
            </w:r>
          </w:p>
        </w:tc>
      </w:tr>
      <w:tr w:rsidR="00F039A5" w:rsidRPr="00732AE4" w14:paraId="5551F986" w14:textId="77777777" w:rsidTr="00732AE4">
        <w:trPr>
          <w:trHeight w:val="330"/>
          <w:jc w:val="center"/>
        </w:trPr>
        <w:tc>
          <w:tcPr>
            <w:tcW w:w="534" w:type="pct"/>
          </w:tcPr>
          <w:p w14:paraId="386F9CB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619" w:type="pct"/>
          </w:tcPr>
          <w:p w14:paraId="2CDAD2E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16</w:t>
            </w:r>
          </w:p>
        </w:tc>
        <w:tc>
          <w:tcPr>
            <w:tcW w:w="499" w:type="pct"/>
          </w:tcPr>
          <w:p w14:paraId="61D9758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65</w:t>
            </w:r>
          </w:p>
        </w:tc>
        <w:tc>
          <w:tcPr>
            <w:tcW w:w="677" w:type="pct"/>
          </w:tcPr>
          <w:p w14:paraId="6E7FA4A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73</w:t>
            </w:r>
          </w:p>
        </w:tc>
        <w:tc>
          <w:tcPr>
            <w:tcW w:w="498" w:type="pct"/>
          </w:tcPr>
          <w:p w14:paraId="31DD3D6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40</w:t>
            </w:r>
          </w:p>
        </w:tc>
        <w:tc>
          <w:tcPr>
            <w:tcW w:w="498" w:type="pct"/>
          </w:tcPr>
          <w:p w14:paraId="0F88F62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83</w:t>
            </w:r>
          </w:p>
        </w:tc>
        <w:tc>
          <w:tcPr>
            <w:tcW w:w="679" w:type="pct"/>
          </w:tcPr>
          <w:p w14:paraId="1458F5D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69</w:t>
            </w:r>
          </w:p>
        </w:tc>
        <w:tc>
          <w:tcPr>
            <w:tcW w:w="498" w:type="pct"/>
          </w:tcPr>
          <w:p w14:paraId="33DB01C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81</w:t>
            </w:r>
          </w:p>
        </w:tc>
        <w:tc>
          <w:tcPr>
            <w:tcW w:w="498" w:type="pct"/>
          </w:tcPr>
          <w:p w14:paraId="73DF371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2</w:t>
            </w:r>
          </w:p>
        </w:tc>
      </w:tr>
      <w:tr w:rsidR="00F039A5" w:rsidRPr="00732AE4" w14:paraId="08BFA555" w14:textId="77777777" w:rsidTr="00732AE4">
        <w:trPr>
          <w:trHeight w:val="330"/>
          <w:jc w:val="center"/>
        </w:trPr>
        <w:tc>
          <w:tcPr>
            <w:tcW w:w="534" w:type="pct"/>
          </w:tcPr>
          <w:p w14:paraId="44DE671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619" w:type="pct"/>
          </w:tcPr>
          <w:p w14:paraId="2326B0C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13</w:t>
            </w:r>
          </w:p>
        </w:tc>
        <w:tc>
          <w:tcPr>
            <w:tcW w:w="499" w:type="pct"/>
          </w:tcPr>
          <w:p w14:paraId="1E58BC0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62</w:t>
            </w:r>
          </w:p>
        </w:tc>
        <w:tc>
          <w:tcPr>
            <w:tcW w:w="677" w:type="pct"/>
          </w:tcPr>
          <w:p w14:paraId="4D331EE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69</w:t>
            </w:r>
          </w:p>
        </w:tc>
        <w:tc>
          <w:tcPr>
            <w:tcW w:w="498" w:type="pct"/>
          </w:tcPr>
          <w:p w14:paraId="3D3672F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37</w:t>
            </w:r>
          </w:p>
        </w:tc>
        <w:tc>
          <w:tcPr>
            <w:tcW w:w="498" w:type="pct"/>
          </w:tcPr>
          <w:p w14:paraId="6CE64EA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80</w:t>
            </w:r>
          </w:p>
        </w:tc>
        <w:tc>
          <w:tcPr>
            <w:tcW w:w="679" w:type="pct"/>
          </w:tcPr>
          <w:p w14:paraId="5A63D7A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66</w:t>
            </w:r>
          </w:p>
        </w:tc>
        <w:tc>
          <w:tcPr>
            <w:tcW w:w="498" w:type="pct"/>
          </w:tcPr>
          <w:p w14:paraId="4354CEB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78</w:t>
            </w:r>
          </w:p>
        </w:tc>
        <w:tc>
          <w:tcPr>
            <w:tcW w:w="498" w:type="pct"/>
          </w:tcPr>
          <w:p w14:paraId="278A893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9</w:t>
            </w:r>
          </w:p>
        </w:tc>
      </w:tr>
      <w:tr w:rsidR="00F039A5" w:rsidRPr="00732AE4" w14:paraId="665BDA4F" w14:textId="77777777" w:rsidTr="00732AE4">
        <w:trPr>
          <w:trHeight w:val="330"/>
          <w:jc w:val="center"/>
        </w:trPr>
        <w:tc>
          <w:tcPr>
            <w:tcW w:w="534" w:type="pct"/>
          </w:tcPr>
          <w:p w14:paraId="3B365BE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619" w:type="pct"/>
          </w:tcPr>
          <w:p w14:paraId="2F6FDB2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10</w:t>
            </w:r>
          </w:p>
        </w:tc>
        <w:tc>
          <w:tcPr>
            <w:tcW w:w="499" w:type="pct"/>
          </w:tcPr>
          <w:p w14:paraId="7137FA4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59</w:t>
            </w:r>
          </w:p>
        </w:tc>
        <w:tc>
          <w:tcPr>
            <w:tcW w:w="677" w:type="pct"/>
          </w:tcPr>
          <w:p w14:paraId="0B8A5B9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66</w:t>
            </w:r>
          </w:p>
        </w:tc>
        <w:tc>
          <w:tcPr>
            <w:tcW w:w="498" w:type="pct"/>
          </w:tcPr>
          <w:p w14:paraId="55E7FD2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34</w:t>
            </w:r>
          </w:p>
        </w:tc>
        <w:tc>
          <w:tcPr>
            <w:tcW w:w="498" w:type="pct"/>
          </w:tcPr>
          <w:p w14:paraId="3FE6B5F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77</w:t>
            </w:r>
          </w:p>
        </w:tc>
        <w:tc>
          <w:tcPr>
            <w:tcW w:w="679" w:type="pct"/>
          </w:tcPr>
          <w:p w14:paraId="10DF18C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63</w:t>
            </w:r>
          </w:p>
        </w:tc>
        <w:tc>
          <w:tcPr>
            <w:tcW w:w="498" w:type="pct"/>
          </w:tcPr>
          <w:p w14:paraId="59C53FB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75</w:t>
            </w:r>
          </w:p>
        </w:tc>
        <w:tc>
          <w:tcPr>
            <w:tcW w:w="498" w:type="pct"/>
          </w:tcPr>
          <w:p w14:paraId="7F2916C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6</w:t>
            </w:r>
          </w:p>
        </w:tc>
      </w:tr>
      <w:tr w:rsidR="00F039A5" w:rsidRPr="00732AE4" w14:paraId="7F1AEAE2" w14:textId="77777777" w:rsidTr="00732AE4">
        <w:trPr>
          <w:trHeight w:val="330"/>
          <w:jc w:val="center"/>
        </w:trPr>
        <w:tc>
          <w:tcPr>
            <w:tcW w:w="534" w:type="pct"/>
          </w:tcPr>
          <w:p w14:paraId="6CD2F90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619" w:type="pct"/>
          </w:tcPr>
          <w:p w14:paraId="74A7F30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07</w:t>
            </w:r>
          </w:p>
        </w:tc>
        <w:tc>
          <w:tcPr>
            <w:tcW w:w="499" w:type="pct"/>
          </w:tcPr>
          <w:p w14:paraId="6A22649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56</w:t>
            </w:r>
          </w:p>
        </w:tc>
        <w:tc>
          <w:tcPr>
            <w:tcW w:w="677" w:type="pct"/>
          </w:tcPr>
          <w:p w14:paraId="447934F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64</w:t>
            </w:r>
          </w:p>
        </w:tc>
        <w:tc>
          <w:tcPr>
            <w:tcW w:w="498" w:type="pct"/>
          </w:tcPr>
          <w:p w14:paraId="78F0DDB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31</w:t>
            </w:r>
          </w:p>
        </w:tc>
        <w:tc>
          <w:tcPr>
            <w:tcW w:w="498" w:type="pct"/>
          </w:tcPr>
          <w:p w14:paraId="4B7678F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74</w:t>
            </w:r>
          </w:p>
        </w:tc>
        <w:tc>
          <w:tcPr>
            <w:tcW w:w="679" w:type="pct"/>
          </w:tcPr>
          <w:p w14:paraId="1B0C751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60</w:t>
            </w:r>
          </w:p>
        </w:tc>
        <w:tc>
          <w:tcPr>
            <w:tcW w:w="498" w:type="pct"/>
          </w:tcPr>
          <w:p w14:paraId="47F43AB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72</w:t>
            </w:r>
          </w:p>
        </w:tc>
        <w:tc>
          <w:tcPr>
            <w:tcW w:w="498" w:type="pct"/>
          </w:tcPr>
          <w:p w14:paraId="7F7D25A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3</w:t>
            </w:r>
          </w:p>
        </w:tc>
      </w:tr>
      <w:tr w:rsidR="00F039A5" w:rsidRPr="00732AE4" w14:paraId="20A6517B" w14:textId="77777777" w:rsidTr="00732AE4">
        <w:trPr>
          <w:trHeight w:val="333"/>
          <w:jc w:val="center"/>
        </w:trPr>
        <w:tc>
          <w:tcPr>
            <w:tcW w:w="534" w:type="pct"/>
          </w:tcPr>
          <w:p w14:paraId="46B1D15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619" w:type="pct"/>
          </w:tcPr>
          <w:p w14:paraId="2EB7FBF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04</w:t>
            </w:r>
          </w:p>
        </w:tc>
        <w:tc>
          <w:tcPr>
            <w:tcW w:w="499" w:type="pct"/>
          </w:tcPr>
          <w:p w14:paraId="634965D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53</w:t>
            </w:r>
          </w:p>
        </w:tc>
        <w:tc>
          <w:tcPr>
            <w:tcW w:w="677" w:type="pct"/>
          </w:tcPr>
          <w:p w14:paraId="11D54E7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61</w:t>
            </w:r>
          </w:p>
        </w:tc>
        <w:tc>
          <w:tcPr>
            <w:tcW w:w="498" w:type="pct"/>
          </w:tcPr>
          <w:p w14:paraId="3F2FDEC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28</w:t>
            </w:r>
          </w:p>
        </w:tc>
        <w:tc>
          <w:tcPr>
            <w:tcW w:w="498" w:type="pct"/>
          </w:tcPr>
          <w:p w14:paraId="2A82774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71</w:t>
            </w:r>
          </w:p>
        </w:tc>
        <w:tc>
          <w:tcPr>
            <w:tcW w:w="679" w:type="pct"/>
          </w:tcPr>
          <w:p w14:paraId="6A2773E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57</w:t>
            </w:r>
          </w:p>
        </w:tc>
        <w:tc>
          <w:tcPr>
            <w:tcW w:w="498" w:type="pct"/>
          </w:tcPr>
          <w:p w14:paraId="06954D5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69</w:t>
            </w:r>
          </w:p>
        </w:tc>
        <w:tc>
          <w:tcPr>
            <w:tcW w:w="498" w:type="pct"/>
          </w:tcPr>
          <w:p w14:paraId="28C4CAD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0</w:t>
            </w:r>
          </w:p>
        </w:tc>
      </w:tr>
      <w:tr w:rsidR="00F039A5" w:rsidRPr="00732AE4" w14:paraId="78B70ABF" w14:textId="77777777" w:rsidTr="00732AE4">
        <w:trPr>
          <w:trHeight w:val="330"/>
          <w:jc w:val="center"/>
        </w:trPr>
        <w:tc>
          <w:tcPr>
            <w:tcW w:w="534" w:type="pct"/>
          </w:tcPr>
          <w:p w14:paraId="2790981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619" w:type="pct"/>
          </w:tcPr>
          <w:p w14:paraId="7126FA2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4,001</w:t>
            </w:r>
          </w:p>
        </w:tc>
        <w:tc>
          <w:tcPr>
            <w:tcW w:w="499" w:type="pct"/>
          </w:tcPr>
          <w:p w14:paraId="7F58720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50</w:t>
            </w:r>
          </w:p>
        </w:tc>
        <w:tc>
          <w:tcPr>
            <w:tcW w:w="677" w:type="pct"/>
          </w:tcPr>
          <w:p w14:paraId="7F1C578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58</w:t>
            </w:r>
          </w:p>
        </w:tc>
        <w:tc>
          <w:tcPr>
            <w:tcW w:w="498" w:type="pct"/>
          </w:tcPr>
          <w:p w14:paraId="7D56CB2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25</w:t>
            </w:r>
          </w:p>
        </w:tc>
        <w:tc>
          <w:tcPr>
            <w:tcW w:w="498" w:type="pct"/>
          </w:tcPr>
          <w:p w14:paraId="05BC93C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68</w:t>
            </w:r>
          </w:p>
        </w:tc>
        <w:tc>
          <w:tcPr>
            <w:tcW w:w="679" w:type="pct"/>
          </w:tcPr>
          <w:p w14:paraId="2E7DEF7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54</w:t>
            </w:r>
          </w:p>
        </w:tc>
        <w:tc>
          <w:tcPr>
            <w:tcW w:w="498" w:type="pct"/>
          </w:tcPr>
          <w:p w14:paraId="30588E9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67</w:t>
            </w:r>
          </w:p>
        </w:tc>
        <w:tc>
          <w:tcPr>
            <w:tcW w:w="498" w:type="pct"/>
          </w:tcPr>
          <w:p w14:paraId="5062C89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97</w:t>
            </w:r>
          </w:p>
        </w:tc>
      </w:tr>
      <w:tr w:rsidR="00F039A5" w:rsidRPr="00732AE4" w14:paraId="47C6394F" w14:textId="77777777" w:rsidTr="00732AE4">
        <w:trPr>
          <w:trHeight w:val="330"/>
          <w:jc w:val="center"/>
        </w:trPr>
        <w:tc>
          <w:tcPr>
            <w:tcW w:w="534" w:type="pct"/>
          </w:tcPr>
          <w:p w14:paraId="212427D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619" w:type="pct"/>
          </w:tcPr>
          <w:p w14:paraId="03183C1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98</w:t>
            </w:r>
          </w:p>
        </w:tc>
        <w:tc>
          <w:tcPr>
            <w:tcW w:w="499" w:type="pct"/>
          </w:tcPr>
          <w:p w14:paraId="53C61CE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48</w:t>
            </w:r>
          </w:p>
        </w:tc>
        <w:tc>
          <w:tcPr>
            <w:tcW w:w="677" w:type="pct"/>
          </w:tcPr>
          <w:p w14:paraId="72501FB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55</w:t>
            </w:r>
          </w:p>
        </w:tc>
        <w:tc>
          <w:tcPr>
            <w:tcW w:w="498" w:type="pct"/>
          </w:tcPr>
          <w:p w14:paraId="06DC9C4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23</w:t>
            </w:r>
          </w:p>
        </w:tc>
        <w:tc>
          <w:tcPr>
            <w:tcW w:w="498" w:type="pct"/>
          </w:tcPr>
          <w:p w14:paraId="5862F9B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66</w:t>
            </w:r>
          </w:p>
        </w:tc>
        <w:tc>
          <w:tcPr>
            <w:tcW w:w="679" w:type="pct"/>
          </w:tcPr>
          <w:p w14:paraId="68130A1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51</w:t>
            </w:r>
          </w:p>
        </w:tc>
        <w:tc>
          <w:tcPr>
            <w:tcW w:w="498" w:type="pct"/>
          </w:tcPr>
          <w:p w14:paraId="3D76228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64</w:t>
            </w:r>
          </w:p>
        </w:tc>
        <w:tc>
          <w:tcPr>
            <w:tcW w:w="498" w:type="pct"/>
          </w:tcPr>
          <w:p w14:paraId="7817E55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94</w:t>
            </w:r>
          </w:p>
        </w:tc>
      </w:tr>
      <w:tr w:rsidR="00F039A5" w:rsidRPr="00732AE4" w14:paraId="6E84BF17" w14:textId="77777777" w:rsidTr="00732AE4">
        <w:trPr>
          <w:trHeight w:val="330"/>
          <w:jc w:val="center"/>
        </w:trPr>
        <w:tc>
          <w:tcPr>
            <w:tcW w:w="534" w:type="pct"/>
          </w:tcPr>
          <w:p w14:paraId="1A916B8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619" w:type="pct"/>
          </w:tcPr>
          <w:p w14:paraId="57D7267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96</w:t>
            </w:r>
          </w:p>
        </w:tc>
        <w:tc>
          <w:tcPr>
            <w:tcW w:w="499" w:type="pct"/>
          </w:tcPr>
          <w:p w14:paraId="73EB3F7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45</w:t>
            </w:r>
          </w:p>
        </w:tc>
        <w:tc>
          <w:tcPr>
            <w:tcW w:w="677" w:type="pct"/>
          </w:tcPr>
          <w:p w14:paraId="22EF17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53</w:t>
            </w:r>
          </w:p>
        </w:tc>
        <w:tc>
          <w:tcPr>
            <w:tcW w:w="498" w:type="pct"/>
          </w:tcPr>
          <w:p w14:paraId="496607E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20</w:t>
            </w:r>
          </w:p>
        </w:tc>
        <w:tc>
          <w:tcPr>
            <w:tcW w:w="498" w:type="pct"/>
          </w:tcPr>
          <w:p w14:paraId="6A49364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63</w:t>
            </w:r>
          </w:p>
        </w:tc>
        <w:tc>
          <w:tcPr>
            <w:tcW w:w="679" w:type="pct"/>
          </w:tcPr>
          <w:p w14:paraId="15B41F1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49</w:t>
            </w:r>
          </w:p>
        </w:tc>
        <w:tc>
          <w:tcPr>
            <w:tcW w:w="498" w:type="pct"/>
          </w:tcPr>
          <w:p w14:paraId="3A19219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61</w:t>
            </w:r>
          </w:p>
        </w:tc>
        <w:tc>
          <w:tcPr>
            <w:tcW w:w="498" w:type="pct"/>
          </w:tcPr>
          <w:p w14:paraId="7129E00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92</w:t>
            </w:r>
          </w:p>
        </w:tc>
      </w:tr>
      <w:tr w:rsidR="00F039A5" w:rsidRPr="00732AE4" w14:paraId="79C94F1D" w14:textId="77777777" w:rsidTr="00732AE4">
        <w:trPr>
          <w:trHeight w:val="331"/>
          <w:jc w:val="center"/>
        </w:trPr>
        <w:tc>
          <w:tcPr>
            <w:tcW w:w="534" w:type="pct"/>
          </w:tcPr>
          <w:p w14:paraId="75A3BF1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619" w:type="pct"/>
          </w:tcPr>
          <w:p w14:paraId="25E6477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93</w:t>
            </w:r>
          </w:p>
        </w:tc>
        <w:tc>
          <w:tcPr>
            <w:tcW w:w="499" w:type="pct"/>
          </w:tcPr>
          <w:p w14:paraId="0E5195E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43</w:t>
            </w:r>
          </w:p>
        </w:tc>
        <w:tc>
          <w:tcPr>
            <w:tcW w:w="677" w:type="pct"/>
          </w:tcPr>
          <w:p w14:paraId="6AF06C5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51</w:t>
            </w:r>
          </w:p>
        </w:tc>
        <w:tc>
          <w:tcPr>
            <w:tcW w:w="498" w:type="pct"/>
          </w:tcPr>
          <w:p w14:paraId="247888D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18</w:t>
            </w:r>
          </w:p>
        </w:tc>
        <w:tc>
          <w:tcPr>
            <w:tcW w:w="498" w:type="pct"/>
          </w:tcPr>
          <w:p w14:paraId="3F266E1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61</w:t>
            </w:r>
          </w:p>
        </w:tc>
        <w:tc>
          <w:tcPr>
            <w:tcW w:w="679" w:type="pct"/>
          </w:tcPr>
          <w:p w14:paraId="405ADF0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46</w:t>
            </w:r>
          </w:p>
        </w:tc>
        <w:tc>
          <w:tcPr>
            <w:tcW w:w="498" w:type="pct"/>
          </w:tcPr>
          <w:p w14:paraId="792A9B2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59</w:t>
            </w:r>
          </w:p>
        </w:tc>
        <w:tc>
          <w:tcPr>
            <w:tcW w:w="498" w:type="pct"/>
          </w:tcPr>
          <w:p w14:paraId="728F2D4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89</w:t>
            </w:r>
          </w:p>
        </w:tc>
      </w:tr>
      <w:tr w:rsidR="00F039A5" w:rsidRPr="00732AE4" w14:paraId="28AEDD6F" w14:textId="77777777" w:rsidTr="00732AE4">
        <w:trPr>
          <w:trHeight w:val="330"/>
          <w:jc w:val="center"/>
        </w:trPr>
        <w:tc>
          <w:tcPr>
            <w:tcW w:w="534" w:type="pct"/>
          </w:tcPr>
          <w:p w14:paraId="3AED06A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619" w:type="pct"/>
          </w:tcPr>
          <w:p w14:paraId="3224AC3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91</w:t>
            </w:r>
          </w:p>
        </w:tc>
        <w:tc>
          <w:tcPr>
            <w:tcW w:w="499" w:type="pct"/>
          </w:tcPr>
          <w:p w14:paraId="43EF0C9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40</w:t>
            </w:r>
          </w:p>
        </w:tc>
        <w:tc>
          <w:tcPr>
            <w:tcW w:w="677" w:type="pct"/>
          </w:tcPr>
          <w:p w14:paraId="44C23A6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8</w:t>
            </w:r>
          </w:p>
        </w:tc>
        <w:tc>
          <w:tcPr>
            <w:tcW w:w="498" w:type="pct"/>
          </w:tcPr>
          <w:p w14:paraId="6A470A1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15</w:t>
            </w:r>
          </w:p>
        </w:tc>
        <w:tc>
          <w:tcPr>
            <w:tcW w:w="498" w:type="pct"/>
          </w:tcPr>
          <w:p w14:paraId="425BB0B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8</w:t>
            </w:r>
          </w:p>
        </w:tc>
        <w:tc>
          <w:tcPr>
            <w:tcW w:w="679" w:type="pct"/>
          </w:tcPr>
          <w:p w14:paraId="5296F61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44</w:t>
            </w:r>
          </w:p>
        </w:tc>
        <w:tc>
          <w:tcPr>
            <w:tcW w:w="498" w:type="pct"/>
          </w:tcPr>
          <w:p w14:paraId="046C484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56</w:t>
            </w:r>
          </w:p>
        </w:tc>
        <w:tc>
          <w:tcPr>
            <w:tcW w:w="498" w:type="pct"/>
          </w:tcPr>
          <w:p w14:paraId="491E40F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87</w:t>
            </w:r>
          </w:p>
        </w:tc>
      </w:tr>
      <w:tr w:rsidR="00F039A5" w:rsidRPr="00732AE4" w14:paraId="1E866477" w14:textId="77777777" w:rsidTr="00732AE4">
        <w:trPr>
          <w:trHeight w:val="330"/>
          <w:jc w:val="center"/>
        </w:trPr>
        <w:tc>
          <w:tcPr>
            <w:tcW w:w="534" w:type="pct"/>
          </w:tcPr>
          <w:p w14:paraId="5771AA6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619" w:type="pct"/>
          </w:tcPr>
          <w:p w14:paraId="3EA37C1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89</w:t>
            </w:r>
          </w:p>
        </w:tc>
        <w:tc>
          <w:tcPr>
            <w:tcW w:w="499" w:type="pct"/>
          </w:tcPr>
          <w:p w14:paraId="20DCB1E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38</w:t>
            </w:r>
          </w:p>
        </w:tc>
        <w:tc>
          <w:tcPr>
            <w:tcW w:w="677" w:type="pct"/>
          </w:tcPr>
          <w:p w14:paraId="4DA10D0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6</w:t>
            </w:r>
          </w:p>
        </w:tc>
        <w:tc>
          <w:tcPr>
            <w:tcW w:w="498" w:type="pct"/>
          </w:tcPr>
          <w:p w14:paraId="367DD54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13</w:t>
            </w:r>
          </w:p>
        </w:tc>
        <w:tc>
          <w:tcPr>
            <w:tcW w:w="498" w:type="pct"/>
          </w:tcPr>
          <w:p w14:paraId="146B074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6</w:t>
            </w:r>
          </w:p>
        </w:tc>
        <w:tc>
          <w:tcPr>
            <w:tcW w:w="679" w:type="pct"/>
          </w:tcPr>
          <w:p w14:paraId="6903723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42</w:t>
            </w:r>
          </w:p>
        </w:tc>
        <w:tc>
          <w:tcPr>
            <w:tcW w:w="498" w:type="pct"/>
          </w:tcPr>
          <w:p w14:paraId="44412A4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54</w:t>
            </w:r>
          </w:p>
        </w:tc>
        <w:tc>
          <w:tcPr>
            <w:tcW w:w="498" w:type="pct"/>
          </w:tcPr>
          <w:p w14:paraId="1300BE0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84</w:t>
            </w:r>
          </w:p>
        </w:tc>
      </w:tr>
      <w:tr w:rsidR="00F039A5" w:rsidRPr="00732AE4" w14:paraId="16B573C4" w14:textId="77777777" w:rsidTr="00732AE4">
        <w:trPr>
          <w:trHeight w:val="330"/>
          <w:jc w:val="center"/>
        </w:trPr>
        <w:tc>
          <w:tcPr>
            <w:tcW w:w="534" w:type="pct"/>
          </w:tcPr>
          <w:p w14:paraId="24C8E7D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619" w:type="pct"/>
          </w:tcPr>
          <w:p w14:paraId="4A742A2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86</w:t>
            </w:r>
          </w:p>
        </w:tc>
        <w:tc>
          <w:tcPr>
            <w:tcW w:w="499" w:type="pct"/>
          </w:tcPr>
          <w:p w14:paraId="658219B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36</w:t>
            </w:r>
          </w:p>
        </w:tc>
        <w:tc>
          <w:tcPr>
            <w:tcW w:w="677" w:type="pct"/>
          </w:tcPr>
          <w:p w14:paraId="4B20A15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4</w:t>
            </w:r>
          </w:p>
        </w:tc>
        <w:tc>
          <w:tcPr>
            <w:tcW w:w="498" w:type="pct"/>
          </w:tcPr>
          <w:p w14:paraId="3DDAAB7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11</w:t>
            </w:r>
          </w:p>
        </w:tc>
        <w:tc>
          <w:tcPr>
            <w:tcW w:w="498" w:type="pct"/>
          </w:tcPr>
          <w:p w14:paraId="08F025A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4</w:t>
            </w:r>
          </w:p>
        </w:tc>
        <w:tc>
          <w:tcPr>
            <w:tcW w:w="679" w:type="pct"/>
          </w:tcPr>
          <w:p w14:paraId="7FE07CE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9</w:t>
            </w:r>
          </w:p>
        </w:tc>
        <w:tc>
          <w:tcPr>
            <w:tcW w:w="498" w:type="pct"/>
          </w:tcPr>
          <w:p w14:paraId="6225C8C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52</w:t>
            </w:r>
          </w:p>
        </w:tc>
        <w:tc>
          <w:tcPr>
            <w:tcW w:w="498" w:type="pct"/>
          </w:tcPr>
          <w:p w14:paraId="5E950A3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82</w:t>
            </w:r>
          </w:p>
        </w:tc>
      </w:tr>
      <w:tr w:rsidR="00F039A5" w:rsidRPr="00732AE4" w14:paraId="72B4C339" w14:textId="77777777" w:rsidTr="00732AE4">
        <w:trPr>
          <w:trHeight w:val="330"/>
          <w:jc w:val="center"/>
        </w:trPr>
        <w:tc>
          <w:tcPr>
            <w:tcW w:w="534" w:type="pct"/>
            <w:tcBorders>
              <w:top w:val="nil"/>
            </w:tcBorders>
          </w:tcPr>
          <w:p w14:paraId="4A26D7E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619" w:type="pct"/>
          </w:tcPr>
          <w:p w14:paraId="4F34BCF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84</w:t>
            </w:r>
          </w:p>
        </w:tc>
        <w:tc>
          <w:tcPr>
            <w:tcW w:w="499" w:type="pct"/>
            <w:tcBorders>
              <w:top w:val="nil"/>
            </w:tcBorders>
          </w:tcPr>
          <w:p w14:paraId="3542FF1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34</w:t>
            </w:r>
          </w:p>
        </w:tc>
        <w:tc>
          <w:tcPr>
            <w:tcW w:w="677" w:type="pct"/>
            <w:tcBorders>
              <w:top w:val="nil"/>
            </w:tcBorders>
          </w:tcPr>
          <w:p w14:paraId="6641E72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2</w:t>
            </w:r>
          </w:p>
        </w:tc>
        <w:tc>
          <w:tcPr>
            <w:tcW w:w="498" w:type="pct"/>
            <w:tcBorders>
              <w:top w:val="nil"/>
            </w:tcBorders>
          </w:tcPr>
          <w:p w14:paraId="094CD6E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09</w:t>
            </w:r>
          </w:p>
        </w:tc>
        <w:tc>
          <w:tcPr>
            <w:tcW w:w="498" w:type="pct"/>
            <w:tcBorders>
              <w:top w:val="nil"/>
            </w:tcBorders>
          </w:tcPr>
          <w:p w14:paraId="63DCFD5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2</w:t>
            </w:r>
          </w:p>
        </w:tc>
        <w:tc>
          <w:tcPr>
            <w:tcW w:w="679" w:type="pct"/>
            <w:tcBorders>
              <w:top w:val="nil"/>
            </w:tcBorders>
          </w:tcPr>
          <w:p w14:paraId="2FEFA68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7</w:t>
            </w:r>
          </w:p>
        </w:tc>
        <w:tc>
          <w:tcPr>
            <w:tcW w:w="498" w:type="pct"/>
            <w:tcBorders>
              <w:top w:val="nil"/>
            </w:tcBorders>
          </w:tcPr>
          <w:p w14:paraId="17D4848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50</w:t>
            </w:r>
          </w:p>
        </w:tc>
        <w:tc>
          <w:tcPr>
            <w:tcW w:w="498" w:type="pct"/>
            <w:tcBorders>
              <w:top w:val="nil"/>
            </w:tcBorders>
          </w:tcPr>
          <w:p w14:paraId="4EECEFB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80</w:t>
            </w:r>
          </w:p>
        </w:tc>
      </w:tr>
      <w:tr w:rsidR="00F039A5" w:rsidRPr="00732AE4" w14:paraId="65F0301D" w14:textId="77777777" w:rsidTr="00732AE4">
        <w:trPr>
          <w:trHeight w:val="330"/>
          <w:jc w:val="center"/>
        </w:trPr>
        <w:tc>
          <w:tcPr>
            <w:tcW w:w="534" w:type="pct"/>
          </w:tcPr>
          <w:p w14:paraId="1BB2650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619" w:type="pct"/>
          </w:tcPr>
          <w:p w14:paraId="25DBB3F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82</w:t>
            </w:r>
          </w:p>
        </w:tc>
        <w:tc>
          <w:tcPr>
            <w:tcW w:w="499" w:type="pct"/>
          </w:tcPr>
          <w:p w14:paraId="7893B11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32</w:t>
            </w:r>
          </w:p>
        </w:tc>
        <w:tc>
          <w:tcPr>
            <w:tcW w:w="677" w:type="pct"/>
          </w:tcPr>
          <w:p w14:paraId="54FDBF8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40</w:t>
            </w:r>
          </w:p>
        </w:tc>
        <w:tc>
          <w:tcPr>
            <w:tcW w:w="498" w:type="pct"/>
          </w:tcPr>
          <w:p w14:paraId="25AAA2B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07</w:t>
            </w:r>
          </w:p>
        </w:tc>
        <w:tc>
          <w:tcPr>
            <w:tcW w:w="498" w:type="pct"/>
          </w:tcPr>
          <w:p w14:paraId="1E30670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50</w:t>
            </w:r>
          </w:p>
        </w:tc>
        <w:tc>
          <w:tcPr>
            <w:tcW w:w="679" w:type="pct"/>
          </w:tcPr>
          <w:p w14:paraId="41ED1B4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5</w:t>
            </w:r>
          </w:p>
        </w:tc>
        <w:tc>
          <w:tcPr>
            <w:tcW w:w="498" w:type="pct"/>
          </w:tcPr>
          <w:p w14:paraId="403C8BA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8</w:t>
            </w:r>
          </w:p>
        </w:tc>
        <w:tc>
          <w:tcPr>
            <w:tcW w:w="498" w:type="pct"/>
          </w:tcPr>
          <w:p w14:paraId="6DC627C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78</w:t>
            </w:r>
          </w:p>
        </w:tc>
      </w:tr>
      <w:tr w:rsidR="00F039A5" w:rsidRPr="00732AE4" w14:paraId="48726C0B" w14:textId="77777777" w:rsidTr="00732AE4">
        <w:trPr>
          <w:trHeight w:val="330"/>
          <w:jc w:val="center"/>
        </w:trPr>
        <w:tc>
          <w:tcPr>
            <w:tcW w:w="534" w:type="pct"/>
          </w:tcPr>
          <w:p w14:paraId="4A72C57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9</w:t>
            </w:r>
          </w:p>
        </w:tc>
        <w:tc>
          <w:tcPr>
            <w:tcW w:w="619" w:type="pct"/>
          </w:tcPr>
          <w:p w14:paraId="300D520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80</w:t>
            </w:r>
          </w:p>
        </w:tc>
        <w:tc>
          <w:tcPr>
            <w:tcW w:w="499" w:type="pct"/>
          </w:tcPr>
          <w:p w14:paraId="0A107F1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30</w:t>
            </w:r>
          </w:p>
        </w:tc>
        <w:tc>
          <w:tcPr>
            <w:tcW w:w="677" w:type="pct"/>
          </w:tcPr>
          <w:p w14:paraId="35E8065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37</w:t>
            </w:r>
          </w:p>
        </w:tc>
        <w:tc>
          <w:tcPr>
            <w:tcW w:w="498" w:type="pct"/>
          </w:tcPr>
          <w:p w14:paraId="214937C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05</w:t>
            </w:r>
          </w:p>
        </w:tc>
        <w:tc>
          <w:tcPr>
            <w:tcW w:w="498" w:type="pct"/>
          </w:tcPr>
          <w:p w14:paraId="10ED181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8</w:t>
            </w:r>
          </w:p>
        </w:tc>
        <w:tc>
          <w:tcPr>
            <w:tcW w:w="679" w:type="pct"/>
          </w:tcPr>
          <w:p w14:paraId="72C22BE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3</w:t>
            </w:r>
          </w:p>
        </w:tc>
        <w:tc>
          <w:tcPr>
            <w:tcW w:w="498" w:type="pct"/>
          </w:tcPr>
          <w:p w14:paraId="1E1B3F4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5</w:t>
            </w:r>
          </w:p>
        </w:tc>
        <w:tc>
          <w:tcPr>
            <w:tcW w:w="498" w:type="pct"/>
          </w:tcPr>
          <w:p w14:paraId="1657FC3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76</w:t>
            </w:r>
          </w:p>
        </w:tc>
      </w:tr>
      <w:tr w:rsidR="00F039A5" w:rsidRPr="00732AE4" w14:paraId="11ADDF3C" w14:textId="77777777" w:rsidTr="00732AE4">
        <w:trPr>
          <w:trHeight w:val="330"/>
          <w:jc w:val="center"/>
        </w:trPr>
        <w:tc>
          <w:tcPr>
            <w:tcW w:w="534" w:type="pct"/>
          </w:tcPr>
          <w:p w14:paraId="68A7BB1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619" w:type="pct"/>
          </w:tcPr>
          <w:p w14:paraId="05C113B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78</w:t>
            </w:r>
          </w:p>
        </w:tc>
        <w:tc>
          <w:tcPr>
            <w:tcW w:w="499" w:type="pct"/>
          </w:tcPr>
          <w:p w14:paraId="5B1DE2F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28</w:t>
            </w:r>
          </w:p>
        </w:tc>
        <w:tc>
          <w:tcPr>
            <w:tcW w:w="677" w:type="pct"/>
          </w:tcPr>
          <w:p w14:paraId="2499F4C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36</w:t>
            </w:r>
          </w:p>
        </w:tc>
        <w:tc>
          <w:tcPr>
            <w:tcW w:w="498" w:type="pct"/>
          </w:tcPr>
          <w:p w14:paraId="414F58B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03</w:t>
            </w:r>
          </w:p>
        </w:tc>
        <w:tc>
          <w:tcPr>
            <w:tcW w:w="498" w:type="pct"/>
          </w:tcPr>
          <w:p w14:paraId="1C0B650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6</w:t>
            </w:r>
          </w:p>
        </w:tc>
        <w:tc>
          <w:tcPr>
            <w:tcW w:w="679" w:type="pct"/>
          </w:tcPr>
          <w:p w14:paraId="7C30BE9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31</w:t>
            </w:r>
          </w:p>
        </w:tc>
        <w:tc>
          <w:tcPr>
            <w:tcW w:w="498" w:type="pct"/>
          </w:tcPr>
          <w:p w14:paraId="750CDEB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3</w:t>
            </w:r>
          </w:p>
        </w:tc>
        <w:tc>
          <w:tcPr>
            <w:tcW w:w="498" w:type="pct"/>
          </w:tcPr>
          <w:p w14:paraId="09C97C2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74</w:t>
            </w:r>
          </w:p>
        </w:tc>
      </w:tr>
      <w:tr w:rsidR="00F039A5" w:rsidRPr="00732AE4" w14:paraId="7384DA19" w14:textId="77777777" w:rsidTr="00732AE4">
        <w:trPr>
          <w:trHeight w:val="330"/>
          <w:jc w:val="center"/>
        </w:trPr>
        <w:tc>
          <w:tcPr>
            <w:tcW w:w="534" w:type="pct"/>
          </w:tcPr>
          <w:p w14:paraId="5659B13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619" w:type="pct"/>
          </w:tcPr>
          <w:p w14:paraId="49EFD86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76</w:t>
            </w:r>
          </w:p>
        </w:tc>
        <w:tc>
          <w:tcPr>
            <w:tcW w:w="499" w:type="pct"/>
          </w:tcPr>
          <w:p w14:paraId="114DD05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26</w:t>
            </w:r>
          </w:p>
        </w:tc>
        <w:tc>
          <w:tcPr>
            <w:tcW w:w="677" w:type="pct"/>
          </w:tcPr>
          <w:p w14:paraId="713D98A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34</w:t>
            </w:r>
          </w:p>
        </w:tc>
        <w:tc>
          <w:tcPr>
            <w:tcW w:w="498" w:type="pct"/>
          </w:tcPr>
          <w:p w14:paraId="631627B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501</w:t>
            </w:r>
          </w:p>
        </w:tc>
        <w:tc>
          <w:tcPr>
            <w:tcW w:w="498" w:type="pct"/>
          </w:tcPr>
          <w:p w14:paraId="63FE8AC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4</w:t>
            </w:r>
          </w:p>
        </w:tc>
        <w:tc>
          <w:tcPr>
            <w:tcW w:w="679" w:type="pct"/>
          </w:tcPr>
          <w:p w14:paraId="371F7C7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9</w:t>
            </w:r>
          </w:p>
        </w:tc>
        <w:tc>
          <w:tcPr>
            <w:tcW w:w="498" w:type="pct"/>
          </w:tcPr>
          <w:p w14:paraId="4DF7B31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2</w:t>
            </w:r>
          </w:p>
        </w:tc>
        <w:tc>
          <w:tcPr>
            <w:tcW w:w="498" w:type="pct"/>
          </w:tcPr>
          <w:p w14:paraId="329E072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72</w:t>
            </w:r>
          </w:p>
        </w:tc>
      </w:tr>
      <w:tr w:rsidR="00F039A5" w:rsidRPr="00732AE4" w14:paraId="6E591225" w14:textId="77777777" w:rsidTr="00732AE4">
        <w:trPr>
          <w:trHeight w:val="333"/>
          <w:jc w:val="center"/>
        </w:trPr>
        <w:tc>
          <w:tcPr>
            <w:tcW w:w="534" w:type="pct"/>
          </w:tcPr>
          <w:p w14:paraId="4AAFF21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619" w:type="pct"/>
          </w:tcPr>
          <w:p w14:paraId="5AE7EDE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74</w:t>
            </w:r>
          </w:p>
        </w:tc>
        <w:tc>
          <w:tcPr>
            <w:tcW w:w="499" w:type="pct"/>
          </w:tcPr>
          <w:p w14:paraId="0E9F30B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24</w:t>
            </w:r>
          </w:p>
        </w:tc>
        <w:tc>
          <w:tcPr>
            <w:tcW w:w="677" w:type="pct"/>
          </w:tcPr>
          <w:p w14:paraId="0C1D400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32</w:t>
            </w:r>
          </w:p>
        </w:tc>
        <w:tc>
          <w:tcPr>
            <w:tcW w:w="498" w:type="pct"/>
          </w:tcPr>
          <w:p w14:paraId="592E8BC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9</w:t>
            </w:r>
          </w:p>
        </w:tc>
        <w:tc>
          <w:tcPr>
            <w:tcW w:w="498" w:type="pct"/>
          </w:tcPr>
          <w:p w14:paraId="69B4804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2</w:t>
            </w:r>
          </w:p>
        </w:tc>
        <w:tc>
          <w:tcPr>
            <w:tcW w:w="679" w:type="pct"/>
          </w:tcPr>
          <w:p w14:paraId="4CAAAFE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7</w:t>
            </w:r>
          </w:p>
        </w:tc>
        <w:tc>
          <w:tcPr>
            <w:tcW w:w="498" w:type="pct"/>
          </w:tcPr>
          <w:p w14:paraId="4B2A6DD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40</w:t>
            </w:r>
          </w:p>
        </w:tc>
        <w:tc>
          <w:tcPr>
            <w:tcW w:w="498" w:type="pct"/>
          </w:tcPr>
          <w:p w14:paraId="35C554F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70</w:t>
            </w:r>
          </w:p>
        </w:tc>
      </w:tr>
      <w:tr w:rsidR="00F039A5" w:rsidRPr="00732AE4" w14:paraId="79A1A960" w14:textId="77777777" w:rsidTr="00732AE4">
        <w:trPr>
          <w:trHeight w:val="331"/>
          <w:jc w:val="center"/>
        </w:trPr>
        <w:tc>
          <w:tcPr>
            <w:tcW w:w="534" w:type="pct"/>
          </w:tcPr>
          <w:p w14:paraId="6A19F8CB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619" w:type="pct"/>
          </w:tcPr>
          <w:p w14:paraId="016A7E8F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72</w:t>
            </w:r>
          </w:p>
        </w:tc>
        <w:tc>
          <w:tcPr>
            <w:tcW w:w="499" w:type="pct"/>
          </w:tcPr>
          <w:p w14:paraId="6D85DC42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22</w:t>
            </w:r>
          </w:p>
        </w:tc>
        <w:tc>
          <w:tcPr>
            <w:tcW w:w="677" w:type="pct"/>
          </w:tcPr>
          <w:p w14:paraId="435FC58A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30</w:t>
            </w:r>
          </w:p>
        </w:tc>
        <w:tc>
          <w:tcPr>
            <w:tcW w:w="498" w:type="pct"/>
          </w:tcPr>
          <w:p w14:paraId="4C2A245C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7</w:t>
            </w:r>
          </w:p>
        </w:tc>
        <w:tc>
          <w:tcPr>
            <w:tcW w:w="498" w:type="pct"/>
          </w:tcPr>
          <w:p w14:paraId="07C1C67A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40</w:t>
            </w:r>
          </w:p>
        </w:tc>
        <w:tc>
          <w:tcPr>
            <w:tcW w:w="679" w:type="pct"/>
          </w:tcPr>
          <w:p w14:paraId="2FE7DCC3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6</w:t>
            </w:r>
          </w:p>
        </w:tc>
        <w:tc>
          <w:tcPr>
            <w:tcW w:w="498" w:type="pct"/>
          </w:tcPr>
          <w:p w14:paraId="6D0CDF48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8</w:t>
            </w:r>
          </w:p>
        </w:tc>
        <w:tc>
          <w:tcPr>
            <w:tcW w:w="498" w:type="pct"/>
          </w:tcPr>
          <w:p w14:paraId="21DEC113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8</w:t>
            </w:r>
          </w:p>
        </w:tc>
      </w:tr>
      <w:tr w:rsidR="00F039A5" w:rsidRPr="00732AE4" w14:paraId="468072CE" w14:textId="77777777" w:rsidTr="00732AE4">
        <w:trPr>
          <w:trHeight w:val="330"/>
          <w:jc w:val="center"/>
        </w:trPr>
        <w:tc>
          <w:tcPr>
            <w:tcW w:w="534" w:type="pct"/>
          </w:tcPr>
          <w:p w14:paraId="49EBBFE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619" w:type="pct"/>
          </w:tcPr>
          <w:p w14:paraId="742E272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70</w:t>
            </w:r>
          </w:p>
        </w:tc>
        <w:tc>
          <w:tcPr>
            <w:tcW w:w="499" w:type="pct"/>
          </w:tcPr>
          <w:p w14:paraId="29A2123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20</w:t>
            </w:r>
          </w:p>
        </w:tc>
        <w:tc>
          <w:tcPr>
            <w:tcW w:w="677" w:type="pct"/>
          </w:tcPr>
          <w:p w14:paraId="49A271D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28</w:t>
            </w:r>
          </w:p>
        </w:tc>
        <w:tc>
          <w:tcPr>
            <w:tcW w:w="498" w:type="pct"/>
          </w:tcPr>
          <w:p w14:paraId="77F55FF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5</w:t>
            </w:r>
          </w:p>
        </w:tc>
        <w:tc>
          <w:tcPr>
            <w:tcW w:w="498" w:type="pct"/>
          </w:tcPr>
          <w:p w14:paraId="1B6EE53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8</w:t>
            </w:r>
          </w:p>
        </w:tc>
        <w:tc>
          <w:tcPr>
            <w:tcW w:w="679" w:type="pct"/>
          </w:tcPr>
          <w:p w14:paraId="085D27A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4</w:t>
            </w:r>
          </w:p>
        </w:tc>
        <w:tc>
          <w:tcPr>
            <w:tcW w:w="498" w:type="pct"/>
          </w:tcPr>
          <w:p w14:paraId="78C7315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6</w:t>
            </w:r>
          </w:p>
        </w:tc>
        <w:tc>
          <w:tcPr>
            <w:tcW w:w="498" w:type="pct"/>
          </w:tcPr>
          <w:p w14:paraId="0CBCEA9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6</w:t>
            </w:r>
          </w:p>
        </w:tc>
      </w:tr>
      <w:tr w:rsidR="00F039A5" w:rsidRPr="00732AE4" w14:paraId="4EEC60E7" w14:textId="77777777" w:rsidTr="00732AE4">
        <w:trPr>
          <w:trHeight w:val="330"/>
          <w:jc w:val="center"/>
        </w:trPr>
        <w:tc>
          <w:tcPr>
            <w:tcW w:w="534" w:type="pct"/>
          </w:tcPr>
          <w:p w14:paraId="48C11B6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619" w:type="pct"/>
          </w:tcPr>
          <w:p w14:paraId="3345451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68</w:t>
            </w:r>
          </w:p>
        </w:tc>
        <w:tc>
          <w:tcPr>
            <w:tcW w:w="499" w:type="pct"/>
          </w:tcPr>
          <w:p w14:paraId="0377605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19</w:t>
            </w:r>
          </w:p>
        </w:tc>
        <w:tc>
          <w:tcPr>
            <w:tcW w:w="677" w:type="pct"/>
          </w:tcPr>
          <w:p w14:paraId="15B6AD5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27</w:t>
            </w:r>
          </w:p>
        </w:tc>
        <w:tc>
          <w:tcPr>
            <w:tcW w:w="498" w:type="pct"/>
          </w:tcPr>
          <w:p w14:paraId="1C239E2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4</w:t>
            </w:r>
          </w:p>
        </w:tc>
        <w:tc>
          <w:tcPr>
            <w:tcW w:w="498" w:type="pct"/>
          </w:tcPr>
          <w:p w14:paraId="1D76C13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7</w:t>
            </w:r>
          </w:p>
        </w:tc>
        <w:tc>
          <w:tcPr>
            <w:tcW w:w="679" w:type="pct"/>
          </w:tcPr>
          <w:p w14:paraId="6FE02C2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2</w:t>
            </w:r>
          </w:p>
        </w:tc>
        <w:tc>
          <w:tcPr>
            <w:tcW w:w="498" w:type="pct"/>
          </w:tcPr>
          <w:p w14:paraId="060AE30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4</w:t>
            </w:r>
          </w:p>
        </w:tc>
        <w:tc>
          <w:tcPr>
            <w:tcW w:w="498" w:type="pct"/>
          </w:tcPr>
          <w:p w14:paraId="6AB578E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4</w:t>
            </w:r>
          </w:p>
        </w:tc>
      </w:tr>
      <w:tr w:rsidR="00F039A5" w:rsidRPr="00732AE4" w14:paraId="2DD4710F" w14:textId="77777777" w:rsidTr="00732AE4">
        <w:trPr>
          <w:trHeight w:val="330"/>
          <w:jc w:val="center"/>
        </w:trPr>
        <w:tc>
          <w:tcPr>
            <w:tcW w:w="534" w:type="pct"/>
          </w:tcPr>
          <w:p w14:paraId="5D4E6B1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619" w:type="pct"/>
          </w:tcPr>
          <w:p w14:paraId="246F1DC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67</w:t>
            </w:r>
          </w:p>
        </w:tc>
        <w:tc>
          <w:tcPr>
            <w:tcW w:w="499" w:type="pct"/>
          </w:tcPr>
          <w:p w14:paraId="55D665F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17</w:t>
            </w:r>
          </w:p>
        </w:tc>
        <w:tc>
          <w:tcPr>
            <w:tcW w:w="677" w:type="pct"/>
          </w:tcPr>
          <w:p w14:paraId="1D1356B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25</w:t>
            </w:r>
          </w:p>
        </w:tc>
        <w:tc>
          <w:tcPr>
            <w:tcW w:w="498" w:type="pct"/>
          </w:tcPr>
          <w:p w14:paraId="09F20F4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2</w:t>
            </w:r>
          </w:p>
        </w:tc>
        <w:tc>
          <w:tcPr>
            <w:tcW w:w="498" w:type="pct"/>
          </w:tcPr>
          <w:p w14:paraId="2641197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5</w:t>
            </w:r>
          </w:p>
        </w:tc>
        <w:tc>
          <w:tcPr>
            <w:tcW w:w="679" w:type="pct"/>
          </w:tcPr>
          <w:p w14:paraId="2A7AE20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20</w:t>
            </w:r>
          </w:p>
        </w:tc>
        <w:tc>
          <w:tcPr>
            <w:tcW w:w="498" w:type="pct"/>
          </w:tcPr>
          <w:p w14:paraId="473E847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3</w:t>
            </w:r>
          </w:p>
        </w:tc>
        <w:tc>
          <w:tcPr>
            <w:tcW w:w="498" w:type="pct"/>
          </w:tcPr>
          <w:p w14:paraId="446D3D4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3</w:t>
            </w:r>
          </w:p>
        </w:tc>
      </w:tr>
      <w:tr w:rsidR="00F039A5" w:rsidRPr="00732AE4" w14:paraId="4B6EA942" w14:textId="77777777" w:rsidTr="00732AE4">
        <w:trPr>
          <w:trHeight w:val="330"/>
          <w:jc w:val="center"/>
        </w:trPr>
        <w:tc>
          <w:tcPr>
            <w:tcW w:w="534" w:type="pct"/>
          </w:tcPr>
          <w:p w14:paraId="4A0222F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619" w:type="pct"/>
          </w:tcPr>
          <w:p w14:paraId="4F053C3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65</w:t>
            </w:r>
          </w:p>
        </w:tc>
        <w:tc>
          <w:tcPr>
            <w:tcW w:w="499" w:type="pct"/>
          </w:tcPr>
          <w:p w14:paraId="16E50BC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15</w:t>
            </w:r>
          </w:p>
        </w:tc>
        <w:tc>
          <w:tcPr>
            <w:tcW w:w="677" w:type="pct"/>
          </w:tcPr>
          <w:p w14:paraId="6C02021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23</w:t>
            </w:r>
          </w:p>
        </w:tc>
        <w:tc>
          <w:tcPr>
            <w:tcW w:w="498" w:type="pct"/>
          </w:tcPr>
          <w:p w14:paraId="241852E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90</w:t>
            </w:r>
          </w:p>
        </w:tc>
        <w:tc>
          <w:tcPr>
            <w:tcW w:w="498" w:type="pct"/>
          </w:tcPr>
          <w:p w14:paraId="54303FB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3</w:t>
            </w:r>
          </w:p>
        </w:tc>
        <w:tc>
          <w:tcPr>
            <w:tcW w:w="679" w:type="pct"/>
          </w:tcPr>
          <w:p w14:paraId="5A08BE8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9</w:t>
            </w:r>
          </w:p>
        </w:tc>
        <w:tc>
          <w:tcPr>
            <w:tcW w:w="498" w:type="pct"/>
          </w:tcPr>
          <w:p w14:paraId="1C82D8C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31</w:t>
            </w:r>
          </w:p>
        </w:tc>
        <w:tc>
          <w:tcPr>
            <w:tcW w:w="498" w:type="pct"/>
          </w:tcPr>
          <w:p w14:paraId="62C21A0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61</w:t>
            </w:r>
          </w:p>
        </w:tc>
      </w:tr>
      <w:tr w:rsidR="00F039A5" w:rsidRPr="00732AE4" w14:paraId="606C6991" w14:textId="77777777" w:rsidTr="00732AE4">
        <w:trPr>
          <w:trHeight w:val="330"/>
          <w:jc w:val="center"/>
        </w:trPr>
        <w:tc>
          <w:tcPr>
            <w:tcW w:w="534" w:type="pct"/>
          </w:tcPr>
          <w:p w14:paraId="6F6033D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  <w:tc>
          <w:tcPr>
            <w:tcW w:w="619" w:type="pct"/>
          </w:tcPr>
          <w:p w14:paraId="58B1003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63</w:t>
            </w:r>
          </w:p>
        </w:tc>
        <w:tc>
          <w:tcPr>
            <w:tcW w:w="499" w:type="pct"/>
          </w:tcPr>
          <w:p w14:paraId="1963153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14</w:t>
            </w:r>
          </w:p>
        </w:tc>
        <w:tc>
          <w:tcPr>
            <w:tcW w:w="677" w:type="pct"/>
          </w:tcPr>
          <w:p w14:paraId="09322F9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22</w:t>
            </w:r>
          </w:p>
        </w:tc>
        <w:tc>
          <w:tcPr>
            <w:tcW w:w="498" w:type="pct"/>
          </w:tcPr>
          <w:p w14:paraId="655834F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9</w:t>
            </w:r>
          </w:p>
        </w:tc>
        <w:tc>
          <w:tcPr>
            <w:tcW w:w="498" w:type="pct"/>
          </w:tcPr>
          <w:p w14:paraId="03F5507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2</w:t>
            </w:r>
          </w:p>
        </w:tc>
        <w:tc>
          <w:tcPr>
            <w:tcW w:w="679" w:type="pct"/>
          </w:tcPr>
          <w:p w14:paraId="751C791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7</w:t>
            </w:r>
          </w:p>
        </w:tc>
        <w:tc>
          <w:tcPr>
            <w:tcW w:w="498" w:type="pct"/>
          </w:tcPr>
          <w:p w14:paraId="605E200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9</w:t>
            </w:r>
          </w:p>
        </w:tc>
        <w:tc>
          <w:tcPr>
            <w:tcW w:w="498" w:type="pct"/>
          </w:tcPr>
          <w:p w14:paraId="15FE862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9</w:t>
            </w:r>
          </w:p>
        </w:tc>
      </w:tr>
      <w:tr w:rsidR="00F039A5" w:rsidRPr="00732AE4" w14:paraId="0824CC47" w14:textId="77777777" w:rsidTr="00732AE4">
        <w:trPr>
          <w:trHeight w:val="330"/>
          <w:jc w:val="center"/>
        </w:trPr>
        <w:tc>
          <w:tcPr>
            <w:tcW w:w="534" w:type="pct"/>
          </w:tcPr>
          <w:p w14:paraId="3A1AC7C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619" w:type="pct"/>
          </w:tcPr>
          <w:p w14:paraId="306DF60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62</w:t>
            </w:r>
          </w:p>
        </w:tc>
        <w:tc>
          <w:tcPr>
            <w:tcW w:w="499" w:type="pct"/>
          </w:tcPr>
          <w:p w14:paraId="058540B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12</w:t>
            </w:r>
          </w:p>
        </w:tc>
        <w:tc>
          <w:tcPr>
            <w:tcW w:w="677" w:type="pct"/>
          </w:tcPr>
          <w:p w14:paraId="641181B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20</w:t>
            </w:r>
          </w:p>
        </w:tc>
        <w:tc>
          <w:tcPr>
            <w:tcW w:w="498" w:type="pct"/>
          </w:tcPr>
          <w:p w14:paraId="0EA9B79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7</w:t>
            </w:r>
          </w:p>
        </w:tc>
        <w:tc>
          <w:tcPr>
            <w:tcW w:w="498" w:type="pct"/>
          </w:tcPr>
          <w:p w14:paraId="1FF44C6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30</w:t>
            </w:r>
          </w:p>
        </w:tc>
        <w:tc>
          <w:tcPr>
            <w:tcW w:w="679" w:type="pct"/>
          </w:tcPr>
          <w:p w14:paraId="7A25037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6</w:t>
            </w:r>
          </w:p>
        </w:tc>
        <w:tc>
          <w:tcPr>
            <w:tcW w:w="498" w:type="pct"/>
          </w:tcPr>
          <w:p w14:paraId="7903789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8</w:t>
            </w:r>
          </w:p>
        </w:tc>
        <w:tc>
          <w:tcPr>
            <w:tcW w:w="498" w:type="pct"/>
          </w:tcPr>
          <w:p w14:paraId="15375E2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8</w:t>
            </w:r>
          </w:p>
        </w:tc>
      </w:tr>
      <w:tr w:rsidR="00F039A5" w:rsidRPr="00732AE4" w14:paraId="58E3361C" w14:textId="77777777" w:rsidTr="00732AE4">
        <w:trPr>
          <w:trHeight w:val="330"/>
          <w:jc w:val="center"/>
        </w:trPr>
        <w:tc>
          <w:tcPr>
            <w:tcW w:w="534" w:type="pct"/>
          </w:tcPr>
          <w:p w14:paraId="06BD70C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619" w:type="pct"/>
          </w:tcPr>
          <w:p w14:paraId="2C9D140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60</w:t>
            </w:r>
          </w:p>
        </w:tc>
        <w:tc>
          <w:tcPr>
            <w:tcW w:w="499" w:type="pct"/>
          </w:tcPr>
          <w:p w14:paraId="211558A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11</w:t>
            </w:r>
          </w:p>
        </w:tc>
        <w:tc>
          <w:tcPr>
            <w:tcW w:w="677" w:type="pct"/>
          </w:tcPr>
          <w:p w14:paraId="4AF70D4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9</w:t>
            </w:r>
          </w:p>
        </w:tc>
        <w:tc>
          <w:tcPr>
            <w:tcW w:w="498" w:type="pct"/>
          </w:tcPr>
          <w:p w14:paraId="02C469D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6</w:t>
            </w:r>
          </w:p>
        </w:tc>
        <w:tc>
          <w:tcPr>
            <w:tcW w:w="498" w:type="pct"/>
          </w:tcPr>
          <w:p w14:paraId="441DB7F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9</w:t>
            </w:r>
          </w:p>
        </w:tc>
        <w:tc>
          <w:tcPr>
            <w:tcW w:w="679" w:type="pct"/>
          </w:tcPr>
          <w:p w14:paraId="432794E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4</w:t>
            </w:r>
          </w:p>
        </w:tc>
        <w:tc>
          <w:tcPr>
            <w:tcW w:w="498" w:type="pct"/>
          </w:tcPr>
          <w:p w14:paraId="6087B99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6</w:t>
            </w:r>
          </w:p>
        </w:tc>
        <w:tc>
          <w:tcPr>
            <w:tcW w:w="498" w:type="pct"/>
          </w:tcPr>
          <w:p w14:paraId="51E853C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6</w:t>
            </w:r>
          </w:p>
        </w:tc>
      </w:tr>
      <w:tr w:rsidR="00F039A5" w:rsidRPr="00732AE4" w14:paraId="18D9D31F" w14:textId="77777777" w:rsidTr="00732AE4">
        <w:trPr>
          <w:trHeight w:val="330"/>
          <w:jc w:val="center"/>
        </w:trPr>
        <w:tc>
          <w:tcPr>
            <w:tcW w:w="534" w:type="pct"/>
          </w:tcPr>
          <w:p w14:paraId="1F9FC63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  <w:tc>
          <w:tcPr>
            <w:tcW w:w="619" w:type="pct"/>
          </w:tcPr>
          <w:p w14:paraId="4F82D62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59</w:t>
            </w:r>
          </w:p>
        </w:tc>
        <w:tc>
          <w:tcPr>
            <w:tcW w:w="499" w:type="pct"/>
          </w:tcPr>
          <w:p w14:paraId="695DC71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9</w:t>
            </w:r>
          </w:p>
        </w:tc>
        <w:tc>
          <w:tcPr>
            <w:tcW w:w="677" w:type="pct"/>
          </w:tcPr>
          <w:p w14:paraId="4DACB1E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7</w:t>
            </w:r>
          </w:p>
        </w:tc>
        <w:tc>
          <w:tcPr>
            <w:tcW w:w="498" w:type="pct"/>
          </w:tcPr>
          <w:p w14:paraId="7531A2E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4</w:t>
            </w:r>
          </w:p>
        </w:tc>
        <w:tc>
          <w:tcPr>
            <w:tcW w:w="498" w:type="pct"/>
          </w:tcPr>
          <w:p w14:paraId="0C42D29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7</w:t>
            </w:r>
          </w:p>
        </w:tc>
        <w:tc>
          <w:tcPr>
            <w:tcW w:w="679" w:type="pct"/>
          </w:tcPr>
          <w:p w14:paraId="7A964CC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3</w:t>
            </w:r>
          </w:p>
        </w:tc>
        <w:tc>
          <w:tcPr>
            <w:tcW w:w="498" w:type="pct"/>
          </w:tcPr>
          <w:p w14:paraId="730BC77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5</w:t>
            </w:r>
          </w:p>
        </w:tc>
        <w:tc>
          <w:tcPr>
            <w:tcW w:w="498" w:type="pct"/>
          </w:tcPr>
          <w:p w14:paraId="25F0903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5</w:t>
            </w:r>
          </w:p>
        </w:tc>
      </w:tr>
      <w:tr w:rsidR="00F039A5" w:rsidRPr="00732AE4" w14:paraId="4054C3B0" w14:textId="77777777" w:rsidTr="00732AE4">
        <w:trPr>
          <w:trHeight w:val="331"/>
          <w:jc w:val="center"/>
        </w:trPr>
        <w:tc>
          <w:tcPr>
            <w:tcW w:w="534" w:type="pct"/>
          </w:tcPr>
          <w:p w14:paraId="7784FBC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619" w:type="pct"/>
          </w:tcPr>
          <w:p w14:paraId="43BB6E3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57</w:t>
            </w:r>
          </w:p>
        </w:tc>
        <w:tc>
          <w:tcPr>
            <w:tcW w:w="499" w:type="pct"/>
          </w:tcPr>
          <w:p w14:paraId="087EF52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8</w:t>
            </w:r>
          </w:p>
        </w:tc>
        <w:tc>
          <w:tcPr>
            <w:tcW w:w="677" w:type="pct"/>
          </w:tcPr>
          <w:p w14:paraId="098F276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6</w:t>
            </w:r>
          </w:p>
        </w:tc>
        <w:tc>
          <w:tcPr>
            <w:tcW w:w="498" w:type="pct"/>
          </w:tcPr>
          <w:p w14:paraId="53E7F65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3</w:t>
            </w:r>
          </w:p>
        </w:tc>
        <w:tc>
          <w:tcPr>
            <w:tcW w:w="498" w:type="pct"/>
          </w:tcPr>
          <w:p w14:paraId="04E1F92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6</w:t>
            </w:r>
          </w:p>
        </w:tc>
        <w:tc>
          <w:tcPr>
            <w:tcW w:w="679" w:type="pct"/>
          </w:tcPr>
          <w:p w14:paraId="6C1FA0E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1</w:t>
            </w:r>
          </w:p>
        </w:tc>
        <w:tc>
          <w:tcPr>
            <w:tcW w:w="498" w:type="pct"/>
          </w:tcPr>
          <w:p w14:paraId="146BF0E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3</w:t>
            </w:r>
          </w:p>
        </w:tc>
        <w:tc>
          <w:tcPr>
            <w:tcW w:w="498" w:type="pct"/>
          </w:tcPr>
          <w:p w14:paraId="0C053F2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3</w:t>
            </w:r>
          </w:p>
        </w:tc>
      </w:tr>
      <w:tr w:rsidR="00F039A5" w:rsidRPr="00732AE4" w14:paraId="145BE5EB" w14:textId="77777777" w:rsidTr="00732AE4">
        <w:trPr>
          <w:trHeight w:val="330"/>
          <w:jc w:val="center"/>
        </w:trPr>
        <w:tc>
          <w:tcPr>
            <w:tcW w:w="534" w:type="pct"/>
          </w:tcPr>
          <w:p w14:paraId="0EE40ED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619" w:type="pct"/>
          </w:tcPr>
          <w:p w14:paraId="5E19B75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56</w:t>
            </w:r>
          </w:p>
        </w:tc>
        <w:tc>
          <w:tcPr>
            <w:tcW w:w="499" w:type="pct"/>
          </w:tcPr>
          <w:p w14:paraId="1B9AE2F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7</w:t>
            </w:r>
          </w:p>
        </w:tc>
        <w:tc>
          <w:tcPr>
            <w:tcW w:w="677" w:type="pct"/>
          </w:tcPr>
          <w:p w14:paraId="2001E23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5</w:t>
            </w:r>
          </w:p>
        </w:tc>
        <w:tc>
          <w:tcPr>
            <w:tcW w:w="498" w:type="pct"/>
          </w:tcPr>
          <w:p w14:paraId="0350329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2</w:t>
            </w:r>
          </w:p>
        </w:tc>
        <w:tc>
          <w:tcPr>
            <w:tcW w:w="498" w:type="pct"/>
          </w:tcPr>
          <w:p w14:paraId="36B0D5A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4</w:t>
            </w:r>
          </w:p>
        </w:tc>
        <w:tc>
          <w:tcPr>
            <w:tcW w:w="679" w:type="pct"/>
          </w:tcPr>
          <w:p w14:paraId="3901D7A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10</w:t>
            </w:r>
          </w:p>
        </w:tc>
        <w:tc>
          <w:tcPr>
            <w:tcW w:w="498" w:type="pct"/>
          </w:tcPr>
          <w:p w14:paraId="16BB7DB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2</w:t>
            </w:r>
          </w:p>
        </w:tc>
        <w:tc>
          <w:tcPr>
            <w:tcW w:w="498" w:type="pct"/>
          </w:tcPr>
          <w:p w14:paraId="31D35B2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2</w:t>
            </w:r>
          </w:p>
        </w:tc>
      </w:tr>
      <w:tr w:rsidR="00F039A5" w:rsidRPr="00732AE4" w14:paraId="0A96BCB4" w14:textId="77777777" w:rsidTr="00732AE4">
        <w:trPr>
          <w:trHeight w:val="333"/>
          <w:jc w:val="center"/>
        </w:trPr>
        <w:tc>
          <w:tcPr>
            <w:tcW w:w="534" w:type="pct"/>
          </w:tcPr>
          <w:p w14:paraId="2490358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  <w:tc>
          <w:tcPr>
            <w:tcW w:w="619" w:type="pct"/>
          </w:tcPr>
          <w:p w14:paraId="4B63192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55</w:t>
            </w:r>
          </w:p>
        </w:tc>
        <w:tc>
          <w:tcPr>
            <w:tcW w:w="499" w:type="pct"/>
          </w:tcPr>
          <w:p w14:paraId="33C87FC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5</w:t>
            </w:r>
          </w:p>
        </w:tc>
        <w:tc>
          <w:tcPr>
            <w:tcW w:w="677" w:type="pct"/>
          </w:tcPr>
          <w:p w14:paraId="2DD9C46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3</w:t>
            </w:r>
          </w:p>
        </w:tc>
        <w:tc>
          <w:tcPr>
            <w:tcW w:w="498" w:type="pct"/>
          </w:tcPr>
          <w:p w14:paraId="164FE96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80</w:t>
            </w:r>
          </w:p>
        </w:tc>
        <w:tc>
          <w:tcPr>
            <w:tcW w:w="498" w:type="pct"/>
          </w:tcPr>
          <w:p w14:paraId="12BABDD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3</w:t>
            </w:r>
          </w:p>
        </w:tc>
        <w:tc>
          <w:tcPr>
            <w:tcW w:w="679" w:type="pct"/>
          </w:tcPr>
          <w:p w14:paraId="2110856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9</w:t>
            </w:r>
          </w:p>
        </w:tc>
        <w:tc>
          <w:tcPr>
            <w:tcW w:w="498" w:type="pct"/>
          </w:tcPr>
          <w:p w14:paraId="11DB1DD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21</w:t>
            </w:r>
          </w:p>
        </w:tc>
        <w:tc>
          <w:tcPr>
            <w:tcW w:w="498" w:type="pct"/>
          </w:tcPr>
          <w:p w14:paraId="1E14448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51</w:t>
            </w:r>
          </w:p>
        </w:tc>
      </w:tr>
      <w:tr w:rsidR="00F039A5" w:rsidRPr="00732AE4" w14:paraId="7C9E8F83" w14:textId="77777777" w:rsidTr="00732AE4">
        <w:trPr>
          <w:trHeight w:val="330"/>
          <w:jc w:val="center"/>
        </w:trPr>
        <w:tc>
          <w:tcPr>
            <w:tcW w:w="534" w:type="pct"/>
          </w:tcPr>
          <w:p w14:paraId="53D1F2F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619" w:type="pct"/>
          </w:tcPr>
          <w:p w14:paraId="3862188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53</w:t>
            </w:r>
          </w:p>
        </w:tc>
        <w:tc>
          <w:tcPr>
            <w:tcW w:w="499" w:type="pct"/>
          </w:tcPr>
          <w:p w14:paraId="26542BD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4</w:t>
            </w:r>
          </w:p>
        </w:tc>
        <w:tc>
          <w:tcPr>
            <w:tcW w:w="677" w:type="pct"/>
          </w:tcPr>
          <w:p w14:paraId="0621C7E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2</w:t>
            </w:r>
          </w:p>
        </w:tc>
        <w:tc>
          <w:tcPr>
            <w:tcW w:w="498" w:type="pct"/>
          </w:tcPr>
          <w:p w14:paraId="58FF57C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9</w:t>
            </w:r>
          </w:p>
        </w:tc>
        <w:tc>
          <w:tcPr>
            <w:tcW w:w="498" w:type="pct"/>
          </w:tcPr>
          <w:p w14:paraId="56D7BCE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2</w:t>
            </w:r>
          </w:p>
        </w:tc>
        <w:tc>
          <w:tcPr>
            <w:tcW w:w="679" w:type="pct"/>
          </w:tcPr>
          <w:p w14:paraId="2D7769B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7</w:t>
            </w:r>
          </w:p>
        </w:tc>
        <w:tc>
          <w:tcPr>
            <w:tcW w:w="498" w:type="pct"/>
          </w:tcPr>
          <w:p w14:paraId="591FBCB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9</w:t>
            </w:r>
          </w:p>
        </w:tc>
        <w:tc>
          <w:tcPr>
            <w:tcW w:w="498" w:type="pct"/>
          </w:tcPr>
          <w:p w14:paraId="3196AE0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9</w:t>
            </w:r>
          </w:p>
        </w:tc>
      </w:tr>
      <w:tr w:rsidR="00F039A5" w:rsidRPr="00732AE4" w14:paraId="39AB1D15" w14:textId="77777777" w:rsidTr="00732AE4">
        <w:trPr>
          <w:trHeight w:val="330"/>
          <w:jc w:val="center"/>
        </w:trPr>
        <w:tc>
          <w:tcPr>
            <w:tcW w:w="534" w:type="pct"/>
          </w:tcPr>
          <w:p w14:paraId="69F4A06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619" w:type="pct"/>
          </w:tcPr>
          <w:p w14:paraId="68BA8D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52</w:t>
            </w:r>
          </w:p>
        </w:tc>
        <w:tc>
          <w:tcPr>
            <w:tcW w:w="499" w:type="pct"/>
          </w:tcPr>
          <w:p w14:paraId="57D41C0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3</w:t>
            </w:r>
          </w:p>
        </w:tc>
        <w:tc>
          <w:tcPr>
            <w:tcW w:w="677" w:type="pct"/>
          </w:tcPr>
          <w:p w14:paraId="7F451EC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11</w:t>
            </w:r>
          </w:p>
        </w:tc>
        <w:tc>
          <w:tcPr>
            <w:tcW w:w="498" w:type="pct"/>
          </w:tcPr>
          <w:p w14:paraId="19BA7C0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8</w:t>
            </w:r>
          </w:p>
        </w:tc>
        <w:tc>
          <w:tcPr>
            <w:tcW w:w="498" w:type="pct"/>
          </w:tcPr>
          <w:p w14:paraId="2234FA2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21</w:t>
            </w:r>
          </w:p>
        </w:tc>
        <w:tc>
          <w:tcPr>
            <w:tcW w:w="679" w:type="pct"/>
          </w:tcPr>
          <w:p w14:paraId="656E5DD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6</w:t>
            </w:r>
          </w:p>
        </w:tc>
        <w:tc>
          <w:tcPr>
            <w:tcW w:w="498" w:type="pct"/>
          </w:tcPr>
          <w:p w14:paraId="56123A7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8</w:t>
            </w:r>
          </w:p>
        </w:tc>
        <w:tc>
          <w:tcPr>
            <w:tcW w:w="498" w:type="pct"/>
          </w:tcPr>
          <w:p w14:paraId="14591C9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8</w:t>
            </w:r>
          </w:p>
        </w:tc>
      </w:tr>
      <w:tr w:rsidR="00F039A5" w:rsidRPr="00732AE4" w14:paraId="7385A278" w14:textId="77777777" w:rsidTr="00732AE4">
        <w:trPr>
          <w:trHeight w:val="330"/>
          <w:jc w:val="center"/>
        </w:trPr>
        <w:tc>
          <w:tcPr>
            <w:tcW w:w="534" w:type="pct"/>
          </w:tcPr>
          <w:p w14:paraId="7487800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  <w:tc>
          <w:tcPr>
            <w:tcW w:w="619" w:type="pct"/>
          </w:tcPr>
          <w:p w14:paraId="0D4663E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51</w:t>
            </w:r>
          </w:p>
        </w:tc>
        <w:tc>
          <w:tcPr>
            <w:tcW w:w="499" w:type="pct"/>
          </w:tcPr>
          <w:p w14:paraId="60728D8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1</w:t>
            </w:r>
          </w:p>
        </w:tc>
        <w:tc>
          <w:tcPr>
            <w:tcW w:w="677" w:type="pct"/>
          </w:tcPr>
          <w:p w14:paraId="25AC1EE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9</w:t>
            </w:r>
          </w:p>
        </w:tc>
        <w:tc>
          <w:tcPr>
            <w:tcW w:w="498" w:type="pct"/>
          </w:tcPr>
          <w:p w14:paraId="572A59D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6</w:t>
            </w:r>
          </w:p>
        </w:tc>
        <w:tc>
          <w:tcPr>
            <w:tcW w:w="498" w:type="pct"/>
          </w:tcPr>
          <w:p w14:paraId="0EC633E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9</w:t>
            </w:r>
          </w:p>
        </w:tc>
        <w:tc>
          <w:tcPr>
            <w:tcW w:w="679" w:type="pct"/>
          </w:tcPr>
          <w:p w14:paraId="64C0E1E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5</w:t>
            </w:r>
          </w:p>
        </w:tc>
        <w:tc>
          <w:tcPr>
            <w:tcW w:w="498" w:type="pct"/>
          </w:tcPr>
          <w:p w14:paraId="56A655D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7</w:t>
            </w:r>
          </w:p>
        </w:tc>
        <w:tc>
          <w:tcPr>
            <w:tcW w:w="498" w:type="pct"/>
          </w:tcPr>
          <w:p w14:paraId="463828E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7</w:t>
            </w:r>
          </w:p>
        </w:tc>
      </w:tr>
      <w:tr w:rsidR="00F039A5" w:rsidRPr="00732AE4" w14:paraId="6D33608E" w14:textId="77777777" w:rsidTr="00732AE4">
        <w:trPr>
          <w:trHeight w:val="330"/>
          <w:jc w:val="center"/>
        </w:trPr>
        <w:tc>
          <w:tcPr>
            <w:tcW w:w="534" w:type="pct"/>
          </w:tcPr>
          <w:p w14:paraId="68B6C82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619" w:type="pct"/>
          </w:tcPr>
          <w:p w14:paraId="47299C6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9</w:t>
            </w:r>
          </w:p>
        </w:tc>
        <w:tc>
          <w:tcPr>
            <w:tcW w:w="499" w:type="pct"/>
          </w:tcPr>
          <w:p w14:paraId="22619DD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100</w:t>
            </w:r>
          </w:p>
        </w:tc>
        <w:tc>
          <w:tcPr>
            <w:tcW w:w="677" w:type="pct"/>
          </w:tcPr>
          <w:p w14:paraId="15F02D9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8</w:t>
            </w:r>
          </w:p>
        </w:tc>
        <w:tc>
          <w:tcPr>
            <w:tcW w:w="498" w:type="pct"/>
          </w:tcPr>
          <w:p w14:paraId="3A11214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5</w:t>
            </w:r>
          </w:p>
        </w:tc>
        <w:tc>
          <w:tcPr>
            <w:tcW w:w="498" w:type="pct"/>
          </w:tcPr>
          <w:p w14:paraId="3E36F94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8</w:t>
            </w:r>
          </w:p>
        </w:tc>
        <w:tc>
          <w:tcPr>
            <w:tcW w:w="679" w:type="pct"/>
          </w:tcPr>
          <w:p w14:paraId="5E054FF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3</w:t>
            </w:r>
          </w:p>
        </w:tc>
        <w:tc>
          <w:tcPr>
            <w:tcW w:w="498" w:type="pct"/>
          </w:tcPr>
          <w:p w14:paraId="0CD97B4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5</w:t>
            </w:r>
          </w:p>
        </w:tc>
        <w:tc>
          <w:tcPr>
            <w:tcW w:w="498" w:type="pct"/>
          </w:tcPr>
          <w:p w14:paraId="0E5BA77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5</w:t>
            </w:r>
          </w:p>
        </w:tc>
      </w:tr>
      <w:tr w:rsidR="00F039A5" w:rsidRPr="00732AE4" w14:paraId="38F2543F" w14:textId="77777777" w:rsidTr="00732AE4">
        <w:trPr>
          <w:trHeight w:val="330"/>
          <w:jc w:val="center"/>
        </w:trPr>
        <w:tc>
          <w:tcPr>
            <w:tcW w:w="534" w:type="pct"/>
          </w:tcPr>
          <w:p w14:paraId="670C24D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619" w:type="pct"/>
          </w:tcPr>
          <w:p w14:paraId="57EF271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8</w:t>
            </w:r>
          </w:p>
        </w:tc>
        <w:tc>
          <w:tcPr>
            <w:tcW w:w="499" w:type="pct"/>
          </w:tcPr>
          <w:p w14:paraId="0CBBCAB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9</w:t>
            </w:r>
          </w:p>
        </w:tc>
        <w:tc>
          <w:tcPr>
            <w:tcW w:w="677" w:type="pct"/>
          </w:tcPr>
          <w:p w14:paraId="1B5D9AA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7</w:t>
            </w:r>
          </w:p>
        </w:tc>
        <w:tc>
          <w:tcPr>
            <w:tcW w:w="498" w:type="pct"/>
          </w:tcPr>
          <w:p w14:paraId="7102413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4</w:t>
            </w:r>
          </w:p>
        </w:tc>
        <w:tc>
          <w:tcPr>
            <w:tcW w:w="498" w:type="pct"/>
          </w:tcPr>
          <w:p w14:paraId="7E8CF1A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7</w:t>
            </w:r>
          </w:p>
        </w:tc>
        <w:tc>
          <w:tcPr>
            <w:tcW w:w="679" w:type="pct"/>
          </w:tcPr>
          <w:p w14:paraId="001FC50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2</w:t>
            </w:r>
          </w:p>
        </w:tc>
        <w:tc>
          <w:tcPr>
            <w:tcW w:w="498" w:type="pct"/>
          </w:tcPr>
          <w:p w14:paraId="5DD64EE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4</w:t>
            </w:r>
          </w:p>
        </w:tc>
        <w:tc>
          <w:tcPr>
            <w:tcW w:w="498" w:type="pct"/>
          </w:tcPr>
          <w:p w14:paraId="019E821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4</w:t>
            </w:r>
          </w:p>
        </w:tc>
      </w:tr>
      <w:tr w:rsidR="00F039A5" w:rsidRPr="00732AE4" w14:paraId="158118D3" w14:textId="77777777" w:rsidTr="00732AE4">
        <w:trPr>
          <w:trHeight w:val="330"/>
          <w:jc w:val="center"/>
        </w:trPr>
        <w:tc>
          <w:tcPr>
            <w:tcW w:w="534" w:type="pct"/>
          </w:tcPr>
          <w:p w14:paraId="4396DA3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619" w:type="pct"/>
          </w:tcPr>
          <w:p w14:paraId="0D3D5EE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7</w:t>
            </w:r>
          </w:p>
        </w:tc>
        <w:tc>
          <w:tcPr>
            <w:tcW w:w="499" w:type="pct"/>
          </w:tcPr>
          <w:p w14:paraId="066F446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8</w:t>
            </w:r>
          </w:p>
        </w:tc>
        <w:tc>
          <w:tcPr>
            <w:tcW w:w="677" w:type="pct"/>
          </w:tcPr>
          <w:p w14:paraId="759FCD8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6</w:t>
            </w:r>
          </w:p>
        </w:tc>
        <w:tc>
          <w:tcPr>
            <w:tcW w:w="498" w:type="pct"/>
          </w:tcPr>
          <w:p w14:paraId="0E9C910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3</w:t>
            </w:r>
          </w:p>
        </w:tc>
        <w:tc>
          <w:tcPr>
            <w:tcW w:w="498" w:type="pct"/>
          </w:tcPr>
          <w:p w14:paraId="2774A36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6</w:t>
            </w:r>
          </w:p>
        </w:tc>
        <w:tc>
          <w:tcPr>
            <w:tcW w:w="679" w:type="pct"/>
          </w:tcPr>
          <w:p w14:paraId="40AE0C9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1</w:t>
            </w:r>
          </w:p>
        </w:tc>
        <w:tc>
          <w:tcPr>
            <w:tcW w:w="498" w:type="pct"/>
          </w:tcPr>
          <w:p w14:paraId="7026236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3</w:t>
            </w:r>
          </w:p>
        </w:tc>
        <w:tc>
          <w:tcPr>
            <w:tcW w:w="498" w:type="pct"/>
          </w:tcPr>
          <w:p w14:paraId="0229B7E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3</w:t>
            </w:r>
          </w:p>
        </w:tc>
      </w:tr>
      <w:tr w:rsidR="00F039A5" w:rsidRPr="00732AE4" w14:paraId="55B79F5A" w14:textId="77777777" w:rsidTr="00732AE4">
        <w:trPr>
          <w:trHeight w:val="331"/>
          <w:jc w:val="center"/>
        </w:trPr>
        <w:tc>
          <w:tcPr>
            <w:tcW w:w="534" w:type="pct"/>
          </w:tcPr>
          <w:p w14:paraId="14A20C75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  <w:tc>
          <w:tcPr>
            <w:tcW w:w="619" w:type="pct"/>
          </w:tcPr>
          <w:p w14:paraId="27C498A8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6</w:t>
            </w:r>
          </w:p>
        </w:tc>
        <w:tc>
          <w:tcPr>
            <w:tcW w:w="499" w:type="pct"/>
          </w:tcPr>
          <w:p w14:paraId="3C2128B1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7</w:t>
            </w:r>
          </w:p>
        </w:tc>
        <w:tc>
          <w:tcPr>
            <w:tcW w:w="677" w:type="pct"/>
          </w:tcPr>
          <w:p w14:paraId="5F22E8F6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5</w:t>
            </w:r>
          </w:p>
        </w:tc>
        <w:tc>
          <w:tcPr>
            <w:tcW w:w="498" w:type="pct"/>
          </w:tcPr>
          <w:p w14:paraId="59501D53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2</w:t>
            </w:r>
          </w:p>
        </w:tc>
        <w:tc>
          <w:tcPr>
            <w:tcW w:w="498" w:type="pct"/>
          </w:tcPr>
          <w:p w14:paraId="7181F1EF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5</w:t>
            </w:r>
          </w:p>
        </w:tc>
        <w:tc>
          <w:tcPr>
            <w:tcW w:w="679" w:type="pct"/>
          </w:tcPr>
          <w:p w14:paraId="212B5689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200</w:t>
            </w:r>
          </w:p>
        </w:tc>
        <w:tc>
          <w:tcPr>
            <w:tcW w:w="498" w:type="pct"/>
          </w:tcPr>
          <w:p w14:paraId="16A3913A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2</w:t>
            </w:r>
          </w:p>
        </w:tc>
        <w:tc>
          <w:tcPr>
            <w:tcW w:w="498" w:type="pct"/>
          </w:tcPr>
          <w:p w14:paraId="1C070E2D" w14:textId="77777777" w:rsidR="00E51E56" w:rsidRPr="00732AE4" w:rsidRDefault="00E51E56" w:rsidP="00732AE4">
            <w:pPr>
              <w:pStyle w:val="TableParagraph"/>
              <w:spacing w:before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2</w:t>
            </w:r>
          </w:p>
        </w:tc>
      </w:tr>
      <w:tr w:rsidR="00F039A5" w:rsidRPr="00732AE4" w14:paraId="19AA92F7" w14:textId="77777777" w:rsidTr="00732AE4">
        <w:trPr>
          <w:trHeight w:val="330"/>
          <w:jc w:val="center"/>
        </w:trPr>
        <w:tc>
          <w:tcPr>
            <w:tcW w:w="534" w:type="pct"/>
          </w:tcPr>
          <w:p w14:paraId="006912B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619" w:type="pct"/>
          </w:tcPr>
          <w:p w14:paraId="59FFDA3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5</w:t>
            </w:r>
          </w:p>
        </w:tc>
        <w:tc>
          <w:tcPr>
            <w:tcW w:w="499" w:type="pct"/>
          </w:tcPr>
          <w:p w14:paraId="47631A6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5</w:t>
            </w:r>
          </w:p>
        </w:tc>
        <w:tc>
          <w:tcPr>
            <w:tcW w:w="677" w:type="pct"/>
          </w:tcPr>
          <w:p w14:paraId="3FF84F3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4</w:t>
            </w:r>
          </w:p>
        </w:tc>
        <w:tc>
          <w:tcPr>
            <w:tcW w:w="498" w:type="pct"/>
          </w:tcPr>
          <w:p w14:paraId="34039F2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1</w:t>
            </w:r>
          </w:p>
        </w:tc>
        <w:tc>
          <w:tcPr>
            <w:tcW w:w="498" w:type="pct"/>
          </w:tcPr>
          <w:p w14:paraId="09FCD75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3</w:t>
            </w:r>
          </w:p>
        </w:tc>
        <w:tc>
          <w:tcPr>
            <w:tcW w:w="679" w:type="pct"/>
          </w:tcPr>
          <w:p w14:paraId="43DEAF8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9</w:t>
            </w:r>
          </w:p>
        </w:tc>
        <w:tc>
          <w:tcPr>
            <w:tcW w:w="498" w:type="pct"/>
          </w:tcPr>
          <w:p w14:paraId="50FF9B7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1</w:t>
            </w:r>
          </w:p>
        </w:tc>
        <w:tc>
          <w:tcPr>
            <w:tcW w:w="498" w:type="pct"/>
          </w:tcPr>
          <w:p w14:paraId="78FCEA0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1</w:t>
            </w:r>
          </w:p>
        </w:tc>
      </w:tr>
      <w:tr w:rsidR="00F039A5" w:rsidRPr="00732AE4" w14:paraId="39B51282" w14:textId="77777777" w:rsidTr="00732AE4">
        <w:trPr>
          <w:trHeight w:val="330"/>
          <w:jc w:val="center"/>
        </w:trPr>
        <w:tc>
          <w:tcPr>
            <w:tcW w:w="534" w:type="pct"/>
          </w:tcPr>
          <w:p w14:paraId="3FD4DCC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  <w:tc>
          <w:tcPr>
            <w:tcW w:w="619" w:type="pct"/>
          </w:tcPr>
          <w:p w14:paraId="6426B05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3</w:t>
            </w:r>
          </w:p>
        </w:tc>
        <w:tc>
          <w:tcPr>
            <w:tcW w:w="499" w:type="pct"/>
          </w:tcPr>
          <w:p w14:paraId="3B47984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4</w:t>
            </w:r>
          </w:p>
        </w:tc>
        <w:tc>
          <w:tcPr>
            <w:tcW w:w="677" w:type="pct"/>
          </w:tcPr>
          <w:p w14:paraId="44A8B44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3</w:t>
            </w:r>
          </w:p>
        </w:tc>
        <w:tc>
          <w:tcPr>
            <w:tcW w:w="498" w:type="pct"/>
          </w:tcPr>
          <w:p w14:paraId="1717F5C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70</w:t>
            </w:r>
          </w:p>
        </w:tc>
        <w:tc>
          <w:tcPr>
            <w:tcW w:w="498" w:type="pct"/>
          </w:tcPr>
          <w:p w14:paraId="0D3BECA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2</w:t>
            </w:r>
          </w:p>
        </w:tc>
        <w:tc>
          <w:tcPr>
            <w:tcW w:w="679" w:type="pct"/>
          </w:tcPr>
          <w:p w14:paraId="4EF22F4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8</w:t>
            </w:r>
          </w:p>
        </w:tc>
        <w:tc>
          <w:tcPr>
            <w:tcW w:w="498" w:type="pct"/>
          </w:tcPr>
          <w:p w14:paraId="3C0BF57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10</w:t>
            </w:r>
          </w:p>
        </w:tc>
        <w:tc>
          <w:tcPr>
            <w:tcW w:w="498" w:type="pct"/>
          </w:tcPr>
          <w:p w14:paraId="31D4545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40</w:t>
            </w:r>
          </w:p>
        </w:tc>
      </w:tr>
      <w:tr w:rsidR="00F039A5" w:rsidRPr="00732AE4" w14:paraId="573A3581" w14:textId="77777777" w:rsidTr="00732AE4">
        <w:trPr>
          <w:trHeight w:val="330"/>
          <w:jc w:val="center"/>
        </w:trPr>
        <w:tc>
          <w:tcPr>
            <w:tcW w:w="534" w:type="pct"/>
          </w:tcPr>
          <w:p w14:paraId="7293CAD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  <w:tc>
          <w:tcPr>
            <w:tcW w:w="619" w:type="pct"/>
          </w:tcPr>
          <w:p w14:paraId="2AD943C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2</w:t>
            </w:r>
          </w:p>
        </w:tc>
        <w:tc>
          <w:tcPr>
            <w:tcW w:w="499" w:type="pct"/>
          </w:tcPr>
          <w:p w14:paraId="6C098FB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3</w:t>
            </w:r>
          </w:p>
        </w:tc>
        <w:tc>
          <w:tcPr>
            <w:tcW w:w="677" w:type="pct"/>
          </w:tcPr>
          <w:p w14:paraId="45DC482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1</w:t>
            </w:r>
          </w:p>
        </w:tc>
        <w:tc>
          <w:tcPr>
            <w:tcW w:w="498" w:type="pct"/>
          </w:tcPr>
          <w:p w14:paraId="2ECA1D1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9</w:t>
            </w:r>
          </w:p>
        </w:tc>
        <w:tc>
          <w:tcPr>
            <w:tcW w:w="498" w:type="pct"/>
          </w:tcPr>
          <w:p w14:paraId="1ACB22B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1</w:t>
            </w:r>
          </w:p>
        </w:tc>
        <w:tc>
          <w:tcPr>
            <w:tcW w:w="679" w:type="pct"/>
          </w:tcPr>
          <w:p w14:paraId="7E00CAF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7</w:t>
            </w:r>
          </w:p>
        </w:tc>
        <w:tc>
          <w:tcPr>
            <w:tcW w:w="498" w:type="pct"/>
          </w:tcPr>
          <w:p w14:paraId="7F77F7F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9</w:t>
            </w:r>
          </w:p>
        </w:tc>
        <w:tc>
          <w:tcPr>
            <w:tcW w:w="498" w:type="pct"/>
          </w:tcPr>
          <w:p w14:paraId="3870B77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8</w:t>
            </w:r>
          </w:p>
        </w:tc>
      </w:tr>
      <w:tr w:rsidR="00F039A5" w:rsidRPr="00732AE4" w14:paraId="21E77B19" w14:textId="77777777" w:rsidTr="00732AE4">
        <w:trPr>
          <w:trHeight w:val="330"/>
          <w:jc w:val="center"/>
        </w:trPr>
        <w:tc>
          <w:tcPr>
            <w:tcW w:w="534" w:type="pct"/>
          </w:tcPr>
          <w:p w14:paraId="6F236C5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619" w:type="pct"/>
          </w:tcPr>
          <w:p w14:paraId="3CFFC3E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1</w:t>
            </w:r>
          </w:p>
        </w:tc>
        <w:tc>
          <w:tcPr>
            <w:tcW w:w="499" w:type="pct"/>
          </w:tcPr>
          <w:p w14:paraId="3B0A883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2</w:t>
            </w:r>
          </w:p>
        </w:tc>
        <w:tc>
          <w:tcPr>
            <w:tcW w:w="677" w:type="pct"/>
          </w:tcPr>
          <w:p w14:paraId="1E17D0D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700</w:t>
            </w:r>
          </w:p>
        </w:tc>
        <w:tc>
          <w:tcPr>
            <w:tcW w:w="498" w:type="pct"/>
          </w:tcPr>
          <w:p w14:paraId="12B47AF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7</w:t>
            </w:r>
          </w:p>
        </w:tc>
        <w:tc>
          <w:tcPr>
            <w:tcW w:w="498" w:type="pct"/>
          </w:tcPr>
          <w:p w14:paraId="30DD1C0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10</w:t>
            </w:r>
          </w:p>
        </w:tc>
        <w:tc>
          <w:tcPr>
            <w:tcW w:w="679" w:type="pct"/>
          </w:tcPr>
          <w:p w14:paraId="2D8A413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6</w:t>
            </w:r>
          </w:p>
        </w:tc>
        <w:tc>
          <w:tcPr>
            <w:tcW w:w="498" w:type="pct"/>
          </w:tcPr>
          <w:p w14:paraId="2BF5C08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8</w:t>
            </w:r>
          </w:p>
        </w:tc>
        <w:tc>
          <w:tcPr>
            <w:tcW w:w="498" w:type="pct"/>
          </w:tcPr>
          <w:p w14:paraId="0DE83FE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7</w:t>
            </w:r>
          </w:p>
        </w:tc>
      </w:tr>
      <w:tr w:rsidR="00F039A5" w:rsidRPr="00732AE4" w14:paraId="65FE1420" w14:textId="77777777" w:rsidTr="00732AE4">
        <w:trPr>
          <w:trHeight w:val="333"/>
          <w:jc w:val="center"/>
        </w:trPr>
        <w:tc>
          <w:tcPr>
            <w:tcW w:w="534" w:type="pct"/>
          </w:tcPr>
          <w:p w14:paraId="486A383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619" w:type="pct"/>
          </w:tcPr>
          <w:p w14:paraId="2DFA559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40</w:t>
            </w:r>
          </w:p>
        </w:tc>
        <w:tc>
          <w:tcPr>
            <w:tcW w:w="499" w:type="pct"/>
          </w:tcPr>
          <w:p w14:paraId="77B1642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1</w:t>
            </w:r>
          </w:p>
        </w:tc>
        <w:tc>
          <w:tcPr>
            <w:tcW w:w="677" w:type="pct"/>
          </w:tcPr>
          <w:p w14:paraId="6B5B38A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9</w:t>
            </w:r>
          </w:p>
        </w:tc>
        <w:tc>
          <w:tcPr>
            <w:tcW w:w="498" w:type="pct"/>
          </w:tcPr>
          <w:p w14:paraId="25984F0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6</w:t>
            </w:r>
          </w:p>
        </w:tc>
        <w:tc>
          <w:tcPr>
            <w:tcW w:w="498" w:type="pct"/>
          </w:tcPr>
          <w:p w14:paraId="5F1CB7F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9</w:t>
            </w:r>
          </w:p>
        </w:tc>
        <w:tc>
          <w:tcPr>
            <w:tcW w:w="679" w:type="pct"/>
          </w:tcPr>
          <w:p w14:paraId="6BC9E18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5</w:t>
            </w:r>
          </w:p>
        </w:tc>
        <w:tc>
          <w:tcPr>
            <w:tcW w:w="498" w:type="pct"/>
          </w:tcPr>
          <w:p w14:paraId="3ADD183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6</w:t>
            </w:r>
          </w:p>
        </w:tc>
        <w:tc>
          <w:tcPr>
            <w:tcW w:w="498" w:type="pct"/>
          </w:tcPr>
          <w:p w14:paraId="4EF69D5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6</w:t>
            </w:r>
          </w:p>
        </w:tc>
      </w:tr>
      <w:tr w:rsidR="00F039A5" w:rsidRPr="00732AE4" w14:paraId="7A41BAEF" w14:textId="77777777" w:rsidTr="00732AE4">
        <w:trPr>
          <w:trHeight w:val="330"/>
          <w:jc w:val="center"/>
        </w:trPr>
        <w:tc>
          <w:tcPr>
            <w:tcW w:w="534" w:type="pct"/>
          </w:tcPr>
          <w:p w14:paraId="5F56F87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  <w:tc>
          <w:tcPr>
            <w:tcW w:w="619" w:type="pct"/>
          </w:tcPr>
          <w:p w14:paraId="2686320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39</w:t>
            </w:r>
          </w:p>
        </w:tc>
        <w:tc>
          <w:tcPr>
            <w:tcW w:w="499" w:type="pct"/>
          </w:tcPr>
          <w:p w14:paraId="053A707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90</w:t>
            </w:r>
          </w:p>
        </w:tc>
        <w:tc>
          <w:tcPr>
            <w:tcW w:w="677" w:type="pct"/>
          </w:tcPr>
          <w:p w14:paraId="2DF86B7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8</w:t>
            </w:r>
          </w:p>
        </w:tc>
        <w:tc>
          <w:tcPr>
            <w:tcW w:w="498" w:type="pct"/>
          </w:tcPr>
          <w:p w14:paraId="2E400BA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5</w:t>
            </w:r>
          </w:p>
        </w:tc>
        <w:tc>
          <w:tcPr>
            <w:tcW w:w="498" w:type="pct"/>
          </w:tcPr>
          <w:p w14:paraId="6A0BC17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8</w:t>
            </w:r>
          </w:p>
        </w:tc>
        <w:tc>
          <w:tcPr>
            <w:tcW w:w="679" w:type="pct"/>
          </w:tcPr>
          <w:p w14:paraId="6009A3C2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4</w:t>
            </w:r>
          </w:p>
        </w:tc>
        <w:tc>
          <w:tcPr>
            <w:tcW w:w="498" w:type="pct"/>
          </w:tcPr>
          <w:p w14:paraId="6CDC25C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5</w:t>
            </w:r>
          </w:p>
        </w:tc>
        <w:tc>
          <w:tcPr>
            <w:tcW w:w="498" w:type="pct"/>
          </w:tcPr>
          <w:p w14:paraId="54A287D4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5</w:t>
            </w:r>
          </w:p>
        </w:tc>
      </w:tr>
      <w:tr w:rsidR="00F039A5" w:rsidRPr="00732AE4" w14:paraId="5749E7A8" w14:textId="77777777" w:rsidTr="00732AE4">
        <w:trPr>
          <w:trHeight w:val="330"/>
          <w:jc w:val="center"/>
        </w:trPr>
        <w:tc>
          <w:tcPr>
            <w:tcW w:w="534" w:type="pct"/>
          </w:tcPr>
          <w:p w14:paraId="46AD6AB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619" w:type="pct"/>
          </w:tcPr>
          <w:p w14:paraId="05E4E80C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38</w:t>
            </w:r>
          </w:p>
        </w:tc>
        <w:tc>
          <w:tcPr>
            <w:tcW w:w="499" w:type="pct"/>
          </w:tcPr>
          <w:p w14:paraId="39A6D2D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89</w:t>
            </w:r>
          </w:p>
        </w:tc>
        <w:tc>
          <w:tcPr>
            <w:tcW w:w="677" w:type="pct"/>
          </w:tcPr>
          <w:p w14:paraId="4FF3BB6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7</w:t>
            </w:r>
          </w:p>
        </w:tc>
        <w:tc>
          <w:tcPr>
            <w:tcW w:w="498" w:type="pct"/>
          </w:tcPr>
          <w:p w14:paraId="54693FD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5</w:t>
            </w:r>
          </w:p>
        </w:tc>
        <w:tc>
          <w:tcPr>
            <w:tcW w:w="498" w:type="pct"/>
          </w:tcPr>
          <w:p w14:paraId="64C2609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7</w:t>
            </w:r>
          </w:p>
        </w:tc>
        <w:tc>
          <w:tcPr>
            <w:tcW w:w="679" w:type="pct"/>
          </w:tcPr>
          <w:p w14:paraId="100039A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3</w:t>
            </w:r>
          </w:p>
        </w:tc>
        <w:tc>
          <w:tcPr>
            <w:tcW w:w="498" w:type="pct"/>
          </w:tcPr>
          <w:p w14:paraId="73B0895E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4</w:t>
            </w:r>
          </w:p>
        </w:tc>
        <w:tc>
          <w:tcPr>
            <w:tcW w:w="498" w:type="pct"/>
          </w:tcPr>
          <w:p w14:paraId="5692C2D9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4</w:t>
            </w:r>
          </w:p>
        </w:tc>
      </w:tr>
      <w:tr w:rsidR="00F039A5" w:rsidRPr="00732AE4" w14:paraId="3382A369" w14:textId="77777777" w:rsidTr="00732AE4">
        <w:trPr>
          <w:trHeight w:val="330"/>
          <w:jc w:val="center"/>
        </w:trPr>
        <w:tc>
          <w:tcPr>
            <w:tcW w:w="534" w:type="pct"/>
          </w:tcPr>
          <w:p w14:paraId="4948F64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619" w:type="pct"/>
          </w:tcPr>
          <w:p w14:paraId="0F1D620F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37</w:t>
            </w:r>
          </w:p>
        </w:tc>
        <w:tc>
          <w:tcPr>
            <w:tcW w:w="499" w:type="pct"/>
          </w:tcPr>
          <w:p w14:paraId="75477F83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88</w:t>
            </w:r>
          </w:p>
        </w:tc>
        <w:tc>
          <w:tcPr>
            <w:tcW w:w="677" w:type="pct"/>
          </w:tcPr>
          <w:p w14:paraId="52F3A8E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6</w:t>
            </w:r>
          </w:p>
        </w:tc>
        <w:tc>
          <w:tcPr>
            <w:tcW w:w="498" w:type="pct"/>
          </w:tcPr>
          <w:p w14:paraId="68A4219A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4</w:t>
            </w:r>
          </w:p>
        </w:tc>
        <w:tc>
          <w:tcPr>
            <w:tcW w:w="498" w:type="pct"/>
          </w:tcPr>
          <w:p w14:paraId="7BA9EFC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6</w:t>
            </w:r>
          </w:p>
        </w:tc>
        <w:tc>
          <w:tcPr>
            <w:tcW w:w="679" w:type="pct"/>
          </w:tcPr>
          <w:p w14:paraId="41618A0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2</w:t>
            </w:r>
          </w:p>
        </w:tc>
        <w:tc>
          <w:tcPr>
            <w:tcW w:w="498" w:type="pct"/>
          </w:tcPr>
          <w:p w14:paraId="55F90070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3</w:t>
            </w:r>
          </w:p>
        </w:tc>
        <w:tc>
          <w:tcPr>
            <w:tcW w:w="498" w:type="pct"/>
          </w:tcPr>
          <w:p w14:paraId="4C92B6F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3</w:t>
            </w:r>
          </w:p>
        </w:tc>
      </w:tr>
      <w:tr w:rsidR="00F039A5" w:rsidRPr="00732AE4" w14:paraId="65202062" w14:textId="77777777" w:rsidTr="00732AE4">
        <w:trPr>
          <w:trHeight w:val="331"/>
          <w:jc w:val="center"/>
        </w:trPr>
        <w:tc>
          <w:tcPr>
            <w:tcW w:w="534" w:type="pct"/>
          </w:tcPr>
          <w:p w14:paraId="35C3C006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619" w:type="pct"/>
          </w:tcPr>
          <w:p w14:paraId="31AA6798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936</w:t>
            </w:r>
          </w:p>
        </w:tc>
        <w:tc>
          <w:tcPr>
            <w:tcW w:w="499" w:type="pct"/>
          </w:tcPr>
          <w:p w14:paraId="7154FBA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3,087</w:t>
            </w:r>
          </w:p>
        </w:tc>
        <w:tc>
          <w:tcPr>
            <w:tcW w:w="677" w:type="pct"/>
          </w:tcPr>
          <w:p w14:paraId="6446E97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696</w:t>
            </w:r>
          </w:p>
        </w:tc>
        <w:tc>
          <w:tcPr>
            <w:tcW w:w="498" w:type="pct"/>
          </w:tcPr>
          <w:p w14:paraId="0F7681AD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463</w:t>
            </w:r>
          </w:p>
        </w:tc>
        <w:tc>
          <w:tcPr>
            <w:tcW w:w="498" w:type="pct"/>
          </w:tcPr>
          <w:p w14:paraId="5059735B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305</w:t>
            </w:r>
          </w:p>
        </w:tc>
        <w:tc>
          <w:tcPr>
            <w:tcW w:w="679" w:type="pct"/>
          </w:tcPr>
          <w:p w14:paraId="12AB5C07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91</w:t>
            </w:r>
          </w:p>
        </w:tc>
        <w:tc>
          <w:tcPr>
            <w:tcW w:w="498" w:type="pct"/>
          </w:tcPr>
          <w:p w14:paraId="52F63695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103</w:t>
            </w:r>
          </w:p>
        </w:tc>
        <w:tc>
          <w:tcPr>
            <w:tcW w:w="498" w:type="pct"/>
          </w:tcPr>
          <w:p w14:paraId="4A98DB41" w14:textId="77777777" w:rsidR="00E51E56" w:rsidRPr="00732AE4" w:rsidRDefault="00E51E56" w:rsidP="00732AE4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AE4">
              <w:rPr>
                <w:rFonts w:ascii="Times New Roman" w:hAnsi="Times New Roman" w:cs="Times New Roman"/>
                <w:sz w:val="24"/>
                <w:szCs w:val="24"/>
              </w:rPr>
              <w:t>2,032</w:t>
            </w:r>
          </w:p>
        </w:tc>
      </w:tr>
    </w:tbl>
    <w:p w14:paraId="5FE2BDC6" w14:textId="0269DEF3" w:rsidR="00E51E56" w:rsidRPr="00F039A5" w:rsidRDefault="00E51E56" w:rsidP="00E51E56">
      <w:pPr>
        <w:pStyle w:val="Keterangan"/>
        <w:jc w:val="left"/>
        <w:rPr>
          <w:color w:val="auto"/>
          <w:sz w:val="24"/>
          <w:szCs w:val="24"/>
        </w:rPr>
      </w:pPr>
      <w:r w:rsidRPr="00F039A5">
        <w:rPr>
          <w:color w:val="auto"/>
          <w:sz w:val="24"/>
          <w:szCs w:val="24"/>
        </w:rPr>
        <w:br w:type="page"/>
      </w:r>
    </w:p>
    <w:p w14:paraId="63CB998F" w14:textId="6DDEC078" w:rsidR="00DF6696" w:rsidRPr="00F039A5" w:rsidRDefault="001128FF" w:rsidP="001128FF">
      <w:pPr>
        <w:pStyle w:val="Keterangan"/>
        <w:jc w:val="left"/>
        <w:rPr>
          <w:color w:val="auto"/>
          <w:sz w:val="24"/>
          <w:szCs w:val="24"/>
          <w:lang w:val="id-ID"/>
        </w:rPr>
      </w:pPr>
      <w:bookmarkStart w:id="17" w:name="_Toc147341525"/>
      <w:r w:rsidRPr="00F039A5">
        <w:rPr>
          <w:color w:val="auto"/>
          <w:sz w:val="24"/>
          <w:szCs w:val="24"/>
        </w:rPr>
        <w:lastRenderedPageBreak/>
        <w:t xml:space="preserve">Lampiran </w:t>
      </w:r>
      <w:r w:rsidRPr="00F039A5">
        <w:rPr>
          <w:color w:val="auto"/>
          <w:sz w:val="24"/>
          <w:szCs w:val="24"/>
        </w:rPr>
        <w:fldChar w:fldCharType="begin"/>
      </w:r>
      <w:r w:rsidRPr="00F039A5">
        <w:rPr>
          <w:color w:val="auto"/>
          <w:sz w:val="24"/>
          <w:szCs w:val="24"/>
        </w:rPr>
        <w:instrText xml:space="preserve"> SEQ Lampiran \* ARABIC </w:instrText>
      </w:r>
      <w:r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12</w:t>
      </w:r>
      <w:r w:rsidRPr="00F039A5">
        <w:rPr>
          <w:color w:val="auto"/>
          <w:sz w:val="24"/>
          <w:szCs w:val="24"/>
        </w:rPr>
        <w:fldChar w:fldCharType="end"/>
      </w:r>
      <w:r w:rsidRPr="00F039A5">
        <w:rPr>
          <w:color w:val="auto"/>
          <w:sz w:val="24"/>
          <w:szCs w:val="24"/>
        </w:rPr>
        <w:br/>
      </w:r>
      <w:r w:rsidRPr="00F039A5">
        <w:rPr>
          <w:color w:val="auto"/>
          <w:sz w:val="24"/>
          <w:szCs w:val="24"/>
          <w:lang w:val="id-ID"/>
        </w:rPr>
        <w:t>Surat Ijin Penelitian dan Permintaan Data</w:t>
      </w:r>
      <w:bookmarkEnd w:id="17"/>
    </w:p>
    <w:p w14:paraId="210B4C51" w14:textId="0CB2DCA1" w:rsidR="00C9489B" w:rsidRPr="00F039A5" w:rsidRDefault="00C9489B" w:rsidP="001128FF">
      <w:pPr>
        <w:rPr>
          <w:color w:val="auto"/>
          <w:lang w:val="id-ID"/>
        </w:rPr>
      </w:pPr>
      <w:r w:rsidRPr="00F039A5">
        <w:rPr>
          <w:noProof/>
          <w:color w:val="auto"/>
        </w:rPr>
        <w:drawing>
          <wp:inline distT="0" distB="0" distL="0" distR="0" wp14:anchorId="7A0CB2BF" wp14:editId="4C03C54B">
            <wp:extent cx="5040630" cy="7419975"/>
            <wp:effectExtent l="0" t="0" r="7620" b="9525"/>
            <wp:docPr id="436393456" name="Gambar 1" descr="Sebuah gambar berisi teks, surat, tinta, Font&#10;&#10;Deskripsi dibuat secara otoma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6393456" name="Gambar 1" descr="Sebuah gambar berisi teks, surat, tinta, Font&#10;&#10;Deskripsi dibuat secara otomatis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1"/>
                    <a:stretch/>
                  </pic:blipFill>
                  <pic:spPr bwMode="auto">
                    <a:xfrm>
                      <a:off x="0" y="0"/>
                      <a:ext cx="5040630" cy="74199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C6C1C3" w14:textId="71472FBF" w:rsidR="00C9489B" w:rsidRPr="00F039A5" w:rsidRDefault="007F6B04">
      <w:pPr>
        <w:spacing w:line="276" w:lineRule="auto"/>
        <w:jc w:val="left"/>
        <w:rPr>
          <w:color w:val="auto"/>
          <w:lang w:val="id-ID"/>
        </w:rPr>
      </w:pPr>
      <w:r w:rsidRPr="00F039A5">
        <w:rPr>
          <w:noProof/>
          <w:color w:val="auto"/>
        </w:rPr>
        <w:lastRenderedPageBreak/>
        <w:drawing>
          <wp:inline distT="0" distB="0" distL="0" distR="0" wp14:anchorId="52FF9DC2" wp14:editId="5AF24C99">
            <wp:extent cx="5040630" cy="7652385"/>
            <wp:effectExtent l="0" t="0" r="7620" b="5715"/>
            <wp:docPr id="1462117114" name="Gambar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2117114" name="Gambar 146211711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652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9489B" w:rsidRPr="00F039A5">
        <w:rPr>
          <w:color w:val="auto"/>
          <w:lang w:val="id-ID"/>
        </w:rPr>
        <w:br w:type="page"/>
      </w:r>
    </w:p>
    <w:p w14:paraId="76FF71C2" w14:textId="2E261163" w:rsidR="008F421B" w:rsidRPr="00F039A5" w:rsidRDefault="00354C60" w:rsidP="008F421B">
      <w:pPr>
        <w:pStyle w:val="Keterangan"/>
        <w:jc w:val="left"/>
        <w:rPr>
          <w:color w:val="auto"/>
          <w:sz w:val="24"/>
          <w:szCs w:val="24"/>
          <w:lang w:val="id-ID"/>
        </w:rPr>
      </w:pPr>
      <w:bookmarkStart w:id="18" w:name="_Toc147341526"/>
      <w:r w:rsidRPr="00F039A5">
        <w:rPr>
          <w:noProof/>
          <w:color w:val="auto"/>
          <w:sz w:val="24"/>
          <w:szCs w:val="24"/>
        </w:rPr>
        <w:lastRenderedPageBreak/>
        <w:drawing>
          <wp:anchor distT="0" distB="0" distL="114300" distR="114300" simplePos="0" relativeHeight="251659776" behindDoc="0" locked="0" layoutInCell="1" allowOverlap="1" wp14:anchorId="6E07EA9F" wp14:editId="53E09BA8">
            <wp:simplePos x="0" y="0"/>
            <wp:positionH relativeFrom="column">
              <wp:posOffset>140970</wp:posOffset>
            </wp:positionH>
            <wp:positionV relativeFrom="paragraph">
              <wp:posOffset>321945</wp:posOffset>
            </wp:positionV>
            <wp:extent cx="1876425" cy="3152775"/>
            <wp:effectExtent l="0" t="0" r="9525" b="9525"/>
            <wp:wrapTopAndBottom/>
            <wp:docPr id="241170941" name="Gambar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1170941" name="Gambar 24117094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6425" cy="3152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039A5">
        <w:rPr>
          <w:noProof/>
          <w:color w:val="auto"/>
          <w:sz w:val="24"/>
          <w:szCs w:val="24"/>
        </w:rPr>
        <w:drawing>
          <wp:anchor distT="0" distB="0" distL="114300" distR="114300" simplePos="0" relativeHeight="251724288" behindDoc="0" locked="0" layoutInCell="1" allowOverlap="1" wp14:anchorId="70519484" wp14:editId="32FDF65A">
            <wp:simplePos x="0" y="0"/>
            <wp:positionH relativeFrom="column">
              <wp:posOffset>2836545</wp:posOffset>
            </wp:positionH>
            <wp:positionV relativeFrom="paragraph">
              <wp:posOffset>321945</wp:posOffset>
            </wp:positionV>
            <wp:extent cx="1875790" cy="3152775"/>
            <wp:effectExtent l="0" t="0" r="0" b="9525"/>
            <wp:wrapTopAndBottom/>
            <wp:docPr id="753710654" name="Gambar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3710654" name="Gambar 753710654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5790" cy="3152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9489B" w:rsidRPr="00F039A5">
        <w:rPr>
          <w:color w:val="auto"/>
          <w:sz w:val="24"/>
          <w:szCs w:val="24"/>
        </w:rPr>
        <w:t xml:space="preserve">Lampiran </w:t>
      </w:r>
      <w:r w:rsidR="00C9489B" w:rsidRPr="00F039A5">
        <w:rPr>
          <w:color w:val="auto"/>
          <w:sz w:val="24"/>
          <w:szCs w:val="24"/>
        </w:rPr>
        <w:fldChar w:fldCharType="begin"/>
      </w:r>
      <w:r w:rsidR="00C9489B" w:rsidRPr="00F039A5">
        <w:rPr>
          <w:color w:val="auto"/>
          <w:sz w:val="24"/>
          <w:szCs w:val="24"/>
        </w:rPr>
        <w:instrText xml:space="preserve"> SEQ Lampiran \* ARABIC </w:instrText>
      </w:r>
      <w:r w:rsidR="00C9489B" w:rsidRPr="00F039A5">
        <w:rPr>
          <w:color w:val="auto"/>
          <w:sz w:val="24"/>
          <w:szCs w:val="24"/>
        </w:rPr>
        <w:fldChar w:fldCharType="separate"/>
      </w:r>
      <w:r w:rsidR="00D108BF">
        <w:rPr>
          <w:noProof/>
          <w:color w:val="auto"/>
          <w:sz w:val="24"/>
          <w:szCs w:val="24"/>
        </w:rPr>
        <w:t>13</w:t>
      </w:r>
      <w:r w:rsidR="00C9489B" w:rsidRPr="00F039A5">
        <w:rPr>
          <w:color w:val="auto"/>
          <w:sz w:val="24"/>
          <w:szCs w:val="24"/>
        </w:rPr>
        <w:fldChar w:fldCharType="end"/>
      </w:r>
      <w:r w:rsidR="00C9489B" w:rsidRPr="00F039A5">
        <w:rPr>
          <w:color w:val="auto"/>
          <w:sz w:val="24"/>
          <w:szCs w:val="24"/>
          <w:lang w:val="id-ID"/>
        </w:rPr>
        <w:t xml:space="preserve"> Dokumentasi</w:t>
      </w:r>
      <w:bookmarkEnd w:id="18"/>
    </w:p>
    <w:p w14:paraId="38B0769D" w14:textId="0BD38D94" w:rsidR="00354C60" w:rsidRPr="00F039A5" w:rsidRDefault="00354C60">
      <w:pPr>
        <w:spacing w:line="276" w:lineRule="auto"/>
        <w:jc w:val="left"/>
        <w:rPr>
          <w:b/>
          <w:bCs/>
          <w:color w:val="auto"/>
          <w:szCs w:val="24"/>
          <w:lang w:val="id-ID"/>
        </w:rPr>
      </w:pPr>
      <w:r w:rsidRPr="00F039A5">
        <w:rPr>
          <w:noProof/>
          <w:color w:val="auto"/>
          <w:szCs w:val="24"/>
        </w:rPr>
        <w:drawing>
          <wp:anchor distT="0" distB="0" distL="114300" distR="114300" simplePos="0" relativeHeight="251847168" behindDoc="0" locked="0" layoutInCell="1" allowOverlap="1" wp14:anchorId="03C8C8CB" wp14:editId="3C789651">
            <wp:simplePos x="0" y="0"/>
            <wp:positionH relativeFrom="column">
              <wp:posOffset>2884170</wp:posOffset>
            </wp:positionH>
            <wp:positionV relativeFrom="paragraph">
              <wp:posOffset>3536950</wp:posOffset>
            </wp:positionV>
            <wp:extent cx="1924050" cy="3416300"/>
            <wp:effectExtent l="0" t="0" r="0" b="0"/>
            <wp:wrapTopAndBottom/>
            <wp:docPr id="1143231042" name="Gambar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3231042" name="Gambar 1143231042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050" cy="3416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039A5">
        <w:rPr>
          <w:noProof/>
          <w:color w:val="auto"/>
          <w:szCs w:val="24"/>
        </w:rPr>
        <w:drawing>
          <wp:anchor distT="0" distB="0" distL="114300" distR="114300" simplePos="0" relativeHeight="251849216" behindDoc="0" locked="0" layoutInCell="1" allowOverlap="1" wp14:anchorId="080C758B" wp14:editId="02A12595">
            <wp:simplePos x="0" y="0"/>
            <wp:positionH relativeFrom="column">
              <wp:posOffset>140970</wp:posOffset>
            </wp:positionH>
            <wp:positionV relativeFrom="paragraph">
              <wp:posOffset>3536950</wp:posOffset>
            </wp:positionV>
            <wp:extent cx="1924050" cy="3416300"/>
            <wp:effectExtent l="0" t="0" r="0" b="0"/>
            <wp:wrapTopAndBottom/>
            <wp:docPr id="1760784766" name="Gambar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0784766" name="Gambar 1760784766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050" cy="3416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039A5">
        <w:rPr>
          <w:b/>
          <w:bCs/>
          <w:color w:val="auto"/>
          <w:szCs w:val="24"/>
          <w:lang w:val="id-ID"/>
        </w:rPr>
        <w:br w:type="page"/>
      </w:r>
    </w:p>
    <w:p w14:paraId="4D4C0859" w14:textId="2C0D23A1" w:rsidR="008F421B" w:rsidRPr="00F039A5" w:rsidRDefault="00354C60">
      <w:pPr>
        <w:spacing w:line="276" w:lineRule="auto"/>
        <w:jc w:val="left"/>
        <w:rPr>
          <w:b/>
          <w:bCs/>
          <w:color w:val="auto"/>
          <w:szCs w:val="24"/>
          <w:lang w:val="id-ID"/>
        </w:rPr>
      </w:pPr>
      <w:r w:rsidRPr="00F039A5">
        <w:rPr>
          <w:noProof/>
          <w:color w:val="auto"/>
          <w:szCs w:val="24"/>
        </w:rPr>
        <w:lastRenderedPageBreak/>
        <w:drawing>
          <wp:anchor distT="0" distB="0" distL="114300" distR="114300" simplePos="0" relativeHeight="251615744" behindDoc="0" locked="0" layoutInCell="1" allowOverlap="1" wp14:anchorId="191EFDC9" wp14:editId="3EB13D88">
            <wp:simplePos x="0" y="0"/>
            <wp:positionH relativeFrom="column">
              <wp:posOffset>3246120</wp:posOffset>
            </wp:positionH>
            <wp:positionV relativeFrom="paragraph">
              <wp:posOffset>343535</wp:posOffset>
            </wp:positionV>
            <wp:extent cx="1877060" cy="3333750"/>
            <wp:effectExtent l="0" t="0" r="8890" b="0"/>
            <wp:wrapTopAndBottom/>
            <wp:docPr id="350382482" name="Gambar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0382482" name="Gambar 350382482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7060" cy="3333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F421B" w:rsidRPr="00F039A5">
        <w:rPr>
          <w:noProof/>
          <w:color w:val="auto"/>
        </w:rPr>
        <w:drawing>
          <wp:anchor distT="0" distB="0" distL="114300" distR="114300" simplePos="0" relativeHeight="251532800" behindDoc="1" locked="0" layoutInCell="1" allowOverlap="1" wp14:anchorId="56DD9C8D" wp14:editId="2245DED9">
            <wp:simplePos x="0" y="0"/>
            <wp:positionH relativeFrom="column">
              <wp:posOffset>455295</wp:posOffset>
            </wp:positionH>
            <wp:positionV relativeFrom="paragraph">
              <wp:posOffset>343535</wp:posOffset>
            </wp:positionV>
            <wp:extent cx="1866265" cy="3314700"/>
            <wp:effectExtent l="0" t="0" r="635" b="0"/>
            <wp:wrapTopAndBottom/>
            <wp:docPr id="1388337617" name="Gambar 11" descr="Sebuah gambar berisi teks, orang, pakaian, komputer&#10;&#10;Deskripsi dibuat secara otomat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8337617" name="Gambar 11" descr="Sebuah gambar berisi teks, orang, pakaian, komputer&#10;&#10;Deskripsi dibuat secara otomatis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6265" cy="3314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7B25D87" w14:textId="0F1CABB6" w:rsidR="00C9489B" w:rsidRPr="00F039A5" w:rsidRDefault="00354C60" w:rsidP="008F421B">
      <w:pPr>
        <w:pStyle w:val="Keterangan"/>
        <w:jc w:val="left"/>
        <w:rPr>
          <w:color w:val="auto"/>
          <w:sz w:val="24"/>
          <w:szCs w:val="24"/>
          <w:lang w:val="id-ID"/>
        </w:rPr>
      </w:pPr>
      <w:r w:rsidRPr="00F039A5">
        <w:rPr>
          <w:noProof/>
          <w:color w:val="auto"/>
          <w:szCs w:val="24"/>
        </w:rPr>
        <w:drawing>
          <wp:anchor distT="0" distB="0" distL="114300" distR="114300" simplePos="0" relativeHeight="251760128" behindDoc="0" locked="0" layoutInCell="1" allowOverlap="1" wp14:anchorId="24D6B5AA" wp14:editId="0B9312D5">
            <wp:simplePos x="0" y="0"/>
            <wp:positionH relativeFrom="column">
              <wp:posOffset>1807845</wp:posOffset>
            </wp:positionH>
            <wp:positionV relativeFrom="paragraph">
              <wp:posOffset>4149090</wp:posOffset>
            </wp:positionV>
            <wp:extent cx="1864995" cy="3310255"/>
            <wp:effectExtent l="0" t="0" r="1905" b="4445"/>
            <wp:wrapTopAndBottom/>
            <wp:docPr id="297395443" name="Gambar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7395443" name="Gambar 297395443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4995" cy="33102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sectPr w:rsidR="00C9489B" w:rsidRPr="00F039A5" w:rsidSect="00712EFB">
      <w:pgSz w:w="11907" w:h="16840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A608ADC" w14:textId="77777777" w:rsidR="00712EFB" w:rsidRDefault="00712EFB" w:rsidP="00CC412E">
      <w:pPr>
        <w:spacing w:after="0" w:line="240" w:lineRule="auto"/>
      </w:pPr>
      <w:r>
        <w:separator/>
      </w:r>
    </w:p>
  </w:endnote>
  <w:endnote w:type="continuationSeparator" w:id="0">
    <w:p w14:paraId="7B71BB44" w14:textId="77777777" w:rsidR="00712EFB" w:rsidRDefault="00712EFB" w:rsidP="00CC41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22499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42D1F2" w14:textId="1DF97FF8" w:rsidR="0066309E" w:rsidRDefault="0066309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55CEF">
          <w:rPr>
            <w:noProof/>
          </w:rPr>
          <w:t>107</w:t>
        </w:r>
        <w:r>
          <w:rPr>
            <w:noProof/>
          </w:rPr>
          <w:fldChar w:fldCharType="end"/>
        </w:r>
      </w:p>
    </w:sdtContent>
  </w:sdt>
  <w:p w14:paraId="747D0C53" w14:textId="77777777" w:rsidR="0066309E" w:rsidRDefault="0066309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FACBF80" w14:textId="77777777" w:rsidR="00712EFB" w:rsidRDefault="00712EFB" w:rsidP="00CC412E">
      <w:pPr>
        <w:spacing w:after="0" w:line="240" w:lineRule="auto"/>
      </w:pPr>
      <w:r>
        <w:separator/>
      </w:r>
    </w:p>
  </w:footnote>
  <w:footnote w:type="continuationSeparator" w:id="0">
    <w:p w14:paraId="0B110E24" w14:textId="77777777" w:rsidR="00712EFB" w:rsidRDefault="00712EFB" w:rsidP="00CC412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69405393"/>
      <w:docPartObj>
        <w:docPartGallery w:val="Page Numbers (Top of Page)"/>
        <w:docPartUnique/>
      </w:docPartObj>
    </w:sdtPr>
    <w:sdtContent>
      <w:p w14:paraId="5CC1C4B6" w14:textId="50868308" w:rsidR="000126BB" w:rsidRDefault="000126BB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id-ID"/>
          </w:rPr>
          <w:t>2</w:t>
        </w:r>
        <w:r>
          <w:fldChar w:fldCharType="end"/>
        </w:r>
      </w:p>
    </w:sdtContent>
  </w:sdt>
  <w:p w14:paraId="13C39434" w14:textId="77777777" w:rsidR="000126BB" w:rsidRDefault="000126B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40503275"/>
      <w:docPartObj>
        <w:docPartGallery w:val="Page Numbers (Top of Page)"/>
        <w:docPartUnique/>
      </w:docPartObj>
    </w:sdtPr>
    <w:sdtContent>
      <w:p w14:paraId="1DFD5B48" w14:textId="77777777" w:rsidR="000126BB" w:rsidRDefault="000126BB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id-ID"/>
          </w:rPr>
          <w:t>2</w:t>
        </w:r>
        <w:r>
          <w:fldChar w:fldCharType="end"/>
        </w:r>
      </w:p>
    </w:sdtContent>
  </w:sdt>
  <w:p w14:paraId="1BA38C8F" w14:textId="77777777" w:rsidR="000126BB" w:rsidRDefault="000126B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315483899"/>
      <w:docPartObj>
        <w:docPartGallery w:val="Page Numbers (Top of Page)"/>
        <w:docPartUnique/>
      </w:docPartObj>
    </w:sdtPr>
    <w:sdtContent>
      <w:p w14:paraId="6CF4531C" w14:textId="1C9B887A" w:rsidR="0066309E" w:rsidRDefault="0066309E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55CEF" w:rsidRPr="00755CEF">
          <w:rPr>
            <w:noProof/>
            <w:lang w:val="id-ID"/>
          </w:rPr>
          <w:t>149</w:t>
        </w:r>
        <w:r>
          <w:fldChar w:fldCharType="end"/>
        </w:r>
      </w:p>
    </w:sdtContent>
  </w:sdt>
  <w:p w14:paraId="742552ED" w14:textId="77777777" w:rsidR="0066309E" w:rsidRDefault="0066309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663B35"/>
    <w:multiLevelType w:val="hybridMultilevel"/>
    <w:tmpl w:val="FF505EEE"/>
    <w:lvl w:ilvl="0" w:tplc="04210017">
      <w:start w:val="1"/>
      <w:numFmt w:val="lowerLetter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" w15:restartNumberingAfterBreak="0">
    <w:nsid w:val="0267631A"/>
    <w:multiLevelType w:val="hybridMultilevel"/>
    <w:tmpl w:val="90101B52"/>
    <w:lvl w:ilvl="0" w:tplc="525E553E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041559A8"/>
    <w:multiLevelType w:val="hybridMultilevel"/>
    <w:tmpl w:val="8286ACD0"/>
    <w:lvl w:ilvl="0" w:tplc="38090011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" w15:restartNumberingAfterBreak="0">
    <w:nsid w:val="04280F57"/>
    <w:multiLevelType w:val="hybridMultilevel"/>
    <w:tmpl w:val="A96C0402"/>
    <w:lvl w:ilvl="0" w:tplc="2C786F92">
      <w:start w:val="1"/>
      <w:numFmt w:val="decimal"/>
      <w:lvlText w:val="%1."/>
      <w:lvlJc w:val="left"/>
      <w:pPr>
        <w:ind w:left="709" w:hanging="360"/>
      </w:pPr>
      <w:rPr>
        <w:rFonts w:hint="default"/>
        <w:b w:val="0"/>
        <w:bCs w:val="0"/>
      </w:rPr>
    </w:lvl>
    <w:lvl w:ilvl="1" w:tplc="38090003" w:tentative="1">
      <w:start w:val="1"/>
      <w:numFmt w:val="bullet"/>
      <w:lvlText w:val="o"/>
      <w:lvlJc w:val="left"/>
      <w:pPr>
        <w:ind w:left="1429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49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69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589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09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29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49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69" w:hanging="360"/>
      </w:pPr>
      <w:rPr>
        <w:rFonts w:ascii="Wingdings" w:hAnsi="Wingdings" w:hint="default"/>
      </w:rPr>
    </w:lvl>
  </w:abstractNum>
  <w:abstractNum w:abstractNumId="4" w15:restartNumberingAfterBreak="0">
    <w:nsid w:val="04990CDB"/>
    <w:multiLevelType w:val="hybridMultilevel"/>
    <w:tmpl w:val="D96C9B4E"/>
    <w:lvl w:ilvl="0" w:tplc="0421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71F5F00"/>
    <w:multiLevelType w:val="hybridMultilevel"/>
    <w:tmpl w:val="9904D1F6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D967056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86446D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F932576"/>
    <w:multiLevelType w:val="hybridMultilevel"/>
    <w:tmpl w:val="A0486F3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1150675"/>
    <w:multiLevelType w:val="hybridMultilevel"/>
    <w:tmpl w:val="E70C4B2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D24FB2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625622"/>
    <w:multiLevelType w:val="hybridMultilevel"/>
    <w:tmpl w:val="4A029EDA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1">
      <w:start w:val="1"/>
      <w:numFmt w:val="decimal"/>
      <w:lvlText w:val="%8)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2" w15:restartNumberingAfterBreak="0">
    <w:nsid w:val="16EA4D9D"/>
    <w:multiLevelType w:val="multilevel"/>
    <w:tmpl w:val="A1F60B98"/>
    <w:lvl w:ilvl="0">
      <w:start w:val="1"/>
      <w:numFmt w:val="upperRoman"/>
      <w:pStyle w:val="Judul1"/>
      <w:suff w:val="nothing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Judul2"/>
      <w:suff w:val="space"/>
      <w:lvlText w:val="%2."/>
      <w:lvlJc w:val="left"/>
      <w:pPr>
        <w:ind w:left="624" w:hanging="624"/>
      </w:pPr>
      <w:rPr>
        <w:rFonts w:hint="default"/>
      </w:rPr>
    </w:lvl>
    <w:lvl w:ilvl="2">
      <w:start w:val="1"/>
      <w:numFmt w:val="decimal"/>
      <w:pStyle w:val="Judul3"/>
      <w:suff w:val="space"/>
      <w:lvlText w:val="%3. "/>
      <w:lvlJc w:val="left"/>
      <w:pPr>
        <w:ind w:left="1247" w:hanging="680"/>
      </w:pPr>
      <w:rPr>
        <w:rFonts w:hint="default"/>
        <w:i w:val="0"/>
        <w:iCs w:val="0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181E6D18"/>
    <w:multiLevelType w:val="hybridMultilevel"/>
    <w:tmpl w:val="EB907BF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89A779D"/>
    <w:multiLevelType w:val="hybridMultilevel"/>
    <w:tmpl w:val="C6C62014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5" w15:restartNumberingAfterBreak="0">
    <w:nsid w:val="19EA4E0F"/>
    <w:multiLevelType w:val="hybridMultilevel"/>
    <w:tmpl w:val="C9461AB4"/>
    <w:lvl w:ilvl="0" w:tplc="04090011">
      <w:start w:val="1"/>
      <w:numFmt w:val="decimal"/>
      <w:lvlText w:val="%1)"/>
      <w:lvlJc w:val="left"/>
      <w:pPr>
        <w:ind w:left="2574" w:hanging="360"/>
      </w:pPr>
    </w:lvl>
    <w:lvl w:ilvl="1" w:tplc="04090019" w:tentative="1">
      <w:start w:val="1"/>
      <w:numFmt w:val="lowerLetter"/>
      <w:lvlText w:val="%2."/>
      <w:lvlJc w:val="left"/>
      <w:pPr>
        <w:ind w:left="3294" w:hanging="360"/>
      </w:pPr>
    </w:lvl>
    <w:lvl w:ilvl="2" w:tplc="0409001B">
      <w:start w:val="1"/>
      <w:numFmt w:val="lowerRoman"/>
      <w:lvlText w:val="%3."/>
      <w:lvlJc w:val="right"/>
      <w:pPr>
        <w:ind w:left="4014" w:hanging="180"/>
      </w:pPr>
    </w:lvl>
    <w:lvl w:ilvl="3" w:tplc="0409000F" w:tentative="1">
      <w:start w:val="1"/>
      <w:numFmt w:val="decimal"/>
      <w:lvlText w:val="%4."/>
      <w:lvlJc w:val="left"/>
      <w:pPr>
        <w:ind w:left="4734" w:hanging="360"/>
      </w:pPr>
    </w:lvl>
    <w:lvl w:ilvl="4" w:tplc="04090019" w:tentative="1">
      <w:start w:val="1"/>
      <w:numFmt w:val="lowerLetter"/>
      <w:lvlText w:val="%5."/>
      <w:lvlJc w:val="left"/>
      <w:pPr>
        <w:ind w:left="5454" w:hanging="360"/>
      </w:pPr>
    </w:lvl>
    <w:lvl w:ilvl="5" w:tplc="0409001B" w:tentative="1">
      <w:start w:val="1"/>
      <w:numFmt w:val="lowerRoman"/>
      <w:lvlText w:val="%6."/>
      <w:lvlJc w:val="right"/>
      <w:pPr>
        <w:ind w:left="6174" w:hanging="180"/>
      </w:pPr>
    </w:lvl>
    <w:lvl w:ilvl="6" w:tplc="0409000F" w:tentative="1">
      <w:start w:val="1"/>
      <w:numFmt w:val="decimal"/>
      <w:lvlText w:val="%7."/>
      <w:lvlJc w:val="left"/>
      <w:pPr>
        <w:ind w:left="6894" w:hanging="360"/>
      </w:pPr>
    </w:lvl>
    <w:lvl w:ilvl="7" w:tplc="04090019" w:tentative="1">
      <w:start w:val="1"/>
      <w:numFmt w:val="lowerLetter"/>
      <w:lvlText w:val="%8."/>
      <w:lvlJc w:val="left"/>
      <w:pPr>
        <w:ind w:left="7614" w:hanging="360"/>
      </w:pPr>
    </w:lvl>
    <w:lvl w:ilvl="8" w:tplc="04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16" w15:restartNumberingAfterBreak="0">
    <w:nsid w:val="1BE6077B"/>
    <w:multiLevelType w:val="hybridMultilevel"/>
    <w:tmpl w:val="9570761E"/>
    <w:lvl w:ilvl="0" w:tplc="38090011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7" w15:restartNumberingAfterBreak="0">
    <w:nsid w:val="1C00678B"/>
    <w:multiLevelType w:val="hybridMultilevel"/>
    <w:tmpl w:val="127A501C"/>
    <w:lvl w:ilvl="0" w:tplc="04090011">
      <w:start w:val="1"/>
      <w:numFmt w:val="decimal"/>
      <w:lvlText w:val="%1)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8" w15:restartNumberingAfterBreak="0">
    <w:nsid w:val="1EAE3A6A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ED037E0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15322F1"/>
    <w:multiLevelType w:val="hybridMultilevel"/>
    <w:tmpl w:val="5F360048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1" w15:restartNumberingAfterBreak="0">
    <w:nsid w:val="21BC6E72"/>
    <w:multiLevelType w:val="hybridMultilevel"/>
    <w:tmpl w:val="D9CE718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2403426"/>
    <w:multiLevelType w:val="hybridMultilevel"/>
    <w:tmpl w:val="8D022FB6"/>
    <w:lvl w:ilvl="0" w:tplc="0421000F">
      <w:start w:val="1"/>
      <w:numFmt w:val="decimal"/>
      <w:lvlText w:val="%1."/>
      <w:lvlJc w:val="left"/>
      <w:pPr>
        <w:ind w:left="733" w:hanging="360"/>
      </w:pPr>
    </w:lvl>
    <w:lvl w:ilvl="1" w:tplc="04210019" w:tentative="1">
      <w:start w:val="1"/>
      <w:numFmt w:val="lowerLetter"/>
      <w:lvlText w:val="%2."/>
      <w:lvlJc w:val="left"/>
      <w:pPr>
        <w:ind w:left="1453" w:hanging="360"/>
      </w:pPr>
    </w:lvl>
    <w:lvl w:ilvl="2" w:tplc="0421001B" w:tentative="1">
      <w:start w:val="1"/>
      <w:numFmt w:val="lowerRoman"/>
      <w:lvlText w:val="%3."/>
      <w:lvlJc w:val="right"/>
      <w:pPr>
        <w:ind w:left="2173" w:hanging="180"/>
      </w:pPr>
    </w:lvl>
    <w:lvl w:ilvl="3" w:tplc="0421000F" w:tentative="1">
      <w:start w:val="1"/>
      <w:numFmt w:val="decimal"/>
      <w:lvlText w:val="%4."/>
      <w:lvlJc w:val="left"/>
      <w:pPr>
        <w:ind w:left="2893" w:hanging="360"/>
      </w:pPr>
    </w:lvl>
    <w:lvl w:ilvl="4" w:tplc="04210019" w:tentative="1">
      <w:start w:val="1"/>
      <w:numFmt w:val="lowerLetter"/>
      <w:lvlText w:val="%5."/>
      <w:lvlJc w:val="left"/>
      <w:pPr>
        <w:ind w:left="3613" w:hanging="360"/>
      </w:pPr>
    </w:lvl>
    <w:lvl w:ilvl="5" w:tplc="0421001B" w:tentative="1">
      <w:start w:val="1"/>
      <w:numFmt w:val="lowerRoman"/>
      <w:lvlText w:val="%6."/>
      <w:lvlJc w:val="right"/>
      <w:pPr>
        <w:ind w:left="4333" w:hanging="180"/>
      </w:pPr>
    </w:lvl>
    <w:lvl w:ilvl="6" w:tplc="0421000F" w:tentative="1">
      <w:start w:val="1"/>
      <w:numFmt w:val="decimal"/>
      <w:lvlText w:val="%7."/>
      <w:lvlJc w:val="left"/>
      <w:pPr>
        <w:ind w:left="5053" w:hanging="360"/>
      </w:pPr>
    </w:lvl>
    <w:lvl w:ilvl="7" w:tplc="04210019" w:tentative="1">
      <w:start w:val="1"/>
      <w:numFmt w:val="lowerLetter"/>
      <w:lvlText w:val="%8."/>
      <w:lvlJc w:val="left"/>
      <w:pPr>
        <w:ind w:left="5773" w:hanging="360"/>
      </w:pPr>
    </w:lvl>
    <w:lvl w:ilvl="8" w:tplc="0421001B" w:tentative="1">
      <w:start w:val="1"/>
      <w:numFmt w:val="lowerRoman"/>
      <w:lvlText w:val="%9."/>
      <w:lvlJc w:val="right"/>
      <w:pPr>
        <w:ind w:left="6493" w:hanging="180"/>
      </w:pPr>
    </w:lvl>
  </w:abstractNum>
  <w:abstractNum w:abstractNumId="23" w15:restartNumberingAfterBreak="0">
    <w:nsid w:val="2282187E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4B32627"/>
    <w:multiLevelType w:val="hybridMultilevel"/>
    <w:tmpl w:val="1F94CB46"/>
    <w:lvl w:ilvl="0" w:tplc="6702363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5" w15:restartNumberingAfterBreak="0">
    <w:nsid w:val="252524F9"/>
    <w:multiLevelType w:val="hybridMultilevel"/>
    <w:tmpl w:val="335A5998"/>
    <w:lvl w:ilvl="0" w:tplc="04090017">
      <w:start w:val="1"/>
      <w:numFmt w:val="lowerLetter"/>
      <w:lvlText w:val="%1)"/>
      <w:lvlJc w:val="left"/>
      <w:pPr>
        <w:ind w:left="2138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26" w15:restartNumberingAfterBreak="0">
    <w:nsid w:val="29DB69FF"/>
    <w:multiLevelType w:val="hybridMultilevel"/>
    <w:tmpl w:val="6332D744"/>
    <w:lvl w:ilvl="0" w:tplc="0421000F">
      <w:start w:val="1"/>
      <w:numFmt w:val="decimal"/>
      <w:lvlText w:val="%1."/>
      <w:lvlJc w:val="left"/>
      <w:pPr>
        <w:ind w:left="733" w:hanging="360"/>
      </w:pPr>
    </w:lvl>
    <w:lvl w:ilvl="1" w:tplc="04210019" w:tentative="1">
      <w:start w:val="1"/>
      <w:numFmt w:val="lowerLetter"/>
      <w:lvlText w:val="%2."/>
      <w:lvlJc w:val="left"/>
      <w:pPr>
        <w:ind w:left="1453" w:hanging="360"/>
      </w:pPr>
    </w:lvl>
    <w:lvl w:ilvl="2" w:tplc="0421001B" w:tentative="1">
      <w:start w:val="1"/>
      <w:numFmt w:val="lowerRoman"/>
      <w:lvlText w:val="%3."/>
      <w:lvlJc w:val="right"/>
      <w:pPr>
        <w:ind w:left="2173" w:hanging="180"/>
      </w:pPr>
    </w:lvl>
    <w:lvl w:ilvl="3" w:tplc="0421000F" w:tentative="1">
      <w:start w:val="1"/>
      <w:numFmt w:val="decimal"/>
      <w:lvlText w:val="%4."/>
      <w:lvlJc w:val="left"/>
      <w:pPr>
        <w:ind w:left="2893" w:hanging="360"/>
      </w:pPr>
    </w:lvl>
    <w:lvl w:ilvl="4" w:tplc="04210019" w:tentative="1">
      <w:start w:val="1"/>
      <w:numFmt w:val="lowerLetter"/>
      <w:lvlText w:val="%5."/>
      <w:lvlJc w:val="left"/>
      <w:pPr>
        <w:ind w:left="3613" w:hanging="360"/>
      </w:pPr>
    </w:lvl>
    <w:lvl w:ilvl="5" w:tplc="0421001B" w:tentative="1">
      <w:start w:val="1"/>
      <w:numFmt w:val="lowerRoman"/>
      <w:lvlText w:val="%6."/>
      <w:lvlJc w:val="right"/>
      <w:pPr>
        <w:ind w:left="4333" w:hanging="180"/>
      </w:pPr>
    </w:lvl>
    <w:lvl w:ilvl="6" w:tplc="0421000F" w:tentative="1">
      <w:start w:val="1"/>
      <w:numFmt w:val="decimal"/>
      <w:lvlText w:val="%7."/>
      <w:lvlJc w:val="left"/>
      <w:pPr>
        <w:ind w:left="5053" w:hanging="360"/>
      </w:pPr>
    </w:lvl>
    <w:lvl w:ilvl="7" w:tplc="04210019" w:tentative="1">
      <w:start w:val="1"/>
      <w:numFmt w:val="lowerLetter"/>
      <w:lvlText w:val="%8."/>
      <w:lvlJc w:val="left"/>
      <w:pPr>
        <w:ind w:left="5773" w:hanging="360"/>
      </w:pPr>
    </w:lvl>
    <w:lvl w:ilvl="8" w:tplc="0421001B" w:tentative="1">
      <w:start w:val="1"/>
      <w:numFmt w:val="lowerRoman"/>
      <w:lvlText w:val="%9."/>
      <w:lvlJc w:val="right"/>
      <w:pPr>
        <w:ind w:left="6493" w:hanging="180"/>
      </w:pPr>
    </w:lvl>
  </w:abstractNum>
  <w:abstractNum w:abstractNumId="27" w15:restartNumberingAfterBreak="0">
    <w:nsid w:val="2B9D6DE1"/>
    <w:multiLevelType w:val="hybridMultilevel"/>
    <w:tmpl w:val="2D64CA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C4C0908"/>
    <w:multiLevelType w:val="hybridMultilevel"/>
    <w:tmpl w:val="83BA0034"/>
    <w:lvl w:ilvl="0" w:tplc="FFFFFFFF">
      <w:start w:val="1"/>
      <w:numFmt w:val="lowerLetter"/>
      <w:lvlText w:val="%1)"/>
      <w:lvlJc w:val="left"/>
      <w:pPr>
        <w:ind w:left="3272" w:hanging="360"/>
      </w:pPr>
    </w:lvl>
    <w:lvl w:ilvl="1" w:tplc="04210017">
      <w:start w:val="1"/>
      <w:numFmt w:val="lowerLetter"/>
      <w:lvlText w:val="%2)"/>
      <w:lvlJc w:val="left"/>
      <w:pPr>
        <w:ind w:left="199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9" w15:restartNumberingAfterBreak="0">
    <w:nsid w:val="2C50425F"/>
    <w:multiLevelType w:val="multilevel"/>
    <w:tmpl w:val="41083F68"/>
    <w:lvl w:ilvl="0">
      <w:start w:val="1"/>
      <w:numFmt w:val="upperRoman"/>
      <w:suff w:val="nothing"/>
      <w:lvlText w:val="BAB %1"/>
      <w:lvlJc w:val="left"/>
      <w:pPr>
        <w:ind w:left="360" w:hanging="36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1">
      <w:start w:val="1"/>
      <w:numFmt w:val="upperLetter"/>
      <w:suff w:val="space"/>
      <w:lvlText w:val="%2."/>
      <w:lvlJc w:val="left"/>
      <w:pPr>
        <w:ind w:left="567" w:hanging="567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suff w:val="space"/>
      <w:lvlText w:val="%3."/>
      <w:lvlJc w:val="left"/>
      <w:pPr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lowerLetter"/>
      <w:pStyle w:val="Judul4"/>
      <w:suff w:val="space"/>
      <w:lvlText w:val="%4."/>
      <w:lvlJc w:val="left"/>
      <w:pPr>
        <w:ind w:left="1440" w:hanging="306"/>
      </w:pPr>
      <w:rPr>
        <w:rFonts w:ascii="Times New Roman" w:hAnsi="Times New Roman" w:hint="default"/>
        <w:b/>
        <w:i w:val="0"/>
        <w:iCs/>
        <w:strike w:val="0"/>
        <w:dstrike w:val="0"/>
        <w:color w:val="000000" w:themeColor="text1"/>
        <w:sz w:val="24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0" w15:restartNumberingAfterBreak="0">
    <w:nsid w:val="2E6F1B25"/>
    <w:multiLevelType w:val="hybridMultilevel"/>
    <w:tmpl w:val="FF505EEE"/>
    <w:lvl w:ilvl="0" w:tplc="FFFFFFFF">
      <w:start w:val="1"/>
      <w:numFmt w:val="lowerLetter"/>
      <w:lvlText w:val="%1)"/>
      <w:lvlJc w:val="left"/>
      <w:pPr>
        <w:ind w:left="1996" w:hanging="360"/>
      </w:pPr>
    </w:lvl>
    <w:lvl w:ilvl="1" w:tplc="FFFFFFFF" w:tentative="1">
      <w:start w:val="1"/>
      <w:numFmt w:val="lowerLetter"/>
      <w:lvlText w:val="%2."/>
      <w:lvlJc w:val="left"/>
      <w:pPr>
        <w:ind w:left="2716" w:hanging="360"/>
      </w:pPr>
    </w:lvl>
    <w:lvl w:ilvl="2" w:tplc="FFFFFFFF" w:tentative="1">
      <w:start w:val="1"/>
      <w:numFmt w:val="lowerRoman"/>
      <w:lvlText w:val="%3."/>
      <w:lvlJc w:val="right"/>
      <w:pPr>
        <w:ind w:left="3436" w:hanging="180"/>
      </w:pPr>
    </w:lvl>
    <w:lvl w:ilvl="3" w:tplc="FFFFFFFF" w:tentative="1">
      <w:start w:val="1"/>
      <w:numFmt w:val="decimal"/>
      <w:lvlText w:val="%4."/>
      <w:lvlJc w:val="left"/>
      <w:pPr>
        <w:ind w:left="4156" w:hanging="360"/>
      </w:pPr>
    </w:lvl>
    <w:lvl w:ilvl="4" w:tplc="FFFFFFFF" w:tentative="1">
      <w:start w:val="1"/>
      <w:numFmt w:val="lowerLetter"/>
      <w:lvlText w:val="%5."/>
      <w:lvlJc w:val="left"/>
      <w:pPr>
        <w:ind w:left="4876" w:hanging="360"/>
      </w:pPr>
    </w:lvl>
    <w:lvl w:ilvl="5" w:tplc="FFFFFFFF" w:tentative="1">
      <w:start w:val="1"/>
      <w:numFmt w:val="lowerRoman"/>
      <w:lvlText w:val="%6."/>
      <w:lvlJc w:val="right"/>
      <w:pPr>
        <w:ind w:left="5596" w:hanging="180"/>
      </w:pPr>
    </w:lvl>
    <w:lvl w:ilvl="6" w:tplc="FFFFFFFF" w:tentative="1">
      <w:start w:val="1"/>
      <w:numFmt w:val="decimal"/>
      <w:lvlText w:val="%7."/>
      <w:lvlJc w:val="left"/>
      <w:pPr>
        <w:ind w:left="6316" w:hanging="360"/>
      </w:pPr>
    </w:lvl>
    <w:lvl w:ilvl="7" w:tplc="FFFFFFFF" w:tentative="1">
      <w:start w:val="1"/>
      <w:numFmt w:val="lowerLetter"/>
      <w:lvlText w:val="%8."/>
      <w:lvlJc w:val="left"/>
      <w:pPr>
        <w:ind w:left="7036" w:hanging="360"/>
      </w:pPr>
    </w:lvl>
    <w:lvl w:ilvl="8" w:tplc="FFFFFFFF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1" w15:restartNumberingAfterBreak="0">
    <w:nsid w:val="322A2F17"/>
    <w:multiLevelType w:val="hybridMultilevel"/>
    <w:tmpl w:val="17F21EF2"/>
    <w:lvl w:ilvl="0" w:tplc="8D4C02B2">
      <w:start w:val="1"/>
      <w:numFmt w:val="decimal"/>
      <w:lvlText w:val="%1)"/>
      <w:lvlJc w:val="left"/>
      <w:pPr>
        <w:ind w:left="216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 w15:restartNumberingAfterBreak="0">
    <w:nsid w:val="357E60D8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63722A7"/>
    <w:multiLevelType w:val="hybridMultilevel"/>
    <w:tmpl w:val="52200F78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72C3F63"/>
    <w:multiLevelType w:val="hybridMultilevel"/>
    <w:tmpl w:val="DA08FA44"/>
    <w:lvl w:ilvl="0" w:tplc="04210017">
      <w:start w:val="1"/>
      <w:numFmt w:val="lowerLetter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5" w15:restartNumberingAfterBreak="0">
    <w:nsid w:val="37795428"/>
    <w:multiLevelType w:val="hybridMultilevel"/>
    <w:tmpl w:val="969C8A68"/>
    <w:lvl w:ilvl="0" w:tplc="04090017">
      <w:start w:val="1"/>
      <w:numFmt w:val="lowerLetter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6" w15:restartNumberingAfterBreak="0">
    <w:nsid w:val="38D20A88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BB37822"/>
    <w:multiLevelType w:val="hybridMultilevel"/>
    <w:tmpl w:val="E3DC05C0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8" w15:restartNumberingAfterBreak="0">
    <w:nsid w:val="3C7B01FC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C860E5A"/>
    <w:multiLevelType w:val="hybridMultilevel"/>
    <w:tmpl w:val="91C247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CBF1A48"/>
    <w:multiLevelType w:val="hybridMultilevel"/>
    <w:tmpl w:val="78024B9E"/>
    <w:lvl w:ilvl="0" w:tplc="04090011">
      <w:start w:val="1"/>
      <w:numFmt w:val="decimal"/>
      <w:lvlText w:val="%1)"/>
      <w:lvlJc w:val="left"/>
      <w:pPr>
        <w:tabs>
          <w:tab w:val="num" w:pos="2202"/>
        </w:tabs>
        <w:ind w:left="2202" w:hanging="360"/>
      </w:pPr>
      <w:rPr>
        <w:rFonts w:hint="default"/>
      </w:rPr>
    </w:lvl>
    <w:lvl w:ilvl="1" w:tplc="04090017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405A20DE">
      <w:start w:val="1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 w15:restartNumberingAfterBreak="0">
    <w:nsid w:val="3DBE51F0"/>
    <w:multiLevelType w:val="hybridMultilevel"/>
    <w:tmpl w:val="3F6C7732"/>
    <w:lvl w:ilvl="0" w:tplc="04210017">
      <w:start w:val="1"/>
      <w:numFmt w:val="lowerLetter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2" w15:restartNumberingAfterBreak="0">
    <w:nsid w:val="3EF46055"/>
    <w:multiLevelType w:val="multilevel"/>
    <w:tmpl w:val="529A45A2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3" w15:restartNumberingAfterBreak="0">
    <w:nsid w:val="43FF3DCF"/>
    <w:multiLevelType w:val="hybridMultilevel"/>
    <w:tmpl w:val="BD7CE28C"/>
    <w:lvl w:ilvl="0" w:tplc="0421000F">
      <w:start w:val="1"/>
      <w:numFmt w:val="decimal"/>
      <w:lvlText w:val="%1."/>
      <w:lvlJc w:val="left"/>
      <w:pPr>
        <w:ind w:left="812" w:hanging="360"/>
      </w:pPr>
    </w:lvl>
    <w:lvl w:ilvl="1" w:tplc="04210019" w:tentative="1">
      <w:start w:val="1"/>
      <w:numFmt w:val="lowerLetter"/>
      <w:lvlText w:val="%2."/>
      <w:lvlJc w:val="left"/>
      <w:pPr>
        <w:ind w:left="1532" w:hanging="360"/>
      </w:pPr>
    </w:lvl>
    <w:lvl w:ilvl="2" w:tplc="0421001B" w:tentative="1">
      <w:start w:val="1"/>
      <w:numFmt w:val="lowerRoman"/>
      <w:lvlText w:val="%3."/>
      <w:lvlJc w:val="right"/>
      <w:pPr>
        <w:ind w:left="2252" w:hanging="180"/>
      </w:pPr>
    </w:lvl>
    <w:lvl w:ilvl="3" w:tplc="0421000F" w:tentative="1">
      <w:start w:val="1"/>
      <w:numFmt w:val="decimal"/>
      <w:lvlText w:val="%4."/>
      <w:lvlJc w:val="left"/>
      <w:pPr>
        <w:ind w:left="2972" w:hanging="360"/>
      </w:pPr>
    </w:lvl>
    <w:lvl w:ilvl="4" w:tplc="04210019" w:tentative="1">
      <w:start w:val="1"/>
      <w:numFmt w:val="lowerLetter"/>
      <w:lvlText w:val="%5."/>
      <w:lvlJc w:val="left"/>
      <w:pPr>
        <w:ind w:left="3692" w:hanging="360"/>
      </w:pPr>
    </w:lvl>
    <w:lvl w:ilvl="5" w:tplc="0421001B" w:tentative="1">
      <w:start w:val="1"/>
      <w:numFmt w:val="lowerRoman"/>
      <w:lvlText w:val="%6."/>
      <w:lvlJc w:val="right"/>
      <w:pPr>
        <w:ind w:left="4412" w:hanging="180"/>
      </w:pPr>
    </w:lvl>
    <w:lvl w:ilvl="6" w:tplc="0421000F" w:tentative="1">
      <w:start w:val="1"/>
      <w:numFmt w:val="decimal"/>
      <w:lvlText w:val="%7."/>
      <w:lvlJc w:val="left"/>
      <w:pPr>
        <w:ind w:left="5132" w:hanging="360"/>
      </w:pPr>
    </w:lvl>
    <w:lvl w:ilvl="7" w:tplc="04210019" w:tentative="1">
      <w:start w:val="1"/>
      <w:numFmt w:val="lowerLetter"/>
      <w:lvlText w:val="%8."/>
      <w:lvlJc w:val="left"/>
      <w:pPr>
        <w:ind w:left="5852" w:hanging="360"/>
      </w:pPr>
    </w:lvl>
    <w:lvl w:ilvl="8" w:tplc="0421001B" w:tentative="1">
      <w:start w:val="1"/>
      <w:numFmt w:val="lowerRoman"/>
      <w:lvlText w:val="%9."/>
      <w:lvlJc w:val="right"/>
      <w:pPr>
        <w:ind w:left="6572" w:hanging="180"/>
      </w:pPr>
    </w:lvl>
  </w:abstractNum>
  <w:abstractNum w:abstractNumId="44" w15:restartNumberingAfterBreak="0">
    <w:nsid w:val="4554708F"/>
    <w:multiLevelType w:val="hybridMultilevel"/>
    <w:tmpl w:val="CF7E98A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461F546A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46DF1DE9"/>
    <w:multiLevelType w:val="hybridMultilevel"/>
    <w:tmpl w:val="763428C4"/>
    <w:lvl w:ilvl="0" w:tplc="0AAA774E">
      <w:start w:val="1"/>
      <w:numFmt w:val="decimal"/>
      <w:lvlText w:val="%1)"/>
      <w:lvlJc w:val="left"/>
      <w:pPr>
        <w:ind w:left="1440" w:hanging="360"/>
      </w:pPr>
      <w:rPr>
        <w:rFonts w:ascii="Times New Roman" w:eastAsia="Times New Roman" w:hAnsi="Times New Roman" w:cs="Times New Roman" w:hint="default"/>
        <w:b w:val="0"/>
        <w:w w:val="99"/>
        <w:sz w:val="24"/>
        <w:szCs w:val="24"/>
        <w:lang w:val="id"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 w15:restartNumberingAfterBreak="0">
    <w:nsid w:val="47F83306"/>
    <w:multiLevelType w:val="hybridMultilevel"/>
    <w:tmpl w:val="C6C62014"/>
    <w:lvl w:ilvl="0" w:tplc="FFFFFFFF">
      <w:start w:val="1"/>
      <w:numFmt w:val="decimal"/>
      <w:lvlText w:val="%1)"/>
      <w:lvlJc w:val="left"/>
      <w:pPr>
        <w:ind w:left="2138" w:hanging="360"/>
      </w:pPr>
    </w:lvl>
    <w:lvl w:ilvl="1" w:tplc="FFFFFFFF" w:tentative="1">
      <w:start w:val="1"/>
      <w:numFmt w:val="lowerLetter"/>
      <w:lvlText w:val="%2."/>
      <w:lvlJc w:val="left"/>
      <w:pPr>
        <w:ind w:left="2858" w:hanging="360"/>
      </w:pPr>
    </w:lvl>
    <w:lvl w:ilvl="2" w:tplc="FFFFFFFF" w:tentative="1">
      <w:start w:val="1"/>
      <w:numFmt w:val="lowerRoman"/>
      <w:lvlText w:val="%3."/>
      <w:lvlJc w:val="right"/>
      <w:pPr>
        <w:ind w:left="3578" w:hanging="180"/>
      </w:pPr>
    </w:lvl>
    <w:lvl w:ilvl="3" w:tplc="FFFFFFFF" w:tentative="1">
      <w:start w:val="1"/>
      <w:numFmt w:val="decimal"/>
      <w:lvlText w:val="%4."/>
      <w:lvlJc w:val="left"/>
      <w:pPr>
        <w:ind w:left="4298" w:hanging="360"/>
      </w:pPr>
    </w:lvl>
    <w:lvl w:ilvl="4" w:tplc="FFFFFFFF" w:tentative="1">
      <w:start w:val="1"/>
      <w:numFmt w:val="lowerLetter"/>
      <w:lvlText w:val="%5."/>
      <w:lvlJc w:val="left"/>
      <w:pPr>
        <w:ind w:left="5018" w:hanging="360"/>
      </w:pPr>
    </w:lvl>
    <w:lvl w:ilvl="5" w:tplc="FFFFFFFF" w:tentative="1">
      <w:start w:val="1"/>
      <w:numFmt w:val="lowerRoman"/>
      <w:lvlText w:val="%6."/>
      <w:lvlJc w:val="right"/>
      <w:pPr>
        <w:ind w:left="5738" w:hanging="180"/>
      </w:pPr>
    </w:lvl>
    <w:lvl w:ilvl="6" w:tplc="FFFFFFFF" w:tentative="1">
      <w:start w:val="1"/>
      <w:numFmt w:val="decimal"/>
      <w:lvlText w:val="%7."/>
      <w:lvlJc w:val="left"/>
      <w:pPr>
        <w:ind w:left="6458" w:hanging="360"/>
      </w:pPr>
    </w:lvl>
    <w:lvl w:ilvl="7" w:tplc="FFFFFFFF" w:tentative="1">
      <w:start w:val="1"/>
      <w:numFmt w:val="lowerLetter"/>
      <w:lvlText w:val="%8."/>
      <w:lvlJc w:val="left"/>
      <w:pPr>
        <w:ind w:left="7178" w:hanging="360"/>
      </w:pPr>
    </w:lvl>
    <w:lvl w:ilvl="8" w:tplc="FFFFFFFF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8" w15:restartNumberingAfterBreak="0">
    <w:nsid w:val="482A419B"/>
    <w:multiLevelType w:val="hybridMultilevel"/>
    <w:tmpl w:val="5FF6EE5A"/>
    <w:lvl w:ilvl="0" w:tplc="04210019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9" w15:restartNumberingAfterBreak="0">
    <w:nsid w:val="48412369"/>
    <w:multiLevelType w:val="hybridMultilevel"/>
    <w:tmpl w:val="666A70F8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4A322B48"/>
    <w:multiLevelType w:val="hybridMultilevel"/>
    <w:tmpl w:val="6050574C"/>
    <w:lvl w:ilvl="0" w:tplc="0421000F">
      <w:start w:val="1"/>
      <w:numFmt w:val="decimal"/>
      <w:lvlText w:val="%1."/>
      <w:lvlJc w:val="left"/>
      <w:pPr>
        <w:ind w:left="612" w:hanging="360"/>
      </w:pPr>
    </w:lvl>
    <w:lvl w:ilvl="1" w:tplc="04210019" w:tentative="1">
      <w:start w:val="1"/>
      <w:numFmt w:val="lowerLetter"/>
      <w:lvlText w:val="%2."/>
      <w:lvlJc w:val="left"/>
      <w:pPr>
        <w:ind w:left="1332" w:hanging="360"/>
      </w:pPr>
    </w:lvl>
    <w:lvl w:ilvl="2" w:tplc="0421001B" w:tentative="1">
      <w:start w:val="1"/>
      <w:numFmt w:val="lowerRoman"/>
      <w:lvlText w:val="%3."/>
      <w:lvlJc w:val="right"/>
      <w:pPr>
        <w:ind w:left="2052" w:hanging="180"/>
      </w:pPr>
    </w:lvl>
    <w:lvl w:ilvl="3" w:tplc="0421000F" w:tentative="1">
      <w:start w:val="1"/>
      <w:numFmt w:val="decimal"/>
      <w:lvlText w:val="%4."/>
      <w:lvlJc w:val="left"/>
      <w:pPr>
        <w:ind w:left="2772" w:hanging="360"/>
      </w:pPr>
    </w:lvl>
    <w:lvl w:ilvl="4" w:tplc="04210019" w:tentative="1">
      <w:start w:val="1"/>
      <w:numFmt w:val="lowerLetter"/>
      <w:lvlText w:val="%5."/>
      <w:lvlJc w:val="left"/>
      <w:pPr>
        <w:ind w:left="3492" w:hanging="360"/>
      </w:pPr>
    </w:lvl>
    <w:lvl w:ilvl="5" w:tplc="0421001B" w:tentative="1">
      <w:start w:val="1"/>
      <w:numFmt w:val="lowerRoman"/>
      <w:lvlText w:val="%6."/>
      <w:lvlJc w:val="right"/>
      <w:pPr>
        <w:ind w:left="4212" w:hanging="180"/>
      </w:pPr>
    </w:lvl>
    <w:lvl w:ilvl="6" w:tplc="0421000F" w:tentative="1">
      <w:start w:val="1"/>
      <w:numFmt w:val="decimal"/>
      <w:lvlText w:val="%7."/>
      <w:lvlJc w:val="left"/>
      <w:pPr>
        <w:ind w:left="4932" w:hanging="360"/>
      </w:pPr>
    </w:lvl>
    <w:lvl w:ilvl="7" w:tplc="04210019" w:tentative="1">
      <w:start w:val="1"/>
      <w:numFmt w:val="lowerLetter"/>
      <w:lvlText w:val="%8."/>
      <w:lvlJc w:val="left"/>
      <w:pPr>
        <w:ind w:left="5652" w:hanging="360"/>
      </w:pPr>
    </w:lvl>
    <w:lvl w:ilvl="8" w:tplc="0421001B" w:tentative="1">
      <w:start w:val="1"/>
      <w:numFmt w:val="lowerRoman"/>
      <w:lvlText w:val="%9."/>
      <w:lvlJc w:val="right"/>
      <w:pPr>
        <w:ind w:left="6372" w:hanging="180"/>
      </w:pPr>
    </w:lvl>
  </w:abstractNum>
  <w:abstractNum w:abstractNumId="51" w15:restartNumberingAfterBreak="0">
    <w:nsid w:val="4D4356E8"/>
    <w:multiLevelType w:val="hybridMultilevel"/>
    <w:tmpl w:val="7A5209F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4D527967"/>
    <w:multiLevelType w:val="hybridMultilevel"/>
    <w:tmpl w:val="80F6017A"/>
    <w:lvl w:ilvl="0" w:tplc="7A9E65D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 w15:restartNumberingAfterBreak="0">
    <w:nsid w:val="4E526E88"/>
    <w:multiLevelType w:val="hybridMultilevel"/>
    <w:tmpl w:val="FF505EEE"/>
    <w:lvl w:ilvl="0" w:tplc="FFFFFFFF">
      <w:start w:val="1"/>
      <w:numFmt w:val="lowerLetter"/>
      <w:lvlText w:val="%1)"/>
      <w:lvlJc w:val="left"/>
      <w:pPr>
        <w:ind w:left="1996" w:hanging="360"/>
      </w:pPr>
    </w:lvl>
    <w:lvl w:ilvl="1" w:tplc="FFFFFFFF" w:tentative="1">
      <w:start w:val="1"/>
      <w:numFmt w:val="lowerLetter"/>
      <w:lvlText w:val="%2."/>
      <w:lvlJc w:val="left"/>
      <w:pPr>
        <w:ind w:left="2716" w:hanging="360"/>
      </w:pPr>
    </w:lvl>
    <w:lvl w:ilvl="2" w:tplc="FFFFFFFF" w:tentative="1">
      <w:start w:val="1"/>
      <w:numFmt w:val="lowerRoman"/>
      <w:lvlText w:val="%3."/>
      <w:lvlJc w:val="right"/>
      <w:pPr>
        <w:ind w:left="3436" w:hanging="180"/>
      </w:pPr>
    </w:lvl>
    <w:lvl w:ilvl="3" w:tplc="FFFFFFFF" w:tentative="1">
      <w:start w:val="1"/>
      <w:numFmt w:val="decimal"/>
      <w:lvlText w:val="%4."/>
      <w:lvlJc w:val="left"/>
      <w:pPr>
        <w:ind w:left="4156" w:hanging="360"/>
      </w:pPr>
    </w:lvl>
    <w:lvl w:ilvl="4" w:tplc="FFFFFFFF" w:tentative="1">
      <w:start w:val="1"/>
      <w:numFmt w:val="lowerLetter"/>
      <w:lvlText w:val="%5."/>
      <w:lvlJc w:val="left"/>
      <w:pPr>
        <w:ind w:left="4876" w:hanging="360"/>
      </w:pPr>
    </w:lvl>
    <w:lvl w:ilvl="5" w:tplc="FFFFFFFF" w:tentative="1">
      <w:start w:val="1"/>
      <w:numFmt w:val="lowerRoman"/>
      <w:lvlText w:val="%6."/>
      <w:lvlJc w:val="right"/>
      <w:pPr>
        <w:ind w:left="5596" w:hanging="180"/>
      </w:pPr>
    </w:lvl>
    <w:lvl w:ilvl="6" w:tplc="FFFFFFFF" w:tentative="1">
      <w:start w:val="1"/>
      <w:numFmt w:val="decimal"/>
      <w:lvlText w:val="%7."/>
      <w:lvlJc w:val="left"/>
      <w:pPr>
        <w:ind w:left="6316" w:hanging="360"/>
      </w:pPr>
    </w:lvl>
    <w:lvl w:ilvl="7" w:tplc="FFFFFFFF" w:tentative="1">
      <w:start w:val="1"/>
      <w:numFmt w:val="lowerLetter"/>
      <w:lvlText w:val="%8."/>
      <w:lvlJc w:val="left"/>
      <w:pPr>
        <w:ind w:left="7036" w:hanging="360"/>
      </w:pPr>
    </w:lvl>
    <w:lvl w:ilvl="8" w:tplc="FFFFFFFF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54" w15:restartNumberingAfterBreak="0">
    <w:nsid w:val="4F2456C5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215447F"/>
    <w:multiLevelType w:val="hybridMultilevel"/>
    <w:tmpl w:val="CAFE2E50"/>
    <w:lvl w:ilvl="0" w:tplc="EB86FEB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6" w15:restartNumberingAfterBreak="0">
    <w:nsid w:val="530E7852"/>
    <w:multiLevelType w:val="hybridMultilevel"/>
    <w:tmpl w:val="4D286C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55E74D4D"/>
    <w:multiLevelType w:val="hybridMultilevel"/>
    <w:tmpl w:val="091AA79E"/>
    <w:lvl w:ilvl="0" w:tplc="04090017">
      <w:start w:val="1"/>
      <w:numFmt w:val="lowerLetter"/>
      <w:lvlText w:val="%1)"/>
      <w:lvlJc w:val="left"/>
      <w:pPr>
        <w:tabs>
          <w:tab w:val="num" w:pos="2160"/>
        </w:tabs>
        <w:ind w:left="2160" w:hanging="360"/>
      </w:pPr>
    </w:lvl>
    <w:lvl w:ilvl="1" w:tplc="08090019" w:tentative="1">
      <w:start w:val="1"/>
      <w:numFmt w:val="lowerLetter"/>
      <w:lvlText w:val="%2."/>
      <w:lvlJc w:val="left"/>
      <w:pPr>
        <w:tabs>
          <w:tab w:val="num" w:pos="2880"/>
        </w:tabs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3600"/>
        </w:tabs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4320"/>
        </w:tabs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5040"/>
        </w:tabs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5760"/>
        </w:tabs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6480"/>
        </w:tabs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7200"/>
        </w:tabs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7920"/>
        </w:tabs>
        <w:ind w:left="7920" w:hanging="180"/>
      </w:pPr>
    </w:lvl>
  </w:abstractNum>
  <w:abstractNum w:abstractNumId="58" w15:restartNumberingAfterBreak="0">
    <w:nsid w:val="58C24249"/>
    <w:multiLevelType w:val="hybridMultilevel"/>
    <w:tmpl w:val="39A0FBC6"/>
    <w:lvl w:ilvl="0" w:tplc="94E47F00">
      <w:start w:val="1"/>
      <w:numFmt w:val="decimal"/>
      <w:lvlText w:val="%1)"/>
      <w:lvlJc w:val="left"/>
      <w:pPr>
        <w:ind w:left="2574" w:hanging="360"/>
      </w:pPr>
      <w:rPr>
        <w:rFonts w:hint="default"/>
        <w:b w:val="0"/>
        <w:bCs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3294" w:hanging="360"/>
      </w:pPr>
    </w:lvl>
    <w:lvl w:ilvl="2" w:tplc="0409001B" w:tentative="1">
      <w:start w:val="1"/>
      <w:numFmt w:val="lowerRoman"/>
      <w:lvlText w:val="%3."/>
      <w:lvlJc w:val="right"/>
      <w:pPr>
        <w:ind w:left="4014" w:hanging="180"/>
      </w:pPr>
    </w:lvl>
    <w:lvl w:ilvl="3" w:tplc="0409000F" w:tentative="1">
      <w:start w:val="1"/>
      <w:numFmt w:val="decimal"/>
      <w:lvlText w:val="%4."/>
      <w:lvlJc w:val="left"/>
      <w:pPr>
        <w:ind w:left="4734" w:hanging="360"/>
      </w:pPr>
    </w:lvl>
    <w:lvl w:ilvl="4" w:tplc="04090019" w:tentative="1">
      <w:start w:val="1"/>
      <w:numFmt w:val="lowerLetter"/>
      <w:lvlText w:val="%5."/>
      <w:lvlJc w:val="left"/>
      <w:pPr>
        <w:ind w:left="5454" w:hanging="360"/>
      </w:pPr>
    </w:lvl>
    <w:lvl w:ilvl="5" w:tplc="0409001B" w:tentative="1">
      <w:start w:val="1"/>
      <w:numFmt w:val="lowerRoman"/>
      <w:lvlText w:val="%6."/>
      <w:lvlJc w:val="right"/>
      <w:pPr>
        <w:ind w:left="6174" w:hanging="180"/>
      </w:pPr>
    </w:lvl>
    <w:lvl w:ilvl="6" w:tplc="0409000F" w:tentative="1">
      <w:start w:val="1"/>
      <w:numFmt w:val="decimal"/>
      <w:lvlText w:val="%7."/>
      <w:lvlJc w:val="left"/>
      <w:pPr>
        <w:ind w:left="6894" w:hanging="360"/>
      </w:pPr>
    </w:lvl>
    <w:lvl w:ilvl="7" w:tplc="04090019" w:tentative="1">
      <w:start w:val="1"/>
      <w:numFmt w:val="lowerLetter"/>
      <w:lvlText w:val="%8."/>
      <w:lvlJc w:val="left"/>
      <w:pPr>
        <w:ind w:left="7614" w:hanging="360"/>
      </w:pPr>
    </w:lvl>
    <w:lvl w:ilvl="8" w:tplc="04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59" w15:restartNumberingAfterBreak="0">
    <w:nsid w:val="5B2B4281"/>
    <w:multiLevelType w:val="hybridMultilevel"/>
    <w:tmpl w:val="A90E2B6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5B591E8C"/>
    <w:multiLevelType w:val="hybridMultilevel"/>
    <w:tmpl w:val="C01C9D9E"/>
    <w:lvl w:ilvl="0" w:tplc="15BE6AF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66" w:hanging="360"/>
      </w:pPr>
    </w:lvl>
    <w:lvl w:ilvl="2" w:tplc="535C4AE8">
      <w:start w:val="1"/>
      <w:numFmt w:val="decimal"/>
      <w:lvlText w:val="%3)"/>
      <w:lvlJc w:val="left"/>
      <w:pPr>
        <w:ind w:left="2766" w:hanging="360"/>
      </w:pPr>
      <w:rPr>
        <w:rFonts w:ascii="Times New Roman" w:hAnsi="Times New Roman" w:cs="Times New Roman" w:hint="default"/>
        <w:sz w:val="24"/>
        <w:szCs w:val="24"/>
      </w:rPr>
    </w:lvl>
    <w:lvl w:ilvl="3" w:tplc="F2705CB0">
      <w:start w:val="1"/>
      <w:numFmt w:val="lowerLetter"/>
      <w:lvlText w:val="%4)"/>
      <w:lvlJc w:val="left"/>
      <w:pPr>
        <w:ind w:left="3306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1" w15:restartNumberingAfterBreak="0">
    <w:nsid w:val="5B947E36"/>
    <w:multiLevelType w:val="hybridMultilevel"/>
    <w:tmpl w:val="C64016B4"/>
    <w:lvl w:ilvl="0" w:tplc="08090019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08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2" w15:restartNumberingAfterBreak="0">
    <w:nsid w:val="5EFC29F2"/>
    <w:multiLevelType w:val="hybridMultilevel"/>
    <w:tmpl w:val="D6FC1EB2"/>
    <w:lvl w:ilvl="0" w:tplc="63787D92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624833F5"/>
    <w:multiLevelType w:val="hybridMultilevel"/>
    <w:tmpl w:val="4BBCDCE2"/>
    <w:lvl w:ilvl="0" w:tplc="FFFFFFFF">
      <w:start w:val="1"/>
      <w:numFmt w:val="decimal"/>
      <w:lvlText w:val="%1)"/>
      <w:lvlJc w:val="left"/>
      <w:pPr>
        <w:ind w:left="257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3294" w:hanging="360"/>
      </w:pPr>
    </w:lvl>
    <w:lvl w:ilvl="2" w:tplc="FFFFFFFF" w:tentative="1">
      <w:start w:val="1"/>
      <w:numFmt w:val="lowerRoman"/>
      <w:lvlText w:val="%3."/>
      <w:lvlJc w:val="right"/>
      <w:pPr>
        <w:ind w:left="4014" w:hanging="180"/>
      </w:pPr>
    </w:lvl>
    <w:lvl w:ilvl="3" w:tplc="FFFFFFFF" w:tentative="1">
      <w:start w:val="1"/>
      <w:numFmt w:val="decimal"/>
      <w:lvlText w:val="%4."/>
      <w:lvlJc w:val="left"/>
      <w:pPr>
        <w:ind w:left="4734" w:hanging="360"/>
      </w:pPr>
    </w:lvl>
    <w:lvl w:ilvl="4" w:tplc="FFFFFFFF" w:tentative="1">
      <w:start w:val="1"/>
      <w:numFmt w:val="lowerLetter"/>
      <w:lvlText w:val="%5."/>
      <w:lvlJc w:val="left"/>
      <w:pPr>
        <w:ind w:left="5454" w:hanging="360"/>
      </w:pPr>
    </w:lvl>
    <w:lvl w:ilvl="5" w:tplc="FFFFFFFF" w:tentative="1">
      <w:start w:val="1"/>
      <w:numFmt w:val="lowerRoman"/>
      <w:lvlText w:val="%6."/>
      <w:lvlJc w:val="right"/>
      <w:pPr>
        <w:ind w:left="6174" w:hanging="180"/>
      </w:pPr>
    </w:lvl>
    <w:lvl w:ilvl="6" w:tplc="FFFFFFFF" w:tentative="1">
      <w:start w:val="1"/>
      <w:numFmt w:val="decimal"/>
      <w:lvlText w:val="%7."/>
      <w:lvlJc w:val="left"/>
      <w:pPr>
        <w:ind w:left="6894" w:hanging="360"/>
      </w:pPr>
    </w:lvl>
    <w:lvl w:ilvl="7" w:tplc="FFFFFFFF" w:tentative="1">
      <w:start w:val="1"/>
      <w:numFmt w:val="lowerLetter"/>
      <w:lvlText w:val="%8."/>
      <w:lvlJc w:val="left"/>
      <w:pPr>
        <w:ind w:left="7614" w:hanging="360"/>
      </w:pPr>
    </w:lvl>
    <w:lvl w:ilvl="8" w:tplc="FFFFFFFF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64" w15:restartNumberingAfterBreak="0">
    <w:nsid w:val="62A108FF"/>
    <w:multiLevelType w:val="hybridMultilevel"/>
    <w:tmpl w:val="7D802B7A"/>
    <w:lvl w:ilvl="0" w:tplc="0421000F">
      <w:start w:val="1"/>
      <w:numFmt w:val="decimal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5" w15:restartNumberingAfterBreak="0">
    <w:nsid w:val="631D21CE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657B6C82"/>
    <w:multiLevelType w:val="hybridMultilevel"/>
    <w:tmpl w:val="28440422"/>
    <w:lvl w:ilvl="0" w:tplc="FA4E495E">
      <w:start w:val="1"/>
      <w:numFmt w:val="decimal"/>
      <w:lvlText w:val="%1."/>
      <w:lvlJc w:val="right"/>
      <w:pPr>
        <w:ind w:left="720" w:hanging="360"/>
      </w:pPr>
      <w:rPr>
        <w:rFonts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669768DE"/>
    <w:multiLevelType w:val="hybridMultilevel"/>
    <w:tmpl w:val="8F4A7E4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671E3ADB"/>
    <w:multiLevelType w:val="hybridMultilevel"/>
    <w:tmpl w:val="A6A6D192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9" w15:restartNumberingAfterBreak="0">
    <w:nsid w:val="6D774673"/>
    <w:multiLevelType w:val="hybridMultilevel"/>
    <w:tmpl w:val="C92665A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700E28A9"/>
    <w:multiLevelType w:val="hybridMultilevel"/>
    <w:tmpl w:val="A90E2B6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70386ED3"/>
    <w:multiLevelType w:val="hybridMultilevel"/>
    <w:tmpl w:val="E4FAD8D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716613AF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72C2491C"/>
    <w:multiLevelType w:val="hybridMultilevel"/>
    <w:tmpl w:val="335A5998"/>
    <w:lvl w:ilvl="0" w:tplc="04090017">
      <w:start w:val="1"/>
      <w:numFmt w:val="lowerLetter"/>
      <w:lvlText w:val="%1)"/>
      <w:lvlJc w:val="left"/>
      <w:pPr>
        <w:ind w:left="2138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74" w15:restartNumberingAfterBreak="0">
    <w:nsid w:val="75FA58B4"/>
    <w:multiLevelType w:val="hybridMultilevel"/>
    <w:tmpl w:val="A6A6D192"/>
    <w:lvl w:ilvl="0" w:tplc="FFFFFFFF">
      <w:start w:val="1"/>
      <w:numFmt w:val="decimal"/>
      <w:lvlText w:val="%1)"/>
      <w:lvlJc w:val="left"/>
      <w:pPr>
        <w:ind w:left="2138" w:hanging="360"/>
      </w:pPr>
    </w:lvl>
    <w:lvl w:ilvl="1" w:tplc="FFFFFFFF" w:tentative="1">
      <w:start w:val="1"/>
      <w:numFmt w:val="lowerLetter"/>
      <w:lvlText w:val="%2."/>
      <w:lvlJc w:val="left"/>
      <w:pPr>
        <w:ind w:left="2858" w:hanging="360"/>
      </w:pPr>
    </w:lvl>
    <w:lvl w:ilvl="2" w:tplc="FFFFFFFF" w:tentative="1">
      <w:start w:val="1"/>
      <w:numFmt w:val="lowerRoman"/>
      <w:lvlText w:val="%3."/>
      <w:lvlJc w:val="right"/>
      <w:pPr>
        <w:ind w:left="3578" w:hanging="180"/>
      </w:pPr>
    </w:lvl>
    <w:lvl w:ilvl="3" w:tplc="FFFFFFFF" w:tentative="1">
      <w:start w:val="1"/>
      <w:numFmt w:val="decimal"/>
      <w:lvlText w:val="%4."/>
      <w:lvlJc w:val="left"/>
      <w:pPr>
        <w:ind w:left="4298" w:hanging="360"/>
      </w:pPr>
    </w:lvl>
    <w:lvl w:ilvl="4" w:tplc="FFFFFFFF" w:tentative="1">
      <w:start w:val="1"/>
      <w:numFmt w:val="lowerLetter"/>
      <w:lvlText w:val="%5."/>
      <w:lvlJc w:val="left"/>
      <w:pPr>
        <w:ind w:left="5018" w:hanging="360"/>
      </w:pPr>
    </w:lvl>
    <w:lvl w:ilvl="5" w:tplc="FFFFFFFF" w:tentative="1">
      <w:start w:val="1"/>
      <w:numFmt w:val="lowerRoman"/>
      <w:lvlText w:val="%6."/>
      <w:lvlJc w:val="right"/>
      <w:pPr>
        <w:ind w:left="5738" w:hanging="180"/>
      </w:pPr>
    </w:lvl>
    <w:lvl w:ilvl="6" w:tplc="FFFFFFFF" w:tentative="1">
      <w:start w:val="1"/>
      <w:numFmt w:val="decimal"/>
      <w:lvlText w:val="%7."/>
      <w:lvlJc w:val="left"/>
      <w:pPr>
        <w:ind w:left="6458" w:hanging="360"/>
      </w:pPr>
    </w:lvl>
    <w:lvl w:ilvl="7" w:tplc="FFFFFFFF" w:tentative="1">
      <w:start w:val="1"/>
      <w:numFmt w:val="lowerLetter"/>
      <w:lvlText w:val="%8."/>
      <w:lvlJc w:val="left"/>
      <w:pPr>
        <w:ind w:left="7178" w:hanging="360"/>
      </w:pPr>
    </w:lvl>
    <w:lvl w:ilvl="8" w:tplc="FFFFFFFF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5" w15:restartNumberingAfterBreak="0">
    <w:nsid w:val="76B4337E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7749785A"/>
    <w:multiLevelType w:val="hybridMultilevel"/>
    <w:tmpl w:val="60064666"/>
    <w:lvl w:ilvl="0" w:tplc="FFFFFFFF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866" w:hanging="360"/>
      </w:pPr>
    </w:lvl>
    <w:lvl w:ilvl="2" w:tplc="04210011">
      <w:start w:val="1"/>
      <w:numFmt w:val="decimal"/>
      <w:lvlText w:val="%3)"/>
      <w:lvlJc w:val="left"/>
      <w:pPr>
        <w:ind w:left="720" w:hanging="360"/>
      </w:pPr>
    </w:lvl>
    <w:lvl w:ilvl="3" w:tplc="FFFFFFFF" w:tentative="1">
      <w:start w:val="1"/>
      <w:numFmt w:val="decimal"/>
      <w:lvlText w:val="%4."/>
      <w:lvlJc w:val="left"/>
      <w:pPr>
        <w:ind w:left="3306" w:hanging="360"/>
      </w:pPr>
    </w:lvl>
    <w:lvl w:ilvl="4" w:tplc="FFFFFFFF" w:tentative="1">
      <w:start w:val="1"/>
      <w:numFmt w:val="lowerLetter"/>
      <w:lvlText w:val="%5."/>
      <w:lvlJc w:val="left"/>
      <w:pPr>
        <w:ind w:left="4026" w:hanging="360"/>
      </w:pPr>
    </w:lvl>
    <w:lvl w:ilvl="5" w:tplc="FFFFFFFF" w:tentative="1">
      <w:start w:val="1"/>
      <w:numFmt w:val="lowerRoman"/>
      <w:lvlText w:val="%6."/>
      <w:lvlJc w:val="right"/>
      <w:pPr>
        <w:ind w:left="4746" w:hanging="180"/>
      </w:pPr>
    </w:lvl>
    <w:lvl w:ilvl="6" w:tplc="FFFFFFFF" w:tentative="1">
      <w:start w:val="1"/>
      <w:numFmt w:val="decimal"/>
      <w:lvlText w:val="%7."/>
      <w:lvlJc w:val="left"/>
      <w:pPr>
        <w:ind w:left="5466" w:hanging="360"/>
      </w:pPr>
    </w:lvl>
    <w:lvl w:ilvl="7" w:tplc="FFFFFFFF" w:tentative="1">
      <w:start w:val="1"/>
      <w:numFmt w:val="lowerLetter"/>
      <w:lvlText w:val="%8."/>
      <w:lvlJc w:val="left"/>
      <w:pPr>
        <w:ind w:left="6186" w:hanging="360"/>
      </w:pPr>
    </w:lvl>
    <w:lvl w:ilvl="8" w:tplc="FFFFFFFF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7" w15:restartNumberingAfterBreak="0">
    <w:nsid w:val="77584B25"/>
    <w:multiLevelType w:val="hybridMultilevel"/>
    <w:tmpl w:val="212632C0"/>
    <w:lvl w:ilvl="0" w:tplc="04090011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tabs>
          <w:tab w:val="num" w:pos="-402"/>
        </w:tabs>
        <w:ind w:left="-402" w:hanging="360"/>
      </w:pPr>
      <w:rPr>
        <w:rFonts w:hint="default"/>
      </w:rPr>
    </w:lvl>
    <w:lvl w:ilvl="2" w:tplc="4440A6AE">
      <w:start w:val="1"/>
      <w:numFmt w:val="upperLetter"/>
      <w:lvlText w:val="%3."/>
      <w:lvlJc w:val="left"/>
      <w:pPr>
        <w:ind w:left="498" w:hanging="36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tabs>
          <w:tab w:val="num" w:pos="1038"/>
        </w:tabs>
        <w:ind w:left="1038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1758"/>
        </w:tabs>
        <w:ind w:left="1758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2478"/>
        </w:tabs>
        <w:ind w:left="2478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3198"/>
        </w:tabs>
        <w:ind w:left="3198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3918"/>
        </w:tabs>
        <w:ind w:left="3918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4638"/>
        </w:tabs>
        <w:ind w:left="4638" w:hanging="180"/>
      </w:pPr>
    </w:lvl>
  </w:abstractNum>
  <w:abstractNum w:abstractNumId="78" w15:restartNumberingAfterBreak="0">
    <w:nsid w:val="788979B5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79225118"/>
    <w:multiLevelType w:val="hybridMultilevel"/>
    <w:tmpl w:val="4BF203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7C0C3A10"/>
    <w:multiLevelType w:val="hybridMultilevel"/>
    <w:tmpl w:val="BB0C6EE4"/>
    <w:lvl w:ilvl="0" w:tplc="19A07B9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 w15:restartNumberingAfterBreak="0">
    <w:nsid w:val="7CAE6A8D"/>
    <w:multiLevelType w:val="hybridMultilevel"/>
    <w:tmpl w:val="93B6313C"/>
    <w:lvl w:ilvl="0" w:tplc="5358D766">
      <w:start w:val="1"/>
      <w:numFmt w:val="decimal"/>
      <w:lvlText w:val="%1)"/>
      <w:lvlJc w:val="left"/>
      <w:pPr>
        <w:ind w:left="1789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509" w:hanging="360"/>
      </w:pPr>
    </w:lvl>
    <w:lvl w:ilvl="2" w:tplc="0409001B" w:tentative="1">
      <w:start w:val="1"/>
      <w:numFmt w:val="lowerRoman"/>
      <w:lvlText w:val="%3."/>
      <w:lvlJc w:val="right"/>
      <w:pPr>
        <w:ind w:left="3229" w:hanging="180"/>
      </w:pPr>
    </w:lvl>
    <w:lvl w:ilvl="3" w:tplc="0409000F" w:tentative="1">
      <w:start w:val="1"/>
      <w:numFmt w:val="decimal"/>
      <w:lvlText w:val="%4."/>
      <w:lvlJc w:val="left"/>
      <w:pPr>
        <w:ind w:left="3949" w:hanging="360"/>
      </w:pPr>
    </w:lvl>
    <w:lvl w:ilvl="4" w:tplc="04090019" w:tentative="1">
      <w:start w:val="1"/>
      <w:numFmt w:val="lowerLetter"/>
      <w:lvlText w:val="%5."/>
      <w:lvlJc w:val="left"/>
      <w:pPr>
        <w:ind w:left="4669" w:hanging="360"/>
      </w:pPr>
    </w:lvl>
    <w:lvl w:ilvl="5" w:tplc="0409001B" w:tentative="1">
      <w:start w:val="1"/>
      <w:numFmt w:val="lowerRoman"/>
      <w:lvlText w:val="%6."/>
      <w:lvlJc w:val="right"/>
      <w:pPr>
        <w:ind w:left="5389" w:hanging="180"/>
      </w:pPr>
    </w:lvl>
    <w:lvl w:ilvl="6" w:tplc="0409000F" w:tentative="1">
      <w:start w:val="1"/>
      <w:numFmt w:val="decimal"/>
      <w:lvlText w:val="%7."/>
      <w:lvlJc w:val="left"/>
      <w:pPr>
        <w:ind w:left="6109" w:hanging="360"/>
      </w:pPr>
    </w:lvl>
    <w:lvl w:ilvl="7" w:tplc="04090019" w:tentative="1">
      <w:start w:val="1"/>
      <w:numFmt w:val="lowerLetter"/>
      <w:lvlText w:val="%8."/>
      <w:lvlJc w:val="left"/>
      <w:pPr>
        <w:ind w:left="6829" w:hanging="360"/>
      </w:pPr>
    </w:lvl>
    <w:lvl w:ilvl="8" w:tplc="0409001B" w:tentative="1">
      <w:start w:val="1"/>
      <w:numFmt w:val="lowerRoman"/>
      <w:lvlText w:val="%9."/>
      <w:lvlJc w:val="right"/>
      <w:pPr>
        <w:ind w:left="7549" w:hanging="180"/>
      </w:pPr>
    </w:lvl>
  </w:abstractNum>
  <w:num w:numId="1" w16cid:durableId="733627721">
    <w:abstractNumId w:val="29"/>
  </w:num>
  <w:num w:numId="2" w16cid:durableId="1009598462">
    <w:abstractNumId w:val="27"/>
  </w:num>
  <w:num w:numId="3" w16cid:durableId="1411466257">
    <w:abstractNumId w:val="80"/>
  </w:num>
  <w:num w:numId="4" w16cid:durableId="421148449">
    <w:abstractNumId w:val="62"/>
  </w:num>
  <w:num w:numId="5" w16cid:durableId="695159129">
    <w:abstractNumId w:val="12"/>
  </w:num>
  <w:num w:numId="6" w16cid:durableId="1175530771">
    <w:abstractNumId w:val="25"/>
  </w:num>
  <w:num w:numId="7" w16cid:durableId="666590313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 w16cid:durableId="345254930">
    <w:abstractNumId w:val="11"/>
  </w:num>
  <w:num w:numId="9" w16cid:durableId="522323928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 w16cid:durableId="1804494363">
    <w:abstractNumId w:val="15"/>
  </w:num>
  <w:num w:numId="11" w16cid:durableId="949318516">
    <w:abstractNumId w:val="58"/>
  </w:num>
  <w:num w:numId="12" w16cid:durableId="957300549">
    <w:abstractNumId w:val="66"/>
  </w:num>
  <w:num w:numId="13" w16cid:durableId="2078436552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 w16cid:durableId="1901361237">
    <w:abstractNumId w:val="4"/>
  </w:num>
  <w:num w:numId="15" w16cid:durableId="495650061">
    <w:abstractNumId w:val="73"/>
  </w:num>
  <w:num w:numId="16" w16cid:durableId="1767966968">
    <w:abstractNumId w:val="35"/>
  </w:num>
  <w:num w:numId="17" w16cid:durableId="99689268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 w16cid:durableId="929696738">
    <w:abstractNumId w:val="63"/>
  </w:num>
  <w:num w:numId="19" w16cid:durableId="2086494748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 w16cid:durableId="442071215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1816337461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357199460">
    <w:abstractNumId w:val="20"/>
  </w:num>
  <w:num w:numId="23" w16cid:durableId="703988496">
    <w:abstractNumId w:val="37"/>
  </w:num>
  <w:num w:numId="24" w16cid:durableId="1836217924">
    <w:abstractNumId w:val="5"/>
  </w:num>
  <w:num w:numId="25" w16cid:durableId="1366950345">
    <w:abstractNumId w:val="33"/>
  </w:num>
  <w:num w:numId="26" w16cid:durableId="570509578">
    <w:abstractNumId w:val="14"/>
  </w:num>
  <w:num w:numId="27" w16cid:durableId="172691642">
    <w:abstractNumId w:val="47"/>
  </w:num>
  <w:num w:numId="28" w16cid:durableId="636228516">
    <w:abstractNumId w:val="41"/>
  </w:num>
  <w:num w:numId="29" w16cid:durableId="1782727606">
    <w:abstractNumId w:val="0"/>
  </w:num>
  <w:num w:numId="30" w16cid:durableId="1183931991">
    <w:abstractNumId w:val="34"/>
  </w:num>
  <w:num w:numId="31" w16cid:durableId="1619873873">
    <w:abstractNumId w:val="68"/>
  </w:num>
  <w:num w:numId="32" w16cid:durableId="1853953842">
    <w:abstractNumId w:val="74"/>
  </w:num>
  <w:num w:numId="33" w16cid:durableId="681787188">
    <w:abstractNumId w:val="49"/>
  </w:num>
  <w:num w:numId="34" w16cid:durableId="218984513">
    <w:abstractNumId w:val="52"/>
  </w:num>
  <w:num w:numId="35" w16cid:durableId="108473961">
    <w:abstractNumId w:val="48"/>
  </w:num>
  <w:num w:numId="36" w16cid:durableId="951597191">
    <w:abstractNumId w:val="24"/>
  </w:num>
  <w:num w:numId="37" w16cid:durableId="1974678771">
    <w:abstractNumId w:val="5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 w16cid:durableId="147510151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 w16cid:durableId="154147406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700742904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351758805">
    <w:abstractNumId w:val="7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 w16cid:durableId="376390780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 w16cid:durableId="1225138853">
    <w:abstractNumId w:val="6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 w16cid:durableId="166412116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 w16cid:durableId="387191471">
    <w:abstractNumId w:val="5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 w16cid:durableId="1380321458">
    <w:abstractNumId w:val="7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 w16cid:durableId="14536375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 w16cid:durableId="1776631776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 w16cid:durableId="2029142141">
    <w:abstractNumId w:val="6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0" w16cid:durableId="7144849">
    <w:abstractNumId w:val="5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 w16cid:durableId="1400977140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2" w16cid:durableId="685130307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3" w16cid:durableId="30423991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4" w16cid:durableId="699629325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5" w16cid:durableId="1163549745">
    <w:abstractNumId w:val="7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 w16cid:durableId="609318001">
    <w:abstractNumId w:val="5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7" w16cid:durableId="159516482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8" w16cid:durableId="903033005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9" w16cid:durableId="538708180">
    <w:abstractNumId w:val="7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0" w16cid:durableId="2083529288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1" w16cid:durableId="1212422367">
    <w:abstractNumId w:val="7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2" w16cid:durableId="1634748383">
    <w:abstractNumId w:val="6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3" w16cid:durableId="239751759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4" w16cid:durableId="564873382">
    <w:abstractNumId w:val="7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5" w16cid:durableId="521436004">
    <w:abstractNumId w:val="50"/>
  </w:num>
  <w:num w:numId="66" w16cid:durableId="1959488275">
    <w:abstractNumId w:val="43"/>
  </w:num>
  <w:num w:numId="67" w16cid:durableId="546457730">
    <w:abstractNumId w:val="22"/>
  </w:num>
  <w:num w:numId="68" w16cid:durableId="1200820513">
    <w:abstractNumId w:val="26"/>
  </w:num>
  <w:num w:numId="69" w16cid:durableId="2132506936">
    <w:abstractNumId w:val="2"/>
  </w:num>
  <w:num w:numId="70" w16cid:durableId="1267688582">
    <w:abstractNumId w:val="16"/>
  </w:num>
  <w:num w:numId="71" w16cid:durableId="1742677480">
    <w:abstractNumId w:val="60"/>
  </w:num>
  <w:num w:numId="72" w16cid:durableId="1878545740">
    <w:abstractNumId w:val="81"/>
  </w:num>
  <w:num w:numId="73" w16cid:durableId="1152602681">
    <w:abstractNumId w:val="31"/>
  </w:num>
  <w:num w:numId="74" w16cid:durableId="753668510">
    <w:abstractNumId w:val="64"/>
  </w:num>
  <w:num w:numId="75" w16cid:durableId="1705861366">
    <w:abstractNumId w:val="30"/>
  </w:num>
  <w:num w:numId="76" w16cid:durableId="2116094461">
    <w:abstractNumId w:val="28"/>
  </w:num>
  <w:num w:numId="77" w16cid:durableId="1152866954">
    <w:abstractNumId w:val="17"/>
  </w:num>
  <w:num w:numId="78" w16cid:durableId="1584799878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9" w16cid:durableId="798228786">
    <w:abstractNumId w:val="61"/>
  </w:num>
  <w:num w:numId="80" w16cid:durableId="1591113656">
    <w:abstractNumId w:val="77"/>
  </w:num>
  <w:num w:numId="81" w16cid:durableId="551697133">
    <w:abstractNumId w:val="40"/>
  </w:num>
  <w:num w:numId="82" w16cid:durableId="1379891747">
    <w:abstractNumId w:val="57"/>
  </w:num>
  <w:num w:numId="83" w16cid:durableId="778837538">
    <w:abstractNumId w:val="42"/>
  </w:num>
  <w:num w:numId="84" w16cid:durableId="81069737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5" w16cid:durableId="1725569228">
    <w:abstractNumId w:val="44"/>
  </w:num>
  <w:num w:numId="86" w16cid:durableId="848446186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7" w16cid:durableId="126315112">
    <w:abstractNumId w:val="46"/>
  </w:num>
  <w:num w:numId="88" w16cid:durableId="1504320065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9" w16cid:durableId="937821">
    <w:abstractNumId w:val="76"/>
  </w:num>
  <w:num w:numId="90" w16cid:durableId="1612200870">
    <w:abstractNumId w:val="55"/>
  </w:num>
  <w:num w:numId="91" w16cid:durableId="797794599">
    <w:abstractNumId w:val="1"/>
  </w:num>
  <w:num w:numId="92" w16cid:durableId="1563756783">
    <w:abstractNumId w:val="3"/>
  </w:num>
  <w:num w:numId="93" w16cid:durableId="1787429876">
    <w:abstractNumId w:val="53"/>
  </w:num>
  <w:num w:numId="94" w16cid:durableId="1960451143">
    <w:abstractNumId w:val="29"/>
  </w:num>
  <w:numIdMacAtCleanup w:val="9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hideSpellingErrors/>
  <w:hideGrammaticalError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3326D"/>
    <w:rsid w:val="00002400"/>
    <w:rsid w:val="00002E1B"/>
    <w:rsid w:val="00003328"/>
    <w:rsid w:val="00005954"/>
    <w:rsid w:val="00007559"/>
    <w:rsid w:val="0001056C"/>
    <w:rsid w:val="000126BB"/>
    <w:rsid w:val="00013129"/>
    <w:rsid w:val="00014CE6"/>
    <w:rsid w:val="00022B8D"/>
    <w:rsid w:val="00022EBE"/>
    <w:rsid w:val="00023A54"/>
    <w:rsid w:val="000240E0"/>
    <w:rsid w:val="00025330"/>
    <w:rsid w:val="000307E3"/>
    <w:rsid w:val="00030FE4"/>
    <w:rsid w:val="000314C5"/>
    <w:rsid w:val="00033E02"/>
    <w:rsid w:val="00033FBA"/>
    <w:rsid w:val="000340A6"/>
    <w:rsid w:val="00034769"/>
    <w:rsid w:val="00035E80"/>
    <w:rsid w:val="00037444"/>
    <w:rsid w:val="00037A4E"/>
    <w:rsid w:val="00040C89"/>
    <w:rsid w:val="000420C1"/>
    <w:rsid w:val="000423E4"/>
    <w:rsid w:val="0004373C"/>
    <w:rsid w:val="00044254"/>
    <w:rsid w:val="00045EF0"/>
    <w:rsid w:val="00046A19"/>
    <w:rsid w:val="00047A8C"/>
    <w:rsid w:val="00052724"/>
    <w:rsid w:val="000536B0"/>
    <w:rsid w:val="00053DA6"/>
    <w:rsid w:val="00056BEE"/>
    <w:rsid w:val="00060E3B"/>
    <w:rsid w:val="00063290"/>
    <w:rsid w:val="00064BE2"/>
    <w:rsid w:val="00064CA7"/>
    <w:rsid w:val="000657C2"/>
    <w:rsid w:val="0006761E"/>
    <w:rsid w:val="00067D58"/>
    <w:rsid w:val="000714AF"/>
    <w:rsid w:val="00072713"/>
    <w:rsid w:val="00072977"/>
    <w:rsid w:val="0007404E"/>
    <w:rsid w:val="00075BE8"/>
    <w:rsid w:val="00081EB5"/>
    <w:rsid w:val="000821F9"/>
    <w:rsid w:val="0008310F"/>
    <w:rsid w:val="0008391A"/>
    <w:rsid w:val="00083CEF"/>
    <w:rsid w:val="0008457B"/>
    <w:rsid w:val="00085C57"/>
    <w:rsid w:val="00091E33"/>
    <w:rsid w:val="00092EB4"/>
    <w:rsid w:val="00096D58"/>
    <w:rsid w:val="000A14A9"/>
    <w:rsid w:val="000A28E7"/>
    <w:rsid w:val="000A2EE2"/>
    <w:rsid w:val="000A396C"/>
    <w:rsid w:val="000A3FBA"/>
    <w:rsid w:val="000A7CF9"/>
    <w:rsid w:val="000A7E6B"/>
    <w:rsid w:val="000B0442"/>
    <w:rsid w:val="000B33D5"/>
    <w:rsid w:val="000B4B66"/>
    <w:rsid w:val="000B50AE"/>
    <w:rsid w:val="000B5F54"/>
    <w:rsid w:val="000C01ED"/>
    <w:rsid w:val="000C2BA2"/>
    <w:rsid w:val="000C31FF"/>
    <w:rsid w:val="000C46FC"/>
    <w:rsid w:val="000C5494"/>
    <w:rsid w:val="000C6ED9"/>
    <w:rsid w:val="000C7D61"/>
    <w:rsid w:val="000D067C"/>
    <w:rsid w:val="000D07CC"/>
    <w:rsid w:val="000D11F6"/>
    <w:rsid w:val="000D4EA0"/>
    <w:rsid w:val="000D6904"/>
    <w:rsid w:val="000D72CF"/>
    <w:rsid w:val="000D7C5C"/>
    <w:rsid w:val="000E01BD"/>
    <w:rsid w:val="000E16FB"/>
    <w:rsid w:val="000E2183"/>
    <w:rsid w:val="000E3C35"/>
    <w:rsid w:val="000E3FB7"/>
    <w:rsid w:val="000E46CD"/>
    <w:rsid w:val="000E544E"/>
    <w:rsid w:val="000E6A4D"/>
    <w:rsid w:val="000F1894"/>
    <w:rsid w:val="000F34FC"/>
    <w:rsid w:val="000F4E2F"/>
    <w:rsid w:val="000F62DB"/>
    <w:rsid w:val="000F6AB6"/>
    <w:rsid w:val="001021D0"/>
    <w:rsid w:val="00102515"/>
    <w:rsid w:val="00103437"/>
    <w:rsid w:val="0010547F"/>
    <w:rsid w:val="00105D7D"/>
    <w:rsid w:val="001060F4"/>
    <w:rsid w:val="00106C59"/>
    <w:rsid w:val="00106E9B"/>
    <w:rsid w:val="00106EB5"/>
    <w:rsid w:val="00107C9B"/>
    <w:rsid w:val="001107CE"/>
    <w:rsid w:val="001128FF"/>
    <w:rsid w:val="00114D53"/>
    <w:rsid w:val="00116017"/>
    <w:rsid w:val="00123622"/>
    <w:rsid w:val="00126E92"/>
    <w:rsid w:val="001303A8"/>
    <w:rsid w:val="00130B06"/>
    <w:rsid w:val="00131399"/>
    <w:rsid w:val="0013389A"/>
    <w:rsid w:val="001437C2"/>
    <w:rsid w:val="00144D91"/>
    <w:rsid w:val="0015052D"/>
    <w:rsid w:val="0015560A"/>
    <w:rsid w:val="00156603"/>
    <w:rsid w:val="001574D5"/>
    <w:rsid w:val="00157C55"/>
    <w:rsid w:val="00160F14"/>
    <w:rsid w:val="0016631B"/>
    <w:rsid w:val="00166973"/>
    <w:rsid w:val="0017010E"/>
    <w:rsid w:val="00170C9C"/>
    <w:rsid w:val="00171F63"/>
    <w:rsid w:val="00173578"/>
    <w:rsid w:val="00175719"/>
    <w:rsid w:val="001775E4"/>
    <w:rsid w:val="00177748"/>
    <w:rsid w:val="00185023"/>
    <w:rsid w:val="00191DA7"/>
    <w:rsid w:val="00194CE7"/>
    <w:rsid w:val="001958F9"/>
    <w:rsid w:val="00197EAC"/>
    <w:rsid w:val="001A18AD"/>
    <w:rsid w:val="001A5333"/>
    <w:rsid w:val="001A5407"/>
    <w:rsid w:val="001A5F00"/>
    <w:rsid w:val="001A6B58"/>
    <w:rsid w:val="001A7985"/>
    <w:rsid w:val="001B2BF2"/>
    <w:rsid w:val="001B369D"/>
    <w:rsid w:val="001B6824"/>
    <w:rsid w:val="001B6825"/>
    <w:rsid w:val="001B6DEC"/>
    <w:rsid w:val="001B740F"/>
    <w:rsid w:val="001B766F"/>
    <w:rsid w:val="001B7A24"/>
    <w:rsid w:val="001C0C9D"/>
    <w:rsid w:val="001C2A3C"/>
    <w:rsid w:val="001C348A"/>
    <w:rsid w:val="001C6DBD"/>
    <w:rsid w:val="001C76EA"/>
    <w:rsid w:val="001C7DC6"/>
    <w:rsid w:val="001D060E"/>
    <w:rsid w:val="001D289A"/>
    <w:rsid w:val="001D29B4"/>
    <w:rsid w:val="001D5856"/>
    <w:rsid w:val="001D5986"/>
    <w:rsid w:val="001D5F61"/>
    <w:rsid w:val="001D79B8"/>
    <w:rsid w:val="001D7E1E"/>
    <w:rsid w:val="001E23E9"/>
    <w:rsid w:val="001E3E67"/>
    <w:rsid w:val="001E3E9F"/>
    <w:rsid w:val="001E444E"/>
    <w:rsid w:val="001E4FCE"/>
    <w:rsid w:val="001E5931"/>
    <w:rsid w:val="001E61BA"/>
    <w:rsid w:val="001E62B6"/>
    <w:rsid w:val="001E6C35"/>
    <w:rsid w:val="001F1F7B"/>
    <w:rsid w:val="001F3AA8"/>
    <w:rsid w:val="001F3D8E"/>
    <w:rsid w:val="001F53A2"/>
    <w:rsid w:val="001F5B09"/>
    <w:rsid w:val="00200940"/>
    <w:rsid w:val="00205DAE"/>
    <w:rsid w:val="00205DF7"/>
    <w:rsid w:val="00210A29"/>
    <w:rsid w:val="00211B35"/>
    <w:rsid w:val="00212A97"/>
    <w:rsid w:val="00213192"/>
    <w:rsid w:val="0021442E"/>
    <w:rsid w:val="0021497B"/>
    <w:rsid w:val="00220DC7"/>
    <w:rsid w:val="0022693F"/>
    <w:rsid w:val="00227422"/>
    <w:rsid w:val="00231CDC"/>
    <w:rsid w:val="002351B7"/>
    <w:rsid w:val="00235669"/>
    <w:rsid w:val="00235FB6"/>
    <w:rsid w:val="002372E7"/>
    <w:rsid w:val="00240865"/>
    <w:rsid w:val="00241C89"/>
    <w:rsid w:val="002449A4"/>
    <w:rsid w:val="0024621F"/>
    <w:rsid w:val="00247C80"/>
    <w:rsid w:val="00251677"/>
    <w:rsid w:val="00252901"/>
    <w:rsid w:val="00252CF4"/>
    <w:rsid w:val="00254835"/>
    <w:rsid w:val="002569B7"/>
    <w:rsid w:val="00261C93"/>
    <w:rsid w:val="00265365"/>
    <w:rsid w:val="00266C0F"/>
    <w:rsid w:val="0026747C"/>
    <w:rsid w:val="00270D5E"/>
    <w:rsid w:val="00271036"/>
    <w:rsid w:val="00271366"/>
    <w:rsid w:val="002721C4"/>
    <w:rsid w:val="00273C4B"/>
    <w:rsid w:val="0027427E"/>
    <w:rsid w:val="002758F4"/>
    <w:rsid w:val="00276409"/>
    <w:rsid w:val="0027653A"/>
    <w:rsid w:val="0028104A"/>
    <w:rsid w:val="0028221E"/>
    <w:rsid w:val="00284061"/>
    <w:rsid w:val="002855F6"/>
    <w:rsid w:val="0029039B"/>
    <w:rsid w:val="00291789"/>
    <w:rsid w:val="0029258E"/>
    <w:rsid w:val="002930DE"/>
    <w:rsid w:val="00294189"/>
    <w:rsid w:val="00294413"/>
    <w:rsid w:val="00294BF3"/>
    <w:rsid w:val="00296287"/>
    <w:rsid w:val="002A0102"/>
    <w:rsid w:val="002A1743"/>
    <w:rsid w:val="002A2667"/>
    <w:rsid w:val="002A63AF"/>
    <w:rsid w:val="002B115B"/>
    <w:rsid w:val="002B1E0C"/>
    <w:rsid w:val="002B2385"/>
    <w:rsid w:val="002B2A5F"/>
    <w:rsid w:val="002B59DA"/>
    <w:rsid w:val="002B5B81"/>
    <w:rsid w:val="002B7EFC"/>
    <w:rsid w:val="002C0E8B"/>
    <w:rsid w:val="002C19D4"/>
    <w:rsid w:val="002C1F22"/>
    <w:rsid w:val="002C2759"/>
    <w:rsid w:val="002C2FE1"/>
    <w:rsid w:val="002D028D"/>
    <w:rsid w:val="002D1C90"/>
    <w:rsid w:val="002D2730"/>
    <w:rsid w:val="002D2AFE"/>
    <w:rsid w:val="002D368A"/>
    <w:rsid w:val="002D55AA"/>
    <w:rsid w:val="002D5EB1"/>
    <w:rsid w:val="002E0408"/>
    <w:rsid w:val="002E144F"/>
    <w:rsid w:val="002E270A"/>
    <w:rsid w:val="002F0675"/>
    <w:rsid w:val="002F21D0"/>
    <w:rsid w:val="002F3056"/>
    <w:rsid w:val="002F3359"/>
    <w:rsid w:val="002F34CA"/>
    <w:rsid w:val="002F6F77"/>
    <w:rsid w:val="002F725F"/>
    <w:rsid w:val="002F779E"/>
    <w:rsid w:val="00303DAE"/>
    <w:rsid w:val="003040AB"/>
    <w:rsid w:val="00304158"/>
    <w:rsid w:val="0030448E"/>
    <w:rsid w:val="0030453F"/>
    <w:rsid w:val="00304701"/>
    <w:rsid w:val="00304F19"/>
    <w:rsid w:val="00307CA0"/>
    <w:rsid w:val="00312538"/>
    <w:rsid w:val="003129F1"/>
    <w:rsid w:val="003133E1"/>
    <w:rsid w:val="00313E79"/>
    <w:rsid w:val="003176AA"/>
    <w:rsid w:val="0031792E"/>
    <w:rsid w:val="003222E6"/>
    <w:rsid w:val="00323295"/>
    <w:rsid w:val="00323D55"/>
    <w:rsid w:val="0032436F"/>
    <w:rsid w:val="00330337"/>
    <w:rsid w:val="00331786"/>
    <w:rsid w:val="003330B0"/>
    <w:rsid w:val="00334628"/>
    <w:rsid w:val="00334DFD"/>
    <w:rsid w:val="00335087"/>
    <w:rsid w:val="00340591"/>
    <w:rsid w:val="003428B1"/>
    <w:rsid w:val="00343078"/>
    <w:rsid w:val="0034397D"/>
    <w:rsid w:val="00344D32"/>
    <w:rsid w:val="00347620"/>
    <w:rsid w:val="003515C3"/>
    <w:rsid w:val="00351ED8"/>
    <w:rsid w:val="00353BA8"/>
    <w:rsid w:val="00354C60"/>
    <w:rsid w:val="003553E8"/>
    <w:rsid w:val="003556ED"/>
    <w:rsid w:val="00356E74"/>
    <w:rsid w:val="00357614"/>
    <w:rsid w:val="00363CBB"/>
    <w:rsid w:val="00364BE7"/>
    <w:rsid w:val="00366395"/>
    <w:rsid w:val="00366E96"/>
    <w:rsid w:val="00367046"/>
    <w:rsid w:val="00372C42"/>
    <w:rsid w:val="00372D7D"/>
    <w:rsid w:val="00374651"/>
    <w:rsid w:val="0037494B"/>
    <w:rsid w:val="00377BB2"/>
    <w:rsid w:val="00377E16"/>
    <w:rsid w:val="00380164"/>
    <w:rsid w:val="00380B68"/>
    <w:rsid w:val="00383F6D"/>
    <w:rsid w:val="00384678"/>
    <w:rsid w:val="00384958"/>
    <w:rsid w:val="00390E3E"/>
    <w:rsid w:val="00391FC6"/>
    <w:rsid w:val="00394648"/>
    <w:rsid w:val="003A07EC"/>
    <w:rsid w:val="003A0B4D"/>
    <w:rsid w:val="003A3A2B"/>
    <w:rsid w:val="003A7AC4"/>
    <w:rsid w:val="003B2542"/>
    <w:rsid w:val="003C1465"/>
    <w:rsid w:val="003C4C94"/>
    <w:rsid w:val="003C69AD"/>
    <w:rsid w:val="003D00C0"/>
    <w:rsid w:val="003D0B7E"/>
    <w:rsid w:val="003D16E2"/>
    <w:rsid w:val="003D4AD8"/>
    <w:rsid w:val="003D594B"/>
    <w:rsid w:val="003D7DFA"/>
    <w:rsid w:val="003E00E8"/>
    <w:rsid w:val="003E252F"/>
    <w:rsid w:val="003E38A3"/>
    <w:rsid w:val="003E6895"/>
    <w:rsid w:val="003E7649"/>
    <w:rsid w:val="003E7AD8"/>
    <w:rsid w:val="003F124B"/>
    <w:rsid w:val="003F35C0"/>
    <w:rsid w:val="003F36FA"/>
    <w:rsid w:val="003F3F19"/>
    <w:rsid w:val="003F508B"/>
    <w:rsid w:val="003F588E"/>
    <w:rsid w:val="003F6247"/>
    <w:rsid w:val="003F6AF5"/>
    <w:rsid w:val="003F6CA9"/>
    <w:rsid w:val="003F77CF"/>
    <w:rsid w:val="003F7F78"/>
    <w:rsid w:val="00402259"/>
    <w:rsid w:val="00404C6B"/>
    <w:rsid w:val="00404E96"/>
    <w:rsid w:val="00405382"/>
    <w:rsid w:val="0040632F"/>
    <w:rsid w:val="00407514"/>
    <w:rsid w:val="00410D11"/>
    <w:rsid w:val="004135B3"/>
    <w:rsid w:val="00413882"/>
    <w:rsid w:val="004139FF"/>
    <w:rsid w:val="00417837"/>
    <w:rsid w:val="00417DAB"/>
    <w:rsid w:val="0042163B"/>
    <w:rsid w:val="004217DD"/>
    <w:rsid w:val="004221F4"/>
    <w:rsid w:val="004229B3"/>
    <w:rsid w:val="00426A0C"/>
    <w:rsid w:val="004311CD"/>
    <w:rsid w:val="0043238D"/>
    <w:rsid w:val="00434C81"/>
    <w:rsid w:val="0043558F"/>
    <w:rsid w:val="00435A29"/>
    <w:rsid w:val="004437E8"/>
    <w:rsid w:val="004457C6"/>
    <w:rsid w:val="00445EDD"/>
    <w:rsid w:val="00446745"/>
    <w:rsid w:val="004478BD"/>
    <w:rsid w:val="00447FE7"/>
    <w:rsid w:val="00452DD1"/>
    <w:rsid w:val="0045360E"/>
    <w:rsid w:val="004541B9"/>
    <w:rsid w:val="00454926"/>
    <w:rsid w:val="00454E7E"/>
    <w:rsid w:val="00455150"/>
    <w:rsid w:val="00455653"/>
    <w:rsid w:val="0045593D"/>
    <w:rsid w:val="00456590"/>
    <w:rsid w:val="00461091"/>
    <w:rsid w:val="00461825"/>
    <w:rsid w:val="0046291F"/>
    <w:rsid w:val="00462A7A"/>
    <w:rsid w:val="004634AF"/>
    <w:rsid w:val="0046448E"/>
    <w:rsid w:val="0046460F"/>
    <w:rsid w:val="004657AE"/>
    <w:rsid w:val="00465D0A"/>
    <w:rsid w:val="00465F6D"/>
    <w:rsid w:val="00467F07"/>
    <w:rsid w:val="00470F66"/>
    <w:rsid w:val="00471595"/>
    <w:rsid w:val="0047461E"/>
    <w:rsid w:val="0048029E"/>
    <w:rsid w:val="00481801"/>
    <w:rsid w:val="0048339B"/>
    <w:rsid w:val="00485208"/>
    <w:rsid w:val="004867F7"/>
    <w:rsid w:val="004874E3"/>
    <w:rsid w:val="00490396"/>
    <w:rsid w:val="0049161F"/>
    <w:rsid w:val="004921CE"/>
    <w:rsid w:val="00492214"/>
    <w:rsid w:val="00493FF3"/>
    <w:rsid w:val="004972E7"/>
    <w:rsid w:val="00497A4B"/>
    <w:rsid w:val="004A0B64"/>
    <w:rsid w:val="004A35C2"/>
    <w:rsid w:val="004A3DE0"/>
    <w:rsid w:val="004A3EF0"/>
    <w:rsid w:val="004A59A0"/>
    <w:rsid w:val="004A67BD"/>
    <w:rsid w:val="004B0385"/>
    <w:rsid w:val="004B16F7"/>
    <w:rsid w:val="004B2056"/>
    <w:rsid w:val="004B32AB"/>
    <w:rsid w:val="004B4604"/>
    <w:rsid w:val="004B5E00"/>
    <w:rsid w:val="004B6351"/>
    <w:rsid w:val="004B69B2"/>
    <w:rsid w:val="004B7F69"/>
    <w:rsid w:val="004C049E"/>
    <w:rsid w:val="004C2106"/>
    <w:rsid w:val="004C3015"/>
    <w:rsid w:val="004C5A76"/>
    <w:rsid w:val="004C66A1"/>
    <w:rsid w:val="004C74DA"/>
    <w:rsid w:val="004D26C7"/>
    <w:rsid w:val="004D2E41"/>
    <w:rsid w:val="004D318E"/>
    <w:rsid w:val="004D4ABE"/>
    <w:rsid w:val="004D5974"/>
    <w:rsid w:val="004D61F7"/>
    <w:rsid w:val="004E05C9"/>
    <w:rsid w:val="004E247C"/>
    <w:rsid w:val="004E5F27"/>
    <w:rsid w:val="004E6D7E"/>
    <w:rsid w:val="004F2BFE"/>
    <w:rsid w:val="004F2C4C"/>
    <w:rsid w:val="004F5ABC"/>
    <w:rsid w:val="004F6227"/>
    <w:rsid w:val="0050016D"/>
    <w:rsid w:val="00503719"/>
    <w:rsid w:val="00507487"/>
    <w:rsid w:val="00510574"/>
    <w:rsid w:val="0051146E"/>
    <w:rsid w:val="00511E5B"/>
    <w:rsid w:val="0051273A"/>
    <w:rsid w:val="00516E2C"/>
    <w:rsid w:val="00516F3D"/>
    <w:rsid w:val="00517EE4"/>
    <w:rsid w:val="00520C5F"/>
    <w:rsid w:val="00521DCC"/>
    <w:rsid w:val="00523331"/>
    <w:rsid w:val="00527C20"/>
    <w:rsid w:val="00532703"/>
    <w:rsid w:val="0053326D"/>
    <w:rsid w:val="00533752"/>
    <w:rsid w:val="005338A6"/>
    <w:rsid w:val="005340BB"/>
    <w:rsid w:val="0054161F"/>
    <w:rsid w:val="00543E73"/>
    <w:rsid w:val="00546042"/>
    <w:rsid w:val="00547B93"/>
    <w:rsid w:val="00551A5A"/>
    <w:rsid w:val="00552069"/>
    <w:rsid w:val="0055591D"/>
    <w:rsid w:val="005565AD"/>
    <w:rsid w:val="005601A5"/>
    <w:rsid w:val="0056117B"/>
    <w:rsid w:val="00561A98"/>
    <w:rsid w:val="005635FC"/>
    <w:rsid w:val="00565D8D"/>
    <w:rsid w:val="005672B2"/>
    <w:rsid w:val="005673EC"/>
    <w:rsid w:val="0056763B"/>
    <w:rsid w:val="005679CF"/>
    <w:rsid w:val="00567DAD"/>
    <w:rsid w:val="00570BDE"/>
    <w:rsid w:val="0057162C"/>
    <w:rsid w:val="00573A3C"/>
    <w:rsid w:val="0057504F"/>
    <w:rsid w:val="00575417"/>
    <w:rsid w:val="00575441"/>
    <w:rsid w:val="00575510"/>
    <w:rsid w:val="005760C2"/>
    <w:rsid w:val="0057613D"/>
    <w:rsid w:val="005807CB"/>
    <w:rsid w:val="00581524"/>
    <w:rsid w:val="00582601"/>
    <w:rsid w:val="00582C9F"/>
    <w:rsid w:val="00582CDF"/>
    <w:rsid w:val="00582FE7"/>
    <w:rsid w:val="00583804"/>
    <w:rsid w:val="00585F6F"/>
    <w:rsid w:val="00591140"/>
    <w:rsid w:val="00592C13"/>
    <w:rsid w:val="00594935"/>
    <w:rsid w:val="00596EF9"/>
    <w:rsid w:val="00597AB0"/>
    <w:rsid w:val="005A1581"/>
    <w:rsid w:val="005A3011"/>
    <w:rsid w:val="005A3965"/>
    <w:rsid w:val="005A6FE9"/>
    <w:rsid w:val="005A71B4"/>
    <w:rsid w:val="005A7B5C"/>
    <w:rsid w:val="005B0E7B"/>
    <w:rsid w:val="005B1AB1"/>
    <w:rsid w:val="005B2276"/>
    <w:rsid w:val="005B235F"/>
    <w:rsid w:val="005B4B0B"/>
    <w:rsid w:val="005B6C56"/>
    <w:rsid w:val="005C0641"/>
    <w:rsid w:val="005C1EA1"/>
    <w:rsid w:val="005C203F"/>
    <w:rsid w:val="005C5689"/>
    <w:rsid w:val="005C65C2"/>
    <w:rsid w:val="005C6E0E"/>
    <w:rsid w:val="005D27A3"/>
    <w:rsid w:val="005D3FF5"/>
    <w:rsid w:val="005D5C29"/>
    <w:rsid w:val="005D6294"/>
    <w:rsid w:val="005E213D"/>
    <w:rsid w:val="005E2741"/>
    <w:rsid w:val="005E2A11"/>
    <w:rsid w:val="005E379C"/>
    <w:rsid w:val="005E5C56"/>
    <w:rsid w:val="005E5EE5"/>
    <w:rsid w:val="005F19C7"/>
    <w:rsid w:val="005F3627"/>
    <w:rsid w:val="005F3B7B"/>
    <w:rsid w:val="005F4942"/>
    <w:rsid w:val="006006D2"/>
    <w:rsid w:val="006018CE"/>
    <w:rsid w:val="006037CC"/>
    <w:rsid w:val="00605164"/>
    <w:rsid w:val="006057CA"/>
    <w:rsid w:val="00605951"/>
    <w:rsid w:val="006100C1"/>
    <w:rsid w:val="00611E8B"/>
    <w:rsid w:val="0061222F"/>
    <w:rsid w:val="00612713"/>
    <w:rsid w:val="00613B16"/>
    <w:rsid w:val="006157D0"/>
    <w:rsid w:val="00615CBC"/>
    <w:rsid w:val="00615F02"/>
    <w:rsid w:val="00616876"/>
    <w:rsid w:val="006229E8"/>
    <w:rsid w:val="006248EF"/>
    <w:rsid w:val="00627470"/>
    <w:rsid w:val="00632336"/>
    <w:rsid w:val="0063370C"/>
    <w:rsid w:val="00635AC2"/>
    <w:rsid w:val="00643513"/>
    <w:rsid w:val="00643987"/>
    <w:rsid w:val="006440D5"/>
    <w:rsid w:val="00645322"/>
    <w:rsid w:val="00646472"/>
    <w:rsid w:val="00650B2A"/>
    <w:rsid w:val="00651271"/>
    <w:rsid w:val="00653550"/>
    <w:rsid w:val="00654102"/>
    <w:rsid w:val="00654414"/>
    <w:rsid w:val="00655075"/>
    <w:rsid w:val="0065674A"/>
    <w:rsid w:val="00660ADC"/>
    <w:rsid w:val="0066309E"/>
    <w:rsid w:val="006648FC"/>
    <w:rsid w:val="00665E6A"/>
    <w:rsid w:val="00666852"/>
    <w:rsid w:val="00670DE9"/>
    <w:rsid w:val="006718D7"/>
    <w:rsid w:val="0067451E"/>
    <w:rsid w:val="00676DED"/>
    <w:rsid w:val="00677716"/>
    <w:rsid w:val="00677A2F"/>
    <w:rsid w:val="0068256B"/>
    <w:rsid w:val="00684ACF"/>
    <w:rsid w:val="00685DC0"/>
    <w:rsid w:val="00685FE0"/>
    <w:rsid w:val="00690FDE"/>
    <w:rsid w:val="00694F8D"/>
    <w:rsid w:val="00696CFE"/>
    <w:rsid w:val="006A36DC"/>
    <w:rsid w:val="006A7922"/>
    <w:rsid w:val="006B1147"/>
    <w:rsid w:val="006C0093"/>
    <w:rsid w:val="006C0A18"/>
    <w:rsid w:val="006C585A"/>
    <w:rsid w:val="006C7D3A"/>
    <w:rsid w:val="006D4F6B"/>
    <w:rsid w:val="006D531C"/>
    <w:rsid w:val="006D73F3"/>
    <w:rsid w:val="006E12A2"/>
    <w:rsid w:val="006E30D0"/>
    <w:rsid w:val="006E4757"/>
    <w:rsid w:val="006E4E08"/>
    <w:rsid w:val="006E4EBA"/>
    <w:rsid w:val="006E5FD8"/>
    <w:rsid w:val="006E7515"/>
    <w:rsid w:val="006E77BA"/>
    <w:rsid w:val="006F6E5E"/>
    <w:rsid w:val="006F7F99"/>
    <w:rsid w:val="00700704"/>
    <w:rsid w:val="007009A1"/>
    <w:rsid w:val="00705EFB"/>
    <w:rsid w:val="00707492"/>
    <w:rsid w:val="0070757E"/>
    <w:rsid w:val="00707E88"/>
    <w:rsid w:val="007124F1"/>
    <w:rsid w:val="00712EFB"/>
    <w:rsid w:val="00715EF5"/>
    <w:rsid w:val="00716605"/>
    <w:rsid w:val="0072752B"/>
    <w:rsid w:val="00727B14"/>
    <w:rsid w:val="00730E4D"/>
    <w:rsid w:val="00731116"/>
    <w:rsid w:val="00731788"/>
    <w:rsid w:val="0073226F"/>
    <w:rsid w:val="00732A9D"/>
    <w:rsid w:val="00732AE4"/>
    <w:rsid w:val="00734407"/>
    <w:rsid w:val="007355F5"/>
    <w:rsid w:val="0074064C"/>
    <w:rsid w:val="00740E79"/>
    <w:rsid w:val="007427BC"/>
    <w:rsid w:val="007466A0"/>
    <w:rsid w:val="007534E9"/>
    <w:rsid w:val="00754A8E"/>
    <w:rsid w:val="00755CEF"/>
    <w:rsid w:val="007569E3"/>
    <w:rsid w:val="0076061E"/>
    <w:rsid w:val="00762700"/>
    <w:rsid w:val="007651A7"/>
    <w:rsid w:val="0076650F"/>
    <w:rsid w:val="00766793"/>
    <w:rsid w:val="0076697F"/>
    <w:rsid w:val="00770182"/>
    <w:rsid w:val="0077033E"/>
    <w:rsid w:val="00770384"/>
    <w:rsid w:val="00771C11"/>
    <w:rsid w:val="00775AB5"/>
    <w:rsid w:val="0077747A"/>
    <w:rsid w:val="00782628"/>
    <w:rsid w:val="007832A9"/>
    <w:rsid w:val="00784B11"/>
    <w:rsid w:val="00786D21"/>
    <w:rsid w:val="00787D65"/>
    <w:rsid w:val="00790899"/>
    <w:rsid w:val="00791888"/>
    <w:rsid w:val="00792982"/>
    <w:rsid w:val="007951AC"/>
    <w:rsid w:val="0079641F"/>
    <w:rsid w:val="00797E13"/>
    <w:rsid w:val="007A0D11"/>
    <w:rsid w:val="007A2A3B"/>
    <w:rsid w:val="007A402D"/>
    <w:rsid w:val="007A7EDB"/>
    <w:rsid w:val="007B06FB"/>
    <w:rsid w:val="007B2B36"/>
    <w:rsid w:val="007B37CA"/>
    <w:rsid w:val="007B74F3"/>
    <w:rsid w:val="007B7F9F"/>
    <w:rsid w:val="007C001D"/>
    <w:rsid w:val="007C1F5C"/>
    <w:rsid w:val="007C204B"/>
    <w:rsid w:val="007C291A"/>
    <w:rsid w:val="007C2A3A"/>
    <w:rsid w:val="007C4258"/>
    <w:rsid w:val="007C7857"/>
    <w:rsid w:val="007C7BE5"/>
    <w:rsid w:val="007C7F30"/>
    <w:rsid w:val="007D0644"/>
    <w:rsid w:val="007D0CA8"/>
    <w:rsid w:val="007D13A3"/>
    <w:rsid w:val="007D40AC"/>
    <w:rsid w:val="007D4B91"/>
    <w:rsid w:val="007D662A"/>
    <w:rsid w:val="007D700C"/>
    <w:rsid w:val="007E04E9"/>
    <w:rsid w:val="007E2AB6"/>
    <w:rsid w:val="007E3E2A"/>
    <w:rsid w:val="007E490F"/>
    <w:rsid w:val="007E51C7"/>
    <w:rsid w:val="007F06CD"/>
    <w:rsid w:val="007F09ED"/>
    <w:rsid w:val="007F12FB"/>
    <w:rsid w:val="007F3667"/>
    <w:rsid w:val="007F3AB8"/>
    <w:rsid w:val="007F3F65"/>
    <w:rsid w:val="007F43B7"/>
    <w:rsid w:val="007F6B04"/>
    <w:rsid w:val="007F77DD"/>
    <w:rsid w:val="00806D46"/>
    <w:rsid w:val="00807B5E"/>
    <w:rsid w:val="00807F16"/>
    <w:rsid w:val="0081179C"/>
    <w:rsid w:val="008118CE"/>
    <w:rsid w:val="008140EA"/>
    <w:rsid w:val="00814F74"/>
    <w:rsid w:val="00815C62"/>
    <w:rsid w:val="008219C2"/>
    <w:rsid w:val="00824087"/>
    <w:rsid w:val="00824EBE"/>
    <w:rsid w:val="008263CA"/>
    <w:rsid w:val="00831E5B"/>
    <w:rsid w:val="008358D4"/>
    <w:rsid w:val="00835903"/>
    <w:rsid w:val="008369E1"/>
    <w:rsid w:val="00837A84"/>
    <w:rsid w:val="0084185C"/>
    <w:rsid w:val="00846B55"/>
    <w:rsid w:val="00851463"/>
    <w:rsid w:val="008520D3"/>
    <w:rsid w:val="00853565"/>
    <w:rsid w:val="0085398C"/>
    <w:rsid w:val="008556A5"/>
    <w:rsid w:val="00861A14"/>
    <w:rsid w:val="00861D6B"/>
    <w:rsid w:val="008620E3"/>
    <w:rsid w:val="00865642"/>
    <w:rsid w:val="00865EA2"/>
    <w:rsid w:val="0086707B"/>
    <w:rsid w:val="0086778C"/>
    <w:rsid w:val="00874588"/>
    <w:rsid w:val="00874962"/>
    <w:rsid w:val="0087525D"/>
    <w:rsid w:val="008764DC"/>
    <w:rsid w:val="00876534"/>
    <w:rsid w:val="00880522"/>
    <w:rsid w:val="0088106B"/>
    <w:rsid w:val="00884561"/>
    <w:rsid w:val="008853D3"/>
    <w:rsid w:val="00887EF0"/>
    <w:rsid w:val="008903EF"/>
    <w:rsid w:val="00890725"/>
    <w:rsid w:val="00892965"/>
    <w:rsid w:val="008931EC"/>
    <w:rsid w:val="00893EF9"/>
    <w:rsid w:val="0089503C"/>
    <w:rsid w:val="008A1076"/>
    <w:rsid w:val="008A226D"/>
    <w:rsid w:val="008A227E"/>
    <w:rsid w:val="008B2378"/>
    <w:rsid w:val="008B35A4"/>
    <w:rsid w:val="008B4F5E"/>
    <w:rsid w:val="008B6C90"/>
    <w:rsid w:val="008B7608"/>
    <w:rsid w:val="008C0E32"/>
    <w:rsid w:val="008C20BF"/>
    <w:rsid w:val="008C38F0"/>
    <w:rsid w:val="008D26DC"/>
    <w:rsid w:val="008D356E"/>
    <w:rsid w:val="008D4A0B"/>
    <w:rsid w:val="008E18DD"/>
    <w:rsid w:val="008E2459"/>
    <w:rsid w:val="008F0742"/>
    <w:rsid w:val="008F11BC"/>
    <w:rsid w:val="008F421B"/>
    <w:rsid w:val="008F5AA9"/>
    <w:rsid w:val="008F68AC"/>
    <w:rsid w:val="008F7116"/>
    <w:rsid w:val="009045DC"/>
    <w:rsid w:val="00910260"/>
    <w:rsid w:val="00911711"/>
    <w:rsid w:val="00913FB4"/>
    <w:rsid w:val="00914628"/>
    <w:rsid w:val="0091589A"/>
    <w:rsid w:val="00916CFC"/>
    <w:rsid w:val="00920117"/>
    <w:rsid w:val="00920422"/>
    <w:rsid w:val="00922B4B"/>
    <w:rsid w:val="00923CCB"/>
    <w:rsid w:val="00930CA5"/>
    <w:rsid w:val="00932229"/>
    <w:rsid w:val="00932AB6"/>
    <w:rsid w:val="00933602"/>
    <w:rsid w:val="00935DCB"/>
    <w:rsid w:val="0093642B"/>
    <w:rsid w:val="009375E5"/>
    <w:rsid w:val="009447F3"/>
    <w:rsid w:val="0094530C"/>
    <w:rsid w:val="0094563A"/>
    <w:rsid w:val="00946CCB"/>
    <w:rsid w:val="0094758D"/>
    <w:rsid w:val="00947EAE"/>
    <w:rsid w:val="00950C25"/>
    <w:rsid w:val="00950D7C"/>
    <w:rsid w:val="00953383"/>
    <w:rsid w:val="009605AA"/>
    <w:rsid w:val="00962B2D"/>
    <w:rsid w:val="009649AF"/>
    <w:rsid w:val="009649EB"/>
    <w:rsid w:val="009658E2"/>
    <w:rsid w:val="0096674E"/>
    <w:rsid w:val="0097026A"/>
    <w:rsid w:val="00970FD4"/>
    <w:rsid w:val="00971D76"/>
    <w:rsid w:val="009736F3"/>
    <w:rsid w:val="00973B27"/>
    <w:rsid w:val="00974A6C"/>
    <w:rsid w:val="00976197"/>
    <w:rsid w:val="009806D0"/>
    <w:rsid w:val="00981F85"/>
    <w:rsid w:val="00982BD9"/>
    <w:rsid w:val="00983828"/>
    <w:rsid w:val="00984072"/>
    <w:rsid w:val="00987109"/>
    <w:rsid w:val="00990208"/>
    <w:rsid w:val="009907E5"/>
    <w:rsid w:val="00994596"/>
    <w:rsid w:val="00995E82"/>
    <w:rsid w:val="009A0915"/>
    <w:rsid w:val="009A16BA"/>
    <w:rsid w:val="009A1962"/>
    <w:rsid w:val="009A1BB5"/>
    <w:rsid w:val="009A3935"/>
    <w:rsid w:val="009A4BF2"/>
    <w:rsid w:val="009A5128"/>
    <w:rsid w:val="009B4540"/>
    <w:rsid w:val="009B657B"/>
    <w:rsid w:val="009B69F4"/>
    <w:rsid w:val="009B6F19"/>
    <w:rsid w:val="009C20A5"/>
    <w:rsid w:val="009C31E8"/>
    <w:rsid w:val="009C3FAB"/>
    <w:rsid w:val="009C5EBF"/>
    <w:rsid w:val="009C6C7D"/>
    <w:rsid w:val="009D0FCC"/>
    <w:rsid w:val="009D26D3"/>
    <w:rsid w:val="009D290D"/>
    <w:rsid w:val="009D5525"/>
    <w:rsid w:val="009D594C"/>
    <w:rsid w:val="009D6914"/>
    <w:rsid w:val="009D7549"/>
    <w:rsid w:val="009E0387"/>
    <w:rsid w:val="009E074F"/>
    <w:rsid w:val="009E1122"/>
    <w:rsid w:val="009E2152"/>
    <w:rsid w:val="009E28F0"/>
    <w:rsid w:val="009E31DB"/>
    <w:rsid w:val="009E3CFC"/>
    <w:rsid w:val="009E47B3"/>
    <w:rsid w:val="009E6646"/>
    <w:rsid w:val="009E6C48"/>
    <w:rsid w:val="009E6E42"/>
    <w:rsid w:val="009E750C"/>
    <w:rsid w:val="009F0711"/>
    <w:rsid w:val="009F0A80"/>
    <w:rsid w:val="009F0C74"/>
    <w:rsid w:val="009F1D85"/>
    <w:rsid w:val="009F4E16"/>
    <w:rsid w:val="009F5F85"/>
    <w:rsid w:val="009F7A6C"/>
    <w:rsid w:val="009F7F61"/>
    <w:rsid w:val="00A00310"/>
    <w:rsid w:val="00A028A9"/>
    <w:rsid w:val="00A05068"/>
    <w:rsid w:val="00A060E2"/>
    <w:rsid w:val="00A075E6"/>
    <w:rsid w:val="00A07EF1"/>
    <w:rsid w:val="00A11029"/>
    <w:rsid w:val="00A12E99"/>
    <w:rsid w:val="00A2046C"/>
    <w:rsid w:val="00A206D8"/>
    <w:rsid w:val="00A21722"/>
    <w:rsid w:val="00A22FCC"/>
    <w:rsid w:val="00A23D03"/>
    <w:rsid w:val="00A23EB6"/>
    <w:rsid w:val="00A2439C"/>
    <w:rsid w:val="00A258A2"/>
    <w:rsid w:val="00A25A72"/>
    <w:rsid w:val="00A269B6"/>
    <w:rsid w:val="00A27498"/>
    <w:rsid w:val="00A30C38"/>
    <w:rsid w:val="00A313F7"/>
    <w:rsid w:val="00A33572"/>
    <w:rsid w:val="00A35D4C"/>
    <w:rsid w:val="00A45180"/>
    <w:rsid w:val="00A46A60"/>
    <w:rsid w:val="00A50EC4"/>
    <w:rsid w:val="00A51ABF"/>
    <w:rsid w:val="00A51C30"/>
    <w:rsid w:val="00A52C5D"/>
    <w:rsid w:val="00A53D9B"/>
    <w:rsid w:val="00A55D8F"/>
    <w:rsid w:val="00A57F3F"/>
    <w:rsid w:val="00A6404B"/>
    <w:rsid w:val="00A65E1C"/>
    <w:rsid w:val="00A662A4"/>
    <w:rsid w:val="00A66A1F"/>
    <w:rsid w:val="00A67297"/>
    <w:rsid w:val="00A7337D"/>
    <w:rsid w:val="00A77FB6"/>
    <w:rsid w:val="00A81026"/>
    <w:rsid w:val="00A83DA1"/>
    <w:rsid w:val="00A87339"/>
    <w:rsid w:val="00A918CA"/>
    <w:rsid w:val="00A92E69"/>
    <w:rsid w:val="00A94EA6"/>
    <w:rsid w:val="00A94F45"/>
    <w:rsid w:val="00A9575B"/>
    <w:rsid w:val="00A975F5"/>
    <w:rsid w:val="00A97E52"/>
    <w:rsid w:val="00AA1954"/>
    <w:rsid w:val="00AA19D6"/>
    <w:rsid w:val="00AA264C"/>
    <w:rsid w:val="00AA4EDF"/>
    <w:rsid w:val="00AA5773"/>
    <w:rsid w:val="00AA6849"/>
    <w:rsid w:val="00AB3BC4"/>
    <w:rsid w:val="00AB403D"/>
    <w:rsid w:val="00AB4236"/>
    <w:rsid w:val="00AB5D82"/>
    <w:rsid w:val="00AB6E9E"/>
    <w:rsid w:val="00AB7FA0"/>
    <w:rsid w:val="00AC1376"/>
    <w:rsid w:val="00AC1460"/>
    <w:rsid w:val="00AC1B33"/>
    <w:rsid w:val="00AC2855"/>
    <w:rsid w:val="00AC369A"/>
    <w:rsid w:val="00AC72BD"/>
    <w:rsid w:val="00AC7965"/>
    <w:rsid w:val="00AD06CD"/>
    <w:rsid w:val="00AD1BCD"/>
    <w:rsid w:val="00AD204F"/>
    <w:rsid w:val="00AD3271"/>
    <w:rsid w:val="00AD3A14"/>
    <w:rsid w:val="00AD3CF3"/>
    <w:rsid w:val="00AD4FE4"/>
    <w:rsid w:val="00AD550F"/>
    <w:rsid w:val="00AD6C4F"/>
    <w:rsid w:val="00AD71A1"/>
    <w:rsid w:val="00AD7567"/>
    <w:rsid w:val="00AE1905"/>
    <w:rsid w:val="00AE19C6"/>
    <w:rsid w:val="00AE4DFD"/>
    <w:rsid w:val="00AE5AB2"/>
    <w:rsid w:val="00AF01B6"/>
    <w:rsid w:val="00AF0DAA"/>
    <w:rsid w:val="00AF185C"/>
    <w:rsid w:val="00AF1945"/>
    <w:rsid w:val="00AF287E"/>
    <w:rsid w:val="00AF3852"/>
    <w:rsid w:val="00AF408C"/>
    <w:rsid w:val="00AF428E"/>
    <w:rsid w:val="00AF47AB"/>
    <w:rsid w:val="00AF6E90"/>
    <w:rsid w:val="00AF6EFE"/>
    <w:rsid w:val="00B00671"/>
    <w:rsid w:val="00B02CCB"/>
    <w:rsid w:val="00B033C0"/>
    <w:rsid w:val="00B039D1"/>
    <w:rsid w:val="00B04280"/>
    <w:rsid w:val="00B05DCA"/>
    <w:rsid w:val="00B11F64"/>
    <w:rsid w:val="00B12A43"/>
    <w:rsid w:val="00B147CC"/>
    <w:rsid w:val="00B1494B"/>
    <w:rsid w:val="00B1619D"/>
    <w:rsid w:val="00B272E2"/>
    <w:rsid w:val="00B27B0D"/>
    <w:rsid w:val="00B27FEA"/>
    <w:rsid w:val="00B310FE"/>
    <w:rsid w:val="00B330D4"/>
    <w:rsid w:val="00B40FA6"/>
    <w:rsid w:val="00B41838"/>
    <w:rsid w:val="00B44A1F"/>
    <w:rsid w:val="00B44EFB"/>
    <w:rsid w:val="00B457B0"/>
    <w:rsid w:val="00B457EF"/>
    <w:rsid w:val="00B46BFC"/>
    <w:rsid w:val="00B47B8F"/>
    <w:rsid w:val="00B50351"/>
    <w:rsid w:val="00B514DA"/>
    <w:rsid w:val="00B518DD"/>
    <w:rsid w:val="00B51E7B"/>
    <w:rsid w:val="00B550A7"/>
    <w:rsid w:val="00B5765F"/>
    <w:rsid w:val="00B619B8"/>
    <w:rsid w:val="00B62257"/>
    <w:rsid w:val="00B62308"/>
    <w:rsid w:val="00B65E88"/>
    <w:rsid w:val="00B66D2E"/>
    <w:rsid w:val="00B66D72"/>
    <w:rsid w:val="00B676D4"/>
    <w:rsid w:val="00B70790"/>
    <w:rsid w:val="00B71DB8"/>
    <w:rsid w:val="00B72B1A"/>
    <w:rsid w:val="00B7350C"/>
    <w:rsid w:val="00B761C6"/>
    <w:rsid w:val="00B77442"/>
    <w:rsid w:val="00B87636"/>
    <w:rsid w:val="00B8779B"/>
    <w:rsid w:val="00B90321"/>
    <w:rsid w:val="00B90946"/>
    <w:rsid w:val="00B92395"/>
    <w:rsid w:val="00B9281D"/>
    <w:rsid w:val="00B92BE5"/>
    <w:rsid w:val="00B92E05"/>
    <w:rsid w:val="00B933E4"/>
    <w:rsid w:val="00B95803"/>
    <w:rsid w:val="00B96477"/>
    <w:rsid w:val="00B97AB3"/>
    <w:rsid w:val="00B97DDB"/>
    <w:rsid w:val="00BA0823"/>
    <w:rsid w:val="00BA099D"/>
    <w:rsid w:val="00BA0E84"/>
    <w:rsid w:val="00BA1070"/>
    <w:rsid w:val="00BA2E21"/>
    <w:rsid w:val="00BA32DF"/>
    <w:rsid w:val="00BA65CC"/>
    <w:rsid w:val="00BA6BC6"/>
    <w:rsid w:val="00BB1766"/>
    <w:rsid w:val="00BB1E16"/>
    <w:rsid w:val="00BB5B25"/>
    <w:rsid w:val="00BC03FC"/>
    <w:rsid w:val="00BC1148"/>
    <w:rsid w:val="00BC2F30"/>
    <w:rsid w:val="00BC5903"/>
    <w:rsid w:val="00BC7601"/>
    <w:rsid w:val="00BD1E98"/>
    <w:rsid w:val="00BD217C"/>
    <w:rsid w:val="00BD2AAA"/>
    <w:rsid w:val="00BD2BF2"/>
    <w:rsid w:val="00BD5B8F"/>
    <w:rsid w:val="00BD6A0F"/>
    <w:rsid w:val="00BD74B8"/>
    <w:rsid w:val="00BD7724"/>
    <w:rsid w:val="00BE0B08"/>
    <w:rsid w:val="00BE0B78"/>
    <w:rsid w:val="00BE109F"/>
    <w:rsid w:val="00BE3097"/>
    <w:rsid w:val="00BF3A47"/>
    <w:rsid w:val="00BF4AF0"/>
    <w:rsid w:val="00BF688D"/>
    <w:rsid w:val="00BF7E66"/>
    <w:rsid w:val="00C00E21"/>
    <w:rsid w:val="00C012DF"/>
    <w:rsid w:val="00C0271B"/>
    <w:rsid w:val="00C07213"/>
    <w:rsid w:val="00C077E6"/>
    <w:rsid w:val="00C13365"/>
    <w:rsid w:val="00C13818"/>
    <w:rsid w:val="00C15A46"/>
    <w:rsid w:val="00C17541"/>
    <w:rsid w:val="00C20510"/>
    <w:rsid w:val="00C20E59"/>
    <w:rsid w:val="00C2279C"/>
    <w:rsid w:val="00C22D76"/>
    <w:rsid w:val="00C23354"/>
    <w:rsid w:val="00C24535"/>
    <w:rsid w:val="00C25A03"/>
    <w:rsid w:val="00C2626A"/>
    <w:rsid w:val="00C27CF4"/>
    <w:rsid w:val="00C315F3"/>
    <w:rsid w:val="00C3289A"/>
    <w:rsid w:val="00C37D9E"/>
    <w:rsid w:val="00C426D2"/>
    <w:rsid w:val="00C471A7"/>
    <w:rsid w:val="00C50898"/>
    <w:rsid w:val="00C53D39"/>
    <w:rsid w:val="00C53F9D"/>
    <w:rsid w:val="00C549C1"/>
    <w:rsid w:val="00C55DE8"/>
    <w:rsid w:val="00C55FBB"/>
    <w:rsid w:val="00C56DDE"/>
    <w:rsid w:val="00C57D36"/>
    <w:rsid w:val="00C60634"/>
    <w:rsid w:val="00C62C51"/>
    <w:rsid w:val="00C651FA"/>
    <w:rsid w:val="00C65257"/>
    <w:rsid w:val="00C6644D"/>
    <w:rsid w:val="00C66F95"/>
    <w:rsid w:val="00C73B07"/>
    <w:rsid w:val="00C74A0B"/>
    <w:rsid w:val="00C777D6"/>
    <w:rsid w:val="00C81142"/>
    <w:rsid w:val="00C81939"/>
    <w:rsid w:val="00C81971"/>
    <w:rsid w:val="00C835F1"/>
    <w:rsid w:val="00C84B80"/>
    <w:rsid w:val="00C855BD"/>
    <w:rsid w:val="00C8662F"/>
    <w:rsid w:val="00C86C27"/>
    <w:rsid w:val="00C90061"/>
    <w:rsid w:val="00C903D7"/>
    <w:rsid w:val="00C91EB1"/>
    <w:rsid w:val="00C93014"/>
    <w:rsid w:val="00C9489B"/>
    <w:rsid w:val="00C94ADC"/>
    <w:rsid w:val="00C97173"/>
    <w:rsid w:val="00C97ED9"/>
    <w:rsid w:val="00CA264B"/>
    <w:rsid w:val="00CA50AE"/>
    <w:rsid w:val="00CA569F"/>
    <w:rsid w:val="00CA5EA1"/>
    <w:rsid w:val="00CA769A"/>
    <w:rsid w:val="00CB28D7"/>
    <w:rsid w:val="00CB301D"/>
    <w:rsid w:val="00CB3630"/>
    <w:rsid w:val="00CB4163"/>
    <w:rsid w:val="00CB448B"/>
    <w:rsid w:val="00CB708E"/>
    <w:rsid w:val="00CB73D9"/>
    <w:rsid w:val="00CC020C"/>
    <w:rsid w:val="00CC1E2E"/>
    <w:rsid w:val="00CC412E"/>
    <w:rsid w:val="00CC4AC6"/>
    <w:rsid w:val="00CD19A9"/>
    <w:rsid w:val="00CD1AF7"/>
    <w:rsid w:val="00CD40CA"/>
    <w:rsid w:val="00CD5461"/>
    <w:rsid w:val="00CE126E"/>
    <w:rsid w:val="00CE132A"/>
    <w:rsid w:val="00CE16AB"/>
    <w:rsid w:val="00CE1AEC"/>
    <w:rsid w:val="00CE4CEE"/>
    <w:rsid w:val="00CE64A5"/>
    <w:rsid w:val="00CE68F6"/>
    <w:rsid w:val="00CF0044"/>
    <w:rsid w:val="00CF18A8"/>
    <w:rsid w:val="00CF1E56"/>
    <w:rsid w:val="00CF2DAB"/>
    <w:rsid w:val="00CF34A2"/>
    <w:rsid w:val="00CF3A5D"/>
    <w:rsid w:val="00CF4FC5"/>
    <w:rsid w:val="00CF5075"/>
    <w:rsid w:val="00CF545B"/>
    <w:rsid w:val="00D02BF6"/>
    <w:rsid w:val="00D04634"/>
    <w:rsid w:val="00D05A80"/>
    <w:rsid w:val="00D05B93"/>
    <w:rsid w:val="00D07D86"/>
    <w:rsid w:val="00D102D4"/>
    <w:rsid w:val="00D1052C"/>
    <w:rsid w:val="00D108BF"/>
    <w:rsid w:val="00D11BB2"/>
    <w:rsid w:val="00D12794"/>
    <w:rsid w:val="00D13E2C"/>
    <w:rsid w:val="00D171B8"/>
    <w:rsid w:val="00D20241"/>
    <w:rsid w:val="00D21AF0"/>
    <w:rsid w:val="00D2290C"/>
    <w:rsid w:val="00D23916"/>
    <w:rsid w:val="00D23F5C"/>
    <w:rsid w:val="00D3419D"/>
    <w:rsid w:val="00D34AA9"/>
    <w:rsid w:val="00D34AB6"/>
    <w:rsid w:val="00D36604"/>
    <w:rsid w:val="00D375F9"/>
    <w:rsid w:val="00D37AAF"/>
    <w:rsid w:val="00D40507"/>
    <w:rsid w:val="00D41A3B"/>
    <w:rsid w:val="00D43299"/>
    <w:rsid w:val="00D45C39"/>
    <w:rsid w:val="00D5076F"/>
    <w:rsid w:val="00D5083D"/>
    <w:rsid w:val="00D527BE"/>
    <w:rsid w:val="00D5670F"/>
    <w:rsid w:val="00D56EF8"/>
    <w:rsid w:val="00D60758"/>
    <w:rsid w:val="00D607C0"/>
    <w:rsid w:val="00D6141F"/>
    <w:rsid w:val="00D62A81"/>
    <w:rsid w:val="00D62EA6"/>
    <w:rsid w:val="00D653CA"/>
    <w:rsid w:val="00D73065"/>
    <w:rsid w:val="00D75D71"/>
    <w:rsid w:val="00D763D5"/>
    <w:rsid w:val="00D80762"/>
    <w:rsid w:val="00D81FE6"/>
    <w:rsid w:val="00D83571"/>
    <w:rsid w:val="00D86849"/>
    <w:rsid w:val="00D930C2"/>
    <w:rsid w:val="00D94595"/>
    <w:rsid w:val="00D95A31"/>
    <w:rsid w:val="00D95E69"/>
    <w:rsid w:val="00DA0F40"/>
    <w:rsid w:val="00DA35E2"/>
    <w:rsid w:val="00DA4788"/>
    <w:rsid w:val="00DA5DAC"/>
    <w:rsid w:val="00DA6516"/>
    <w:rsid w:val="00DB113E"/>
    <w:rsid w:val="00DB204A"/>
    <w:rsid w:val="00DB37E2"/>
    <w:rsid w:val="00DB3A3C"/>
    <w:rsid w:val="00DB505B"/>
    <w:rsid w:val="00DB65CA"/>
    <w:rsid w:val="00DB6D90"/>
    <w:rsid w:val="00DB7903"/>
    <w:rsid w:val="00DC0CDD"/>
    <w:rsid w:val="00DC1249"/>
    <w:rsid w:val="00DC1AA0"/>
    <w:rsid w:val="00DC1E7A"/>
    <w:rsid w:val="00DC293F"/>
    <w:rsid w:val="00DC447E"/>
    <w:rsid w:val="00DC5E56"/>
    <w:rsid w:val="00DC63C5"/>
    <w:rsid w:val="00DC66C0"/>
    <w:rsid w:val="00DC6898"/>
    <w:rsid w:val="00DC760E"/>
    <w:rsid w:val="00DD12DC"/>
    <w:rsid w:val="00DD2AEE"/>
    <w:rsid w:val="00DD3B0E"/>
    <w:rsid w:val="00DD3C7E"/>
    <w:rsid w:val="00DD4761"/>
    <w:rsid w:val="00DD534A"/>
    <w:rsid w:val="00DD5DCA"/>
    <w:rsid w:val="00DE0553"/>
    <w:rsid w:val="00DE2333"/>
    <w:rsid w:val="00DE2B04"/>
    <w:rsid w:val="00DE3D75"/>
    <w:rsid w:val="00DE605F"/>
    <w:rsid w:val="00DE646B"/>
    <w:rsid w:val="00DE7363"/>
    <w:rsid w:val="00DF09E6"/>
    <w:rsid w:val="00DF0DD0"/>
    <w:rsid w:val="00DF35F3"/>
    <w:rsid w:val="00DF6696"/>
    <w:rsid w:val="00E008C8"/>
    <w:rsid w:val="00E017B1"/>
    <w:rsid w:val="00E01F25"/>
    <w:rsid w:val="00E07E37"/>
    <w:rsid w:val="00E10475"/>
    <w:rsid w:val="00E10666"/>
    <w:rsid w:val="00E12F06"/>
    <w:rsid w:val="00E157EF"/>
    <w:rsid w:val="00E1636A"/>
    <w:rsid w:val="00E17DCE"/>
    <w:rsid w:val="00E206D7"/>
    <w:rsid w:val="00E25E67"/>
    <w:rsid w:val="00E26292"/>
    <w:rsid w:val="00E26C3D"/>
    <w:rsid w:val="00E27056"/>
    <w:rsid w:val="00E275DC"/>
    <w:rsid w:val="00E2773B"/>
    <w:rsid w:val="00E31462"/>
    <w:rsid w:val="00E31740"/>
    <w:rsid w:val="00E3233D"/>
    <w:rsid w:val="00E35D74"/>
    <w:rsid w:val="00E44617"/>
    <w:rsid w:val="00E46A3E"/>
    <w:rsid w:val="00E47877"/>
    <w:rsid w:val="00E50549"/>
    <w:rsid w:val="00E51E56"/>
    <w:rsid w:val="00E52668"/>
    <w:rsid w:val="00E54B6B"/>
    <w:rsid w:val="00E60A18"/>
    <w:rsid w:val="00E61076"/>
    <w:rsid w:val="00E617FC"/>
    <w:rsid w:val="00E6186A"/>
    <w:rsid w:val="00E6367A"/>
    <w:rsid w:val="00E64525"/>
    <w:rsid w:val="00E65CD1"/>
    <w:rsid w:val="00E675A4"/>
    <w:rsid w:val="00E67A9D"/>
    <w:rsid w:val="00E7102A"/>
    <w:rsid w:val="00E83080"/>
    <w:rsid w:val="00E8389A"/>
    <w:rsid w:val="00E850D1"/>
    <w:rsid w:val="00E868AE"/>
    <w:rsid w:val="00E907BA"/>
    <w:rsid w:val="00E90C41"/>
    <w:rsid w:val="00E90CA6"/>
    <w:rsid w:val="00E9129D"/>
    <w:rsid w:val="00E92AA5"/>
    <w:rsid w:val="00E92CC7"/>
    <w:rsid w:val="00E97EEA"/>
    <w:rsid w:val="00EA26E6"/>
    <w:rsid w:val="00EA4038"/>
    <w:rsid w:val="00EA72AD"/>
    <w:rsid w:val="00EB0E77"/>
    <w:rsid w:val="00EB2654"/>
    <w:rsid w:val="00EB40AC"/>
    <w:rsid w:val="00EB4478"/>
    <w:rsid w:val="00EB4C30"/>
    <w:rsid w:val="00EB5DA1"/>
    <w:rsid w:val="00EC3557"/>
    <w:rsid w:val="00EC3569"/>
    <w:rsid w:val="00EC3B39"/>
    <w:rsid w:val="00EC3F89"/>
    <w:rsid w:val="00EC407F"/>
    <w:rsid w:val="00ED30EC"/>
    <w:rsid w:val="00ED3471"/>
    <w:rsid w:val="00ED5E5E"/>
    <w:rsid w:val="00ED7819"/>
    <w:rsid w:val="00EE0DF7"/>
    <w:rsid w:val="00EE4282"/>
    <w:rsid w:val="00EE444A"/>
    <w:rsid w:val="00EE4C2E"/>
    <w:rsid w:val="00EE4DEE"/>
    <w:rsid w:val="00EE4ECE"/>
    <w:rsid w:val="00EE52A9"/>
    <w:rsid w:val="00EF0C6B"/>
    <w:rsid w:val="00EF0EC6"/>
    <w:rsid w:val="00EF2648"/>
    <w:rsid w:val="00EF640B"/>
    <w:rsid w:val="00EF66A3"/>
    <w:rsid w:val="00F015C7"/>
    <w:rsid w:val="00F01AFA"/>
    <w:rsid w:val="00F01E17"/>
    <w:rsid w:val="00F01EA3"/>
    <w:rsid w:val="00F0272D"/>
    <w:rsid w:val="00F02CAC"/>
    <w:rsid w:val="00F038AC"/>
    <w:rsid w:val="00F039A5"/>
    <w:rsid w:val="00F04128"/>
    <w:rsid w:val="00F101DE"/>
    <w:rsid w:val="00F11269"/>
    <w:rsid w:val="00F1260A"/>
    <w:rsid w:val="00F150F1"/>
    <w:rsid w:val="00F16C1B"/>
    <w:rsid w:val="00F17A19"/>
    <w:rsid w:val="00F2022E"/>
    <w:rsid w:val="00F20D5A"/>
    <w:rsid w:val="00F213D7"/>
    <w:rsid w:val="00F2345E"/>
    <w:rsid w:val="00F24107"/>
    <w:rsid w:val="00F27796"/>
    <w:rsid w:val="00F304CA"/>
    <w:rsid w:val="00F331AD"/>
    <w:rsid w:val="00F3423A"/>
    <w:rsid w:val="00F343E0"/>
    <w:rsid w:val="00F351F3"/>
    <w:rsid w:val="00F35816"/>
    <w:rsid w:val="00F3581F"/>
    <w:rsid w:val="00F35F83"/>
    <w:rsid w:val="00F374F6"/>
    <w:rsid w:val="00F37505"/>
    <w:rsid w:val="00F37B0F"/>
    <w:rsid w:val="00F40D68"/>
    <w:rsid w:val="00F41D00"/>
    <w:rsid w:val="00F43219"/>
    <w:rsid w:val="00F465A0"/>
    <w:rsid w:val="00F46D33"/>
    <w:rsid w:val="00F53F61"/>
    <w:rsid w:val="00F54042"/>
    <w:rsid w:val="00F5625A"/>
    <w:rsid w:val="00F571EC"/>
    <w:rsid w:val="00F631B1"/>
    <w:rsid w:val="00F64366"/>
    <w:rsid w:val="00F64477"/>
    <w:rsid w:val="00F66C82"/>
    <w:rsid w:val="00F6702F"/>
    <w:rsid w:val="00F71B29"/>
    <w:rsid w:val="00F73469"/>
    <w:rsid w:val="00F737FE"/>
    <w:rsid w:val="00F738A5"/>
    <w:rsid w:val="00F748B4"/>
    <w:rsid w:val="00F750CB"/>
    <w:rsid w:val="00F766BF"/>
    <w:rsid w:val="00F76CC4"/>
    <w:rsid w:val="00F77176"/>
    <w:rsid w:val="00F77742"/>
    <w:rsid w:val="00F821DF"/>
    <w:rsid w:val="00F829B6"/>
    <w:rsid w:val="00F83D99"/>
    <w:rsid w:val="00F84193"/>
    <w:rsid w:val="00F844BC"/>
    <w:rsid w:val="00F85B9E"/>
    <w:rsid w:val="00F871D2"/>
    <w:rsid w:val="00F87437"/>
    <w:rsid w:val="00F91CA5"/>
    <w:rsid w:val="00F93BC7"/>
    <w:rsid w:val="00F93E5A"/>
    <w:rsid w:val="00F95D04"/>
    <w:rsid w:val="00FA19B1"/>
    <w:rsid w:val="00FA3093"/>
    <w:rsid w:val="00FA5BB8"/>
    <w:rsid w:val="00FA75C7"/>
    <w:rsid w:val="00FA76D3"/>
    <w:rsid w:val="00FB1196"/>
    <w:rsid w:val="00FB16B5"/>
    <w:rsid w:val="00FB43CC"/>
    <w:rsid w:val="00FB4C25"/>
    <w:rsid w:val="00FB68B3"/>
    <w:rsid w:val="00FB7F06"/>
    <w:rsid w:val="00FC094A"/>
    <w:rsid w:val="00FC1602"/>
    <w:rsid w:val="00FC1EAB"/>
    <w:rsid w:val="00FC2A15"/>
    <w:rsid w:val="00FC327E"/>
    <w:rsid w:val="00FC401C"/>
    <w:rsid w:val="00FC7414"/>
    <w:rsid w:val="00FD0373"/>
    <w:rsid w:val="00FD0561"/>
    <w:rsid w:val="00FD0A79"/>
    <w:rsid w:val="00FD4222"/>
    <w:rsid w:val="00FD6493"/>
    <w:rsid w:val="00FD65AC"/>
    <w:rsid w:val="00FE0402"/>
    <w:rsid w:val="00FE0C06"/>
    <w:rsid w:val="00FE1212"/>
    <w:rsid w:val="00FE12AF"/>
    <w:rsid w:val="00FE1821"/>
    <w:rsid w:val="00FE1A9C"/>
    <w:rsid w:val="00FE3353"/>
    <w:rsid w:val="00FE382E"/>
    <w:rsid w:val="00FE5AFB"/>
    <w:rsid w:val="00FE70F1"/>
    <w:rsid w:val="00FF0E5C"/>
    <w:rsid w:val="00FF52CF"/>
    <w:rsid w:val="00FF59AA"/>
    <w:rsid w:val="00FF713D"/>
    <w:rsid w:val="00FF7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35C8D7E"/>
  <w15:docId w15:val="{C25266FD-81A7-46B6-8E69-43B7541A6D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1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4FC5"/>
    <w:pPr>
      <w:spacing w:line="480" w:lineRule="auto"/>
      <w:jc w:val="both"/>
    </w:pPr>
    <w:rPr>
      <w:rFonts w:ascii="Times New Roman" w:hAnsi="Times New Roman"/>
      <w:color w:val="000000" w:themeColor="text1"/>
      <w:sz w:val="24"/>
    </w:rPr>
  </w:style>
  <w:style w:type="paragraph" w:styleId="Judul1">
    <w:name w:val="heading 1"/>
    <w:basedOn w:val="Normal"/>
    <w:next w:val="Normal"/>
    <w:link w:val="Judul1KAR"/>
    <w:uiPriority w:val="9"/>
    <w:qFormat/>
    <w:rsid w:val="00380B68"/>
    <w:pPr>
      <w:keepNext/>
      <w:keepLines/>
      <w:numPr>
        <w:numId w:val="5"/>
      </w:numPr>
      <w:spacing w:before="480" w:after="0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D37AAF"/>
    <w:pPr>
      <w:keepNext/>
      <w:keepLines/>
      <w:numPr>
        <w:ilvl w:val="1"/>
        <w:numId w:val="5"/>
      </w:numPr>
      <w:spacing w:before="200" w:after="0"/>
      <w:ind w:left="0" w:firstLine="0"/>
      <w:outlineLvl w:val="1"/>
    </w:pPr>
    <w:rPr>
      <w:rFonts w:eastAsiaTheme="majorEastAsia" w:cstheme="majorBidi"/>
      <w:b/>
      <w:bCs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265365"/>
    <w:pPr>
      <w:keepNext/>
      <w:keepLines/>
      <w:numPr>
        <w:ilvl w:val="2"/>
        <w:numId w:val="5"/>
      </w:numPr>
      <w:spacing w:before="200" w:after="0"/>
      <w:ind w:left="964"/>
      <w:jc w:val="left"/>
      <w:outlineLvl w:val="2"/>
    </w:pPr>
    <w:rPr>
      <w:rFonts w:eastAsiaTheme="majorEastAsia" w:cstheme="majorBidi"/>
      <w:b/>
      <w:bCs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497A4B"/>
    <w:pPr>
      <w:keepNext/>
      <w:keepLines/>
      <w:numPr>
        <w:ilvl w:val="3"/>
        <w:numId w:val="1"/>
      </w:numPr>
      <w:spacing w:before="200" w:after="0"/>
      <w:outlineLvl w:val="3"/>
    </w:pPr>
    <w:rPr>
      <w:rFonts w:eastAsiaTheme="majorEastAsia" w:cstheme="majorBidi"/>
      <w:b/>
      <w:bCs/>
      <w:iCs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"/>
    <w:qFormat/>
    <w:rsid w:val="00380B68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Judul2KAR">
    <w:name w:val="Judul 2 KAR"/>
    <w:basedOn w:val="FontParagrafDefault"/>
    <w:link w:val="Judul2"/>
    <w:uiPriority w:val="9"/>
    <w:rsid w:val="00D37AAF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Judul3KAR">
    <w:name w:val="Judul 3 KAR"/>
    <w:basedOn w:val="FontParagrafDefault"/>
    <w:link w:val="Judul3"/>
    <w:uiPriority w:val="9"/>
    <w:rsid w:val="00265365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Judul4KAR">
    <w:name w:val="Judul 4 KAR"/>
    <w:basedOn w:val="FontParagrafDefault"/>
    <w:link w:val="Judul4"/>
    <w:uiPriority w:val="9"/>
    <w:rsid w:val="00497A4B"/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paragraph" w:styleId="TeksBalon">
    <w:name w:val="Balloon Text"/>
    <w:basedOn w:val="Normal"/>
    <w:link w:val="TeksBalonKAR"/>
    <w:uiPriority w:val="99"/>
    <w:semiHidden/>
    <w:unhideWhenUsed/>
    <w:qFormat/>
    <w:rsid w:val="0023566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qFormat/>
    <w:rsid w:val="00235669"/>
    <w:rPr>
      <w:rFonts w:ascii="Tahoma" w:hAnsi="Tahoma" w:cs="Tahoma"/>
      <w:sz w:val="16"/>
      <w:szCs w:val="16"/>
    </w:rPr>
  </w:style>
  <w:style w:type="paragraph" w:styleId="DaftarParagraf">
    <w:name w:val="List Paragraph"/>
    <w:aliases w:val="Body of text,List Paragraph1,Body of text+1,Body of text+2,Body of text+3,List Paragraph11,sub de titre 4,ANNEX,List Paragraph111,List Paragraph2,List Paragraph1111,List Paragraph21,List Paragraph211,List Paragraph3,List Paragraph2111,te"/>
    <w:basedOn w:val="Normal"/>
    <w:link w:val="DaftarParagrafKAR"/>
    <w:uiPriority w:val="1"/>
    <w:qFormat/>
    <w:rsid w:val="009E31DB"/>
    <w:pPr>
      <w:spacing w:after="160" w:line="259" w:lineRule="auto"/>
      <w:ind w:left="720"/>
      <w:contextualSpacing/>
    </w:pPr>
  </w:style>
  <w:style w:type="paragraph" w:styleId="JudulTOC">
    <w:name w:val="TOC Heading"/>
    <w:basedOn w:val="Judul1"/>
    <w:next w:val="Normal"/>
    <w:uiPriority w:val="39"/>
    <w:unhideWhenUsed/>
    <w:qFormat/>
    <w:rsid w:val="007832A9"/>
    <w:pPr>
      <w:numPr>
        <w:numId w:val="0"/>
      </w:numPr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7832A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694F8D"/>
    <w:pPr>
      <w:tabs>
        <w:tab w:val="right" w:leader="dot" w:pos="7928"/>
      </w:tabs>
      <w:spacing w:after="100" w:line="276" w:lineRule="auto"/>
      <w:ind w:left="220" w:firstLine="631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694F8D"/>
    <w:pPr>
      <w:tabs>
        <w:tab w:val="right" w:leader="dot" w:pos="7928"/>
      </w:tabs>
      <w:spacing w:after="100" w:line="276" w:lineRule="auto"/>
      <w:ind w:left="1418" w:hanging="284"/>
    </w:pPr>
  </w:style>
  <w:style w:type="character" w:styleId="Hyperlink">
    <w:name w:val="Hyperlink"/>
    <w:basedOn w:val="FontParagrafDefault"/>
    <w:uiPriority w:val="99"/>
    <w:unhideWhenUsed/>
    <w:rsid w:val="007832A9"/>
    <w:rPr>
      <w:color w:val="0000FF" w:themeColor="hyperlink"/>
      <w:u w:val="single"/>
    </w:rPr>
  </w:style>
  <w:style w:type="table" w:customStyle="1" w:styleId="TableGrid3">
    <w:name w:val="Table Grid3"/>
    <w:basedOn w:val="TabelNormal"/>
    <w:next w:val="KisiTabel"/>
    <w:uiPriority w:val="39"/>
    <w:rsid w:val="00A269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KisiTabel">
    <w:name w:val="Table Grid"/>
    <w:basedOn w:val="TabelNormal"/>
    <w:uiPriority w:val="39"/>
    <w:rsid w:val="00A269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rkedcontent">
    <w:name w:val="markedcontent"/>
    <w:basedOn w:val="FontParagrafDefault"/>
    <w:rsid w:val="00A81026"/>
  </w:style>
  <w:style w:type="paragraph" w:styleId="TeksIsi">
    <w:name w:val="Body Text"/>
    <w:basedOn w:val="Normal"/>
    <w:link w:val="TeksIsiKAR"/>
    <w:uiPriority w:val="1"/>
    <w:qFormat/>
    <w:rsid w:val="0024621F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color w:val="auto"/>
      <w:szCs w:val="24"/>
    </w:rPr>
  </w:style>
  <w:style w:type="character" w:customStyle="1" w:styleId="TeksIsiKAR">
    <w:name w:val="Teks Isi KAR"/>
    <w:basedOn w:val="FontParagrafDefault"/>
    <w:link w:val="TeksIsi"/>
    <w:uiPriority w:val="1"/>
    <w:rsid w:val="0024621F"/>
    <w:rPr>
      <w:rFonts w:ascii="Times New Roman" w:eastAsia="Times New Roman" w:hAnsi="Times New Roman" w:cs="Times New Roman"/>
      <w:sz w:val="24"/>
      <w:szCs w:val="24"/>
    </w:rPr>
  </w:style>
  <w:style w:type="paragraph" w:customStyle="1" w:styleId="Normal1">
    <w:name w:val="Normal1"/>
    <w:basedOn w:val="Normal"/>
    <w:link w:val="normalChar"/>
    <w:qFormat/>
    <w:rsid w:val="000E3C35"/>
    <w:pPr>
      <w:ind w:left="720"/>
    </w:pPr>
    <w:rPr>
      <w:rFonts w:eastAsia="Calibri" w:cs="Times New Roman"/>
      <w:color w:val="auto"/>
      <w:szCs w:val="20"/>
      <w:lang w:val="en-ID"/>
    </w:rPr>
  </w:style>
  <w:style w:type="character" w:customStyle="1" w:styleId="normalChar">
    <w:name w:val="normal Char"/>
    <w:link w:val="Normal1"/>
    <w:qFormat/>
    <w:rsid w:val="000E3C35"/>
    <w:rPr>
      <w:rFonts w:ascii="Times New Roman" w:eastAsia="Calibri" w:hAnsi="Times New Roman" w:cs="Times New Roman"/>
      <w:sz w:val="24"/>
      <w:szCs w:val="20"/>
      <w:lang w:val="en-ID"/>
    </w:rPr>
  </w:style>
  <w:style w:type="paragraph" w:styleId="Keterangan">
    <w:name w:val="caption"/>
    <w:basedOn w:val="Normal"/>
    <w:next w:val="Normal"/>
    <w:uiPriority w:val="35"/>
    <w:unhideWhenUsed/>
    <w:qFormat/>
    <w:rsid w:val="00547B93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0A7CF9"/>
    <w:pPr>
      <w:spacing w:after="0"/>
    </w:pPr>
  </w:style>
  <w:style w:type="paragraph" w:styleId="Header">
    <w:name w:val="header"/>
    <w:basedOn w:val="Normal"/>
    <w:link w:val="HeaderKAR"/>
    <w:uiPriority w:val="99"/>
    <w:unhideWhenUsed/>
    <w:rsid w:val="00CC41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qFormat/>
    <w:rsid w:val="00CC412E"/>
    <w:rPr>
      <w:rFonts w:ascii="Times New Roman" w:hAnsi="Times New Roman"/>
      <w:color w:val="000000" w:themeColor="text1"/>
      <w:sz w:val="24"/>
    </w:rPr>
  </w:style>
  <w:style w:type="paragraph" w:styleId="Footer">
    <w:name w:val="footer"/>
    <w:basedOn w:val="Normal"/>
    <w:link w:val="FooterKAR"/>
    <w:uiPriority w:val="99"/>
    <w:unhideWhenUsed/>
    <w:qFormat/>
    <w:rsid w:val="00CC41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qFormat/>
    <w:rsid w:val="00CC412E"/>
    <w:rPr>
      <w:rFonts w:ascii="Times New Roman" w:hAnsi="Times New Roman"/>
      <w:color w:val="000000" w:themeColor="text1"/>
      <w:sz w:val="24"/>
    </w:rPr>
  </w:style>
  <w:style w:type="character" w:customStyle="1" w:styleId="DaftarParagrafKAR">
    <w:name w:val="Daftar Paragraf KAR"/>
    <w:aliases w:val="Body of text KAR,List Paragraph1 KAR,Body of text+1 KAR,Body of text+2 KAR,Body of text+3 KAR,List Paragraph11 KAR,sub de titre 4 KAR,ANNEX KAR,List Paragraph111 KAR,List Paragraph2 KAR,List Paragraph1111 KAR,List Paragraph21 KAR"/>
    <w:link w:val="DaftarParagraf"/>
    <w:uiPriority w:val="1"/>
    <w:qFormat/>
    <w:locked/>
    <w:rsid w:val="00887EF0"/>
    <w:rPr>
      <w:rFonts w:ascii="Times New Roman" w:hAnsi="Times New Roman"/>
      <w:color w:val="000000" w:themeColor="text1"/>
      <w:sz w:val="24"/>
    </w:rPr>
  </w:style>
  <w:style w:type="paragraph" w:customStyle="1" w:styleId="TableParagraph">
    <w:name w:val="Table Paragraph"/>
    <w:basedOn w:val="Normal"/>
    <w:uiPriority w:val="1"/>
    <w:qFormat/>
    <w:rsid w:val="00DF6696"/>
    <w:pPr>
      <w:widowControl w:val="0"/>
      <w:autoSpaceDE w:val="0"/>
      <w:autoSpaceDN w:val="0"/>
      <w:spacing w:after="0" w:line="240" w:lineRule="auto"/>
      <w:jc w:val="left"/>
    </w:pPr>
    <w:rPr>
      <w:rFonts w:ascii="Arial" w:eastAsia="Arial" w:hAnsi="Arial" w:cs="Arial"/>
      <w:color w:val="auto"/>
      <w:sz w:val="22"/>
      <w:lang w:val="id-ID"/>
    </w:rPr>
  </w:style>
  <w:style w:type="paragraph" w:styleId="NormalWeb">
    <w:name w:val="Normal (Web)"/>
    <w:basedOn w:val="Normal"/>
    <w:uiPriority w:val="99"/>
    <w:semiHidden/>
    <w:unhideWhenUsed/>
    <w:rsid w:val="007B74F3"/>
    <w:pPr>
      <w:spacing w:before="100" w:beforeAutospacing="1" w:after="100" w:afterAutospacing="1" w:line="240" w:lineRule="auto"/>
      <w:jc w:val="left"/>
    </w:pPr>
    <w:rPr>
      <w:rFonts w:eastAsia="Times New Roman" w:cs="Times New Roman"/>
      <w:color w:val="auto"/>
      <w:szCs w:val="24"/>
      <w:lang w:val="id-ID" w:eastAsia="id-ID"/>
    </w:rPr>
  </w:style>
  <w:style w:type="paragraph" w:styleId="Revisi">
    <w:name w:val="Revision"/>
    <w:hidden/>
    <w:uiPriority w:val="99"/>
    <w:semiHidden/>
    <w:rsid w:val="00AF6EFE"/>
    <w:pPr>
      <w:spacing w:after="0" w:line="240" w:lineRule="auto"/>
    </w:pPr>
    <w:rPr>
      <w:rFonts w:ascii="Times New Roman" w:hAnsi="Times New Roman"/>
      <w:color w:val="000000" w:themeColor="text1"/>
      <w:sz w:val="24"/>
    </w:rPr>
  </w:style>
  <w:style w:type="character" w:customStyle="1" w:styleId="sw">
    <w:name w:val="sw"/>
    <w:basedOn w:val="FontParagrafDefault"/>
    <w:rsid w:val="00533752"/>
  </w:style>
  <w:style w:type="character" w:styleId="Tempatpenampungteks">
    <w:name w:val="Placeholder Text"/>
    <w:basedOn w:val="FontParagrafDefault"/>
    <w:uiPriority w:val="99"/>
    <w:semiHidden/>
    <w:rsid w:val="006037CC"/>
    <w:rPr>
      <w:color w:val="808080"/>
    </w:rPr>
  </w:style>
  <w:style w:type="paragraph" w:customStyle="1" w:styleId="TOCHeading1">
    <w:name w:val="TOC Heading1"/>
    <w:basedOn w:val="Normal"/>
    <w:next w:val="Normal"/>
    <w:uiPriority w:val="39"/>
    <w:unhideWhenUsed/>
    <w:qFormat/>
    <w:rsid w:val="00BE0B78"/>
    <w:pPr>
      <w:ind w:left="720"/>
    </w:pPr>
    <w:rPr>
      <w:rFonts w:eastAsia="Calibri" w:cs="Arial"/>
      <w:color w:val="auto"/>
      <w:lang w:val="zh-CN" w:eastAsia="ja-JP"/>
    </w:rPr>
  </w:style>
  <w:style w:type="paragraph" w:styleId="Bibliografi">
    <w:name w:val="Bibliography"/>
    <w:basedOn w:val="Normal"/>
    <w:next w:val="Normal"/>
    <w:uiPriority w:val="37"/>
    <w:unhideWhenUsed/>
    <w:rsid w:val="00BE0B78"/>
    <w:pPr>
      <w:spacing w:after="160" w:line="259" w:lineRule="auto"/>
      <w:jc w:val="left"/>
    </w:pPr>
    <w:rPr>
      <w:rFonts w:asciiTheme="minorHAnsi" w:eastAsia="SimSun" w:hAnsiTheme="minorHAnsi"/>
      <w:color w:val="auto"/>
      <w:sz w:val="22"/>
    </w:rPr>
  </w:style>
  <w:style w:type="character" w:styleId="Penekanan">
    <w:name w:val="Emphasis"/>
    <w:basedOn w:val="FontParagrafDefault"/>
    <w:uiPriority w:val="20"/>
    <w:qFormat/>
    <w:rsid w:val="00BE0B78"/>
    <w:rPr>
      <w:i/>
      <w:iCs/>
    </w:rPr>
  </w:style>
  <w:style w:type="paragraph" w:styleId="HTMLSudahDiformat">
    <w:name w:val="HTML Preformatted"/>
    <w:basedOn w:val="Normal"/>
    <w:link w:val="HTMLSudahDiformatKAR"/>
    <w:uiPriority w:val="99"/>
    <w:unhideWhenUsed/>
    <w:rsid w:val="00BE0B7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color w:val="auto"/>
      <w:sz w:val="20"/>
      <w:szCs w:val="20"/>
      <w:lang w:val="id-ID" w:eastAsia="id-ID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rsid w:val="00BE0B78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rsid w:val="00BE0B78"/>
  </w:style>
  <w:style w:type="paragraph" w:styleId="TOC4">
    <w:name w:val="toc 4"/>
    <w:basedOn w:val="Normal"/>
    <w:uiPriority w:val="1"/>
    <w:qFormat/>
    <w:rsid w:val="00BE0B78"/>
    <w:pPr>
      <w:widowControl w:val="0"/>
      <w:autoSpaceDE w:val="0"/>
      <w:autoSpaceDN w:val="0"/>
      <w:spacing w:before="20" w:after="0" w:line="240" w:lineRule="auto"/>
      <w:ind w:left="2416" w:right="2502"/>
      <w:jc w:val="center"/>
    </w:pPr>
    <w:rPr>
      <w:rFonts w:ascii="Calibri" w:eastAsia="Calibri" w:hAnsi="Calibri" w:cs="Calibri"/>
      <w:color w:val="auto"/>
      <w:sz w:val="22"/>
      <w:lang w:val="id"/>
    </w:rPr>
  </w:style>
  <w:style w:type="paragraph" w:customStyle="1" w:styleId="Default">
    <w:name w:val="Default"/>
    <w:rsid w:val="00BE0B78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paragraph" w:customStyle="1" w:styleId="xl72">
    <w:name w:val="xl72"/>
    <w:basedOn w:val="Normal"/>
    <w:rsid w:val="00BE0B78"/>
    <w:pPr>
      <w:spacing w:before="100" w:beforeAutospacing="1" w:after="100" w:afterAutospacing="1" w:line="240" w:lineRule="auto"/>
      <w:jc w:val="left"/>
    </w:pPr>
    <w:rPr>
      <w:rFonts w:eastAsia="Times New Roman" w:cs="Times New Roman"/>
      <w:b/>
      <w:bCs/>
      <w:color w:val="FF0000"/>
      <w:szCs w:val="24"/>
    </w:rPr>
  </w:style>
  <w:style w:type="paragraph" w:customStyle="1" w:styleId="xl73">
    <w:name w:val="xl73"/>
    <w:basedOn w:val="Normal"/>
    <w:rsid w:val="00BE0B78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color w:val="auto"/>
      <w:szCs w:val="24"/>
    </w:rPr>
  </w:style>
  <w:style w:type="paragraph" w:customStyle="1" w:styleId="xl74">
    <w:name w:val="xl74"/>
    <w:basedOn w:val="Normal"/>
    <w:rsid w:val="00BE0B78"/>
    <w:pPr>
      <w:spacing w:before="100" w:beforeAutospacing="1" w:after="100" w:afterAutospacing="1" w:line="240" w:lineRule="auto"/>
      <w:jc w:val="left"/>
    </w:pPr>
    <w:rPr>
      <w:rFonts w:eastAsia="Times New Roman" w:cs="Times New Roman"/>
      <w:color w:val="auto"/>
      <w:sz w:val="18"/>
      <w:szCs w:val="18"/>
    </w:rPr>
  </w:style>
  <w:style w:type="paragraph" w:customStyle="1" w:styleId="msonormal0">
    <w:name w:val="msonormal"/>
    <w:basedOn w:val="Normal"/>
    <w:rsid w:val="00BE0B78"/>
    <w:pPr>
      <w:spacing w:before="100" w:beforeAutospacing="1" w:after="100" w:afterAutospacing="1" w:line="240" w:lineRule="auto"/>
      <w:jc w:val="left"/>
    </w:pPr>
    <w:rPr>
      <w:rFonts w:eastAsia="Times New Roman" w:cs="Times New Roman"/>
      <w:color w:val="auto"/>
      <w:szCs w:val="24"/>
      <w:lang w:val="en-ID" w:eastAsia="en-ID"/>
    </w:rPr>
  </w:style>
  <w:style w:type="paragraph" w:customStyle="1" w:styleId="xl75">
    <w:name w:val="xl75"/>
    <w:basedOn w:val="Normal"/>
    <w:rsid w:val="00BE0B7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000000"/>
      <w:szCs w:val="24"/>
      <w:lang w:val="en-ID" w:eastAsia="en-ID"/>
    </w:rPr>
  </w:style>
  <w:style w:type="paragraph" w:customStyle="1" w:styleId="xl76">
    <w:name w:val="xl76"/>
    <w:basedOn w:val="Normal"/>
    <w:rsid w:val="00BE0B7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000000"/>
      <w:szCs w:val="24"/>
      <w:lang w:val="en-ID" w:eastAsia="en-ID"/>
    </w:rPr>
  </w:style>
  <w:style w:type="paragraph" w:customStyle="1" w:styleId="xl77">
    <w:name w:val="xl77"/>
    <w:basedOn w:val="Normal"/>
    <w:rsid w:val="00BE0B78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5A5A5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b/>
      <w:bCs/>
      <w:color w:val="000000"/>
      <w:szCs w:val="24"/>
      <w:lang w:val="en-ID" w:eastAsia="en-ID"/>
    </w:rPr>
  </w:style>
  <w:style w:type="character" w:styleId="HiperlinkyangDiikuti">
    <w:name w:val="FollowedHyperlink"/>
    <w:basedOn w:val="FontParagrafDefault"/>
    <w:uiPriority w:val="99"/>
    <w:semiHidden/>
    <w:unhideWhenUsed/>
    <w:rsid w:val="00920422"/>
    <w:rPr>
      <w:color w:val="800080" w:themeColor="followedHyperlink"/>
      <w:u w:val="single"/>
    </w:rPr>
  </w:style>
  <w:style w:type="character" w:styleId="ReferensiCatatanKaki">
    <w:name w:val="footnote reference"/>
    <w:basedOn w:val="FontParagrafDefault"/>
    <w:uiPriority w:val="99"/>
    <w:semiHidden/>
    <w:unhideWhenUsed/>
    <w:rsid w:val="00E51E56"/>
    <w:rPr>
      <w:vertAlign w:val="superscript"/>
    </w:rPr>
  </w:style>
  <w:style w:type="character" w:customStyle="1" w:styleId="fontstyle01">
    <w:name w:val="fontstyle01"/>
    <w:basedOn w:val="FontParagrafDefault"/>
    <w:rsid w:val="00E51E56"/>
    <w:rPr>
      <w:rFonts w:ascii="TimesNewRomanPS-BoldMT" w:hAnsi="TimesNewRomanPS-BoldMT" w:hint="default"/>
      <w:b/>
      <w:bCs/>
      <w:i w:val="0"/>
      <w:iCs w:val="0"/>
      <w:color w:val="000000"/>
      <w:sz w:val="26"/>
      <w:szCs w:val="26"/>
    </w:rPr>
  </w:style>
  <w:style w:type="character" w:customStyle="1" w:styleId="fontstyle21">
    <w:name w:val="fontstyle21"/>
    <w:basedOn w:val="FontParagrafDefault"/>
    <w:rsid w:val="00E51E56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paragraph" w:customStyle="1" w:styleId="xl67">
    <w:name w:val="xl67"/>
    <w:basedOn w:val="Normal"/>
    <w:rsid w:val="00E51E56"/>
    <w:pPr>
      <w:spacing w:before="100" w:beforeAutospacing="1" w:after="100" w:afterAutospacing="1" w:line="240" w:lineRule="auto"/>
      <w:jc w:val="left"/>
    </w:pPr>
    <w:rPr>
      <w:rFonts w:eastAsia="Times New Roman" w:cs="Times New Roman"/>
      <w:color w:val="auto"/>
      <w:szCs w:val="24"/>
      <w:lang w:val="en-ID" w:eastAsia="en-ID"/>
    </w:rPr>
  </w:style>
  <w:style w:type="paragraph" w:customStyle="1" w:styleId="xl68">
    <w:name w:val="xl68"/>
    <w:basedOn w:val="Normal"/>
    <w:rsid w:val="00E51E5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auto"/>
      <w:szCs w:val="24"/>
      <w:lang w:val="en-ID" w:eastAsia="en-ID"/>
    </w:rPr>
  </w:style>
  <w:style w:type="paragraph" w:customStyle="1" w:styleId="xl69">
    <w:name w:val="xl69"/>
    <w:basedOn w:val="Normal"/>
    <w:rsid w:val="00E51E5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auto"/>
      <w:szCs w:val="24"/>
      <w:lang w:val="en-ID" w:eastAsia="en-ID"/>
    </w:rPr>
  </w:style>
  <w:style w:type="paragraph" w:customStyle="1" w:styleId="xl70">
    <w:name w:val="xl70"/>
    <w:basedOn w:val="Normal"/>
    <w:rsid w:val="00E51E5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auto"/>
      <w:szCs w:val="24"/>
      <w:lang w:val="en-ID" w:eastAsia="en-ID"/>
    </w:rPr>
  </w:style>
  <w:style w:type="paragraph" w:customStyle="1" w:styleId="xl71">
    <w:name w:val="xl71"/>
    <w:basedOn w:val="Normal"/>
    <w:rsid w:val="00E51E5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color w:val="auto"/>
      <w:szCs w:val="24"/>
      <w:lang w:val="en-ID" w:eastAsia="en-ID"/>
    </w:rPr>
  </w:style>
  <w:style w:type="paragraph" w:customStyle="1" w:styleId="font5">
    <w:name w:val="font5"/>
    <w:basedOn w:val="Normal"/>
    <w:rsid w:val="00E51E56"/>
    <w:pPr>
      <w:spacing w:before="100" w:beforeAutospacing="1" w:after="100" w:afterAutospacing="1" w:line="240" w:lineRule="auto"/>
      <w:jc w:val="left"/>
    </w:pPr>
    <w:rPr>
      <w:rFonts w:eastAsia="Times New Roman" w:cs="Times New Roman"/>
      <w:b/>
      <w:bCs/>
      <w:i/>
      <w:iCs/>
      <w:color w:val="FF0000"/>
      <w:szCs w:val="24"/>
      <w:lang w:val="en-ID" w:eastAsia="en-ID"/>
    </w:rPr>
  </w:style>
  <w:style w:type="character" w:customStyle="1" w:styleId="HTMLSudahDiformatKAR1">
    <w:name w:val="HTML Sudah Diformat KAR1"/>
    <w:basedOn w:val="FontParagrafDefault"/>
    <w:uiPriority w:val="99"/>
    <w:semiHidden/>
    <w:rsid w:val="00E51E56"/>
    <w:rPr>
      <w:rFonts w:ascii="Consolas" w:hAnsi="Consolas"/>
      <w:sz w:val="20"/>
      <w:szCs w:val="20"/>
    </w:rPr>
  </w:style>
  <w:style w:type="table" w:customStyle="1" w:styleId="TableGrid">
    <w:name w:val="TableGrid"/>
    <w:rsid w:val="00E51E56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47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1382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1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388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52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151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2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87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46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725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409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187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93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2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3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717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906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95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80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46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45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1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2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91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15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72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40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545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30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958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795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05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27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07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6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818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489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6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51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491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952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850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86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48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46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36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546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82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511140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900139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8736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1977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7667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2005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06107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2054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498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2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2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3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987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7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1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5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18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3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48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2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818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386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41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195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59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0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85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03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49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68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53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169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873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57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924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213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144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32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885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893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191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566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25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456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286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83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3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717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14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50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41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66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219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268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932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0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960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028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818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346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340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82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8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84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36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7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095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264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302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8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05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38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8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35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9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2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77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660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77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844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93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438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0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84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64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44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446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992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82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646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327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712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970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38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979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65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919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79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522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53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101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272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8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9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2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7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51656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182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1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505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58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435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42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84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776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179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66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74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0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95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34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2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29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994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15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23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966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771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715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93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32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553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8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776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154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623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172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45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59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484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19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124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8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891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700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28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96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238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798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88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2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1242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77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4684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8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8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1713679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331954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6583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1582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2853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4044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4781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1800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235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692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961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298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87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424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134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453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63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0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516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8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35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541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810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10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3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5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3245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237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5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064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01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01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4324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5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635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360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087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9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0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27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image" Target="media/image7.jpeg"/><Relationship Id="rId3" Type="http://schemas.openxmlformats.org/officeDocument/2006/relationships/styles" Target="styles.xml"/><Relationship Id="rId21" Type="http://schemas.openxmlformats.org/officeDocument/2006/relationships/image" Target="media/image10.jpeg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jpe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jpg"/><Relationship Id="rId20" Type="http://schemas.openxmlformats.org/officeDocument/2006/relationships/image" Target="media/image9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jpg"/><Relationship Id="rId23" Type="http://schemas.openxmlformats.org/officeDocument/2006/relationships/image" Target="media/image12.jpeg"/><Relationship Id="rId10" Type="http://schemas.openxmlformats.org/officeDocument/2006/relationships/header" Target="header2.xml"/><Relationship Id="rId19" Type="http://schemas.openxmlformats.org/officeDocument/2006/relationships/image" Target="media/image8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Gho18</b:Tag>
    <b:SourceType>Book</b:SourceType>
    <b:Guid>{BE2AAFFC-AB56-4551-BB78-FB9C94631758}</b:Guid>
    <b:Title>Aplikasi Analisis Multivariate Dengan Program IBM SPSS 25</b:Title>
    <b:Year>2018</b:Year>
    <b:City>Semarang</b:City>
    <b:Publisher>Badan Penerbit Universitas Diponegoro</b:Publisher>
    <b:Author>
      <b:Author>
        <b:NameList>
          <b:Person>
            <b:Last>Ghozali</b:Last>
            <b:First>Imam</b:First>
          </b:Person>
        </b:NameList>
      </b:Author>
    </b:Author>
    <b:Edition>9</b:Edition>
    <b:RefOrder>3</b:RefOrder>
  </b:Source>
</b:Sources>
</file>

<file path=customXml/itemProps1.xml><?xml version="1.0" encoding="utf-8"?>
<ds:datastoreItem xmlns:ds="http://schemas.openxmlformats.org/officeDocument/2006/customXml" ds:itemID="{3C09823C-980E-422A-839F-B023B6A57E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7</Pages>
  <Words>9441</Words>
  <Characters>53815</Characters>
  <Application>Microsoft Office Word</Application>
  <DocSecurity>0</DocSecurity>
  <Lines>448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SUS</dc:creator>
  <cp:lastModifiedBy>Fhariz</cp:lastModifiedBy>
  <cp:revision>3</cp:revision>
  <cp:lastPrinted>2023-10-04T14:06:00Z</cp:lastPrinted>
  <dcterms:created xsi:type="dcterms:W3CDTF">2024-02-22T11:04:00Z</dcterms:created>
  <dcterms:modified xsi:type="dcterms:W3CDTF">2024-02-22T11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bedf087-b61b-37d4-83dc-d04379810aa2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